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8B1BC5">
      <w:pPr>
        <w:jc w:val="both"/>
      </w:pPr>
      <w:r>
        <w:t xml:space="preserve">“Channel shift – </w:t>
      </w:r>
      <w:r w:rsidR="003A7EE3" w:rsidRPr="003A7EE3">
        <w:t>using data analysis to improve service delivery at the City of Edinburgh Council</w:t>
      </w:r>
      <w:r>
        <w:t>”</w:t>
      </w:r>
    </w:p>
    <w:p w:rsidR="00E84F90" w:rsidRDefault="00E84F90" w:rsidP="008B1BC5">
      <w:pPr>
        <w:jc w:val="both"/>
      </w:pPr>
    </w:p>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rsidP="008B1BC5">
          <w:pPr>
            <w:pStyle w:val="TOCHeading"/>
            <w:jc w:val="both"/>
          </w:pPr>
          <w:r>
            <w:t>Table of Contents</w:t>
          </w:r>
        </w:p>
        <w:p w:rsidR="000E2DE2" w:rsidRDefault="00E84F90">
          <w:pPr>
            <w:pStyle w:val="TOC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27347489" w:history="1">
            <w:r w:rsidR="000E2DE2" w:rsidRPr="00D3459D">
              <w:rPr>
                <w:rStyle w:val="Hyperlink"/>
                <w:noProof/>
              </w:rPr>
              <w:t>1</w:t>
            </w:r>
            <w:r w:rsidR="000E2DE2">
              <w:rPr>
                <w:rFonts w:eastAsiaTheme="minorEastAsia"/>
                <w:noProof/>
                <w:lang w:eastAsia="en-GB"/>
              </w:rPr>
              <w:tab/>
            </w:r>
            <w:r w:rsidR="000E2DE2" w:rsidRPr="00D3459D">
              <w:rPr>
                <w:rStyle w:val="Hyperlink"/>
                <w:noProof/>
              </w:rPr>
              <w:t>Introduction</w:t>
            </w:r>
            <w:r w:rsidR="000E2DE2">
              <w:rPr>
                <w:noProof/>
                <w:webHidden/>
              </w:rPr>
              <w:tab/>
            </w:r>
            <w:r w:rsidR="000E2DE2">
              <w:rPr>
                <w:noProof/>
                <w:webHidden/>
              </w:rPr>
              <w:fldChar w:fldCharType="begin"/>
            </w:r>
            <w:r w:rsidR="000E2DE2">
              <w:rPr>
                <w:noProof/>
                <w:webHidden/>
              </w:rPr>
              <w:instrText xml:space="preserve"> PAGEREF _Toc427347489 \h </w:instrText>
            </w:r>
            <w:r w:rsidR="000E2DE2">
              <w:rPr>
                <w:noProof/>
                <w:webHidden/>
              </w:rPr>
            </w:r>
            <w:r w:rsidR="000E2DE2">
              <w:rPr>
                <w:noProof/>
                <w:webHidden/>
              </w:rPr>
              <w:fldChar w:fldCharType="separate"/>
            </w:r>
            <w:r w:rsidR="000E2DE2">
              <w:rPr>
                <w:noProof/>
                <w:webHidden/>
              </w:rPr>
              <w:t>3</w:t>
            </w:r>
            <w:r w:rsidR="000E2DE2">
              <w:rPr>
                <w:noProof/>
                <w:webHidden/>
              </w:rPr>
              <w:fldChar w:fldCharType="end"/>
            </w:r>
          </w:hyperlink>
        </w:p>
        <w:p w:rsidR="000E2DE2" w:rsidRDefault="000E2DE2">
          <w:pPr>
            <w:pStyle w:val="TOC2"/>
            <w:tabs>
              <w:tab w:val="left" w:pos="880"/>
              <w:tab w:val="right" w:leader="dot" w:pos="9062"/>
            </w:tabs>
            <w:rPr>
              <w:rFonts w:eastAsiaTheme="minorEastAsia"/>
              <w:noProof/>
              <w:lang w:eastAsia="en-GB"/>
            </w:rPr>
          </w:pPr>
          <w:hyperlink w:anchor="_Toc427347490" w:history="1">
            <w:r w:rsidRPr="00D3459D">
              <w:rPr>
                <w:rStyle w:val="Hyperlink"/>
                <w:noProof/>
              </w:rPr>
              <w:t>1.1</w:t>
            </w:r>
            <w:r>
              <w:rPr>
                <w:rFonts w:eastAsiaTheme="minorEastAsia"/>
                <w:noProof/>
                <w:lang w:eastAsia="en-GB"/>
              </w:rPr>
              <w:tab/>
            </w:r>
            <w:r w:rsidRPr="00D3459D">
              <w:rPr>
                <w:rStyle w:val="Hyperlink"/>
                <w:noProof/>
              </w:rPr>
              <w:t>Context</w:t>
            </w:r>
            <w:r>
              <w:rPr>
                <w:noProof/>
                <w:webHidden/>
              </w:rPr>
              <w:tab/>
            </w:r>
            <w:r>
              <w:rPr>
                <w:noProof/>
                <w:webHidden/>
              </w:rPr>
              <w:fldChar w:fldCharType="begin"/>
            </w:r>
            <w:r>
              <w:rPr>
                <w:noProof/>
                <w:webHidden/>
              </w:rPr>
              <w:instrText xml:space="preserve"> PAGEREF _Toc427347490 \h </w:instrText>
            </w:r>
            <w:r>
              <w:rPr>
                <w:noProof/>
                <w:webHidden/>
              </w:rPr>
            </w:r>
            <w:r>
              <w:rPr>
                <w:noProof/>
                <w:webHidden/>
              </w:rPr>
              <w:fldChar w:fldCharType="separate"/>
            </w:r>
            <w:r>
              <w:rPr>
                <w:noProof/>
                <w:webHidden/>
              </w:rPr>
              <w:t>3</w:t>
            </w:r>
            <w:r>
              <w:rPr>
                <w:noProof/>
                <w:webHidden/>
              </w:rPr>
              <w:fldChar w:fldCharType="end"/>
            </w:r>
          </w:hyperlink>
        </w:p>
        <w:p w:rsidR="000E2DE2" w:rsidRDefault="000E2DE2">
          <w:pPr>
            <w:pStyle w:val="TOC2"/>
            <w:tabs>
              <w:tab w:val="left" w:pos="880"/>
              <w:tab w:val="right" w:leader="dot" w:pos="9062"/>
            </w:tabs>
            <w:rPr>
              <w:rFonts w:eastAsiaTheme="minorEastAsia"/>
              <w:noProof/>
              <w:lang w:eastAsia="en-GB"/>
            </w:rPr>
          </w:pPr>
          <w:hyperlink w:anchor="_Toc427347491" w:history="1">
            <w:r w:rsidRPr="00D3459D">
              <w:rPr>
                <w:rStyle w:val="Hyperlink"/>
                <w:noProof/>
              </w:rPr>
              <w:t>1.2</w:t>
            </w:r>
            <w:r>
              <w:rPr>
                <w:rFonts w:eastAsiaTheme="minorEastAsia"/>
                <w:noProof/>
                <w:lang w:eastAsia="en-GB"/>
              </w:rPr>
              <w:tab/>
            </w:r>
            <w:r w:rsidRPr="00D3459D">
              <w:rPr>
                <w:rStyle w:val="Hyperlink"/>
                <w:noProof/>
              </w:rPr>
              <w:t>Objective of the project</w:t>
            </w:r>
            <w:r>
              <w:rPr>
                <w:noProof/>
                <w:webHidden/>
              </w:rPr>
              <w:tab/>
            </w:r>
            <w:r>
              <w:rPr>
                <w:noProof/>
                <w:webHidden/>
              </w:rPr>
              <w:fldChar w:fldCharType="begin"/>
            </w:r>
            <w:r>
              <w:rPr>
                <w:noProof/>
                <w:webHidden/>
              </w:rPr>
              <w:instrText xml:space="preserve"> PAGEREF _Toc427347491 \h </w:instrText>
            </w:r>
            <w:r>
              <w:rPr>
                <w:noProof/>
                <w:webHidden/>
              </w:rPr>
            </w:r>
            <w:r>
              <w:rPr>
                <w:noProof/>
                <w:webHidden/>
              </w:rPr>
              <w:fldChar w:fldCharType="separate"/>
            </w:r>
            <w:r>
              <w:rPr>
                <w:noProof/>
                <w:webHidden/>
              </w:rPr>
              <w:t>3</w:t>
            </w:r>
            <w:r>
              <w:rPr>
                <w:noProof/>
                <w:webHidden/>
              </w:rPr>
              <w:fldChar w:fldCharType="end"/>
            </w:r>
          </w:hyperlink>
        </w:p>
        <w:p w:rsidR="000E2DE2" w:rsidRDefault="000E2DE2">
          <w:pPr>
            <w:pStyle w:val="TOC2"/>
            <w:tabs>
              <w:tab w:val="left" w:pos="880"/>
              <w:tab w:val="right" w:leader="dot" w:pos="9062"/>
            </w:tabs>
            <w:rPr>
              <w:rFonts w:eastAsiaTheme="minorEastAsia"/>
              <w:noProof/>
              <w:lang w:eastAsia="en-GB"/>
            </w:rPr>
          </w:pPr>
          <w:hyperlink w:anchor="_Toc427347492" w:history="1">
            <w:r w:rsidRPr="00D3459D">
              <w:rPr>
                <w:rStyle w:val="Hyperlink"/>
                <w:noProof/>
              </w:rPr>
              <w:t>1.3</w:t>
            </w:r>
            <w:r>
              <w:rPr>
                <w:rFonts w:eastAsiaTheme="minorEastAsia"/>
                <w:noProof/>
                <w:lang w:eastAsia="en-GB"/>
              </w:rPr>
              <w:tab/>
            </w:r>
            <w:r w:rsidRPr="00D3459D">
              <w:rPr>
                <w:rStyle w:val="Hyperlink"/>
                <w:noProof/>
              </w:rPr>
              <w:t>Thesis structure</w:t>
            </w:r>
            <w:r>
              <w:rPr>
                <w:noProof/>
                <w:webHidden/>
              </w:rPr>
              <w:tab/>
            </w:r>
            <w:r>
              <w:rPr>
                <w:noProof/>
                <w:webHidden/>
              </w:rPr>
              <w:fldChar w:fldCharType="begin"/>
            </w:r>
            <w:r>
              <w:rPr>
                <w:noProof/>
                <w:webHidden/>
              </w:rPr>
              <w:instrText xml:space="preserve"> PAGEREF _Toc427347492 \h </w:instrText>
            </w:r>
            <w:r>
              <w:rPr>
                <w:noProof/>
                <w:webHidden/>
              </w:rPr>
            </w:r>
            <w:r>
              <w:rPr>
                <w:noProof/>
                <w:webHidden/>
              </w:rPr>
              <w:fldChar w:fldCharType="separate"/>
            </w:r>
            <w:r>
              <w:rPr>
                <w:noProof/>
                <w:webHidden/>
              </w:rPr>
              <w:t>3</w:t>
            </w:r>
            <w:r>
              <w:rPr>
                <w:noProof/>
                <w:webHidden/>
              </w:rPr>
              <w:fldChar w:fldCharType="end"/>
            </w:r>
          </w:hyperlink>
        </w:p>
        <w:p w:rsidR="000E2DE2" w:rsidRDefault="000E2DE2">
          <w:pPr>
            <w:pStyle w:val="TOC1"/>
            <w:tabs>
              <w:tab w:val="left" w:pos="440"/>
              <w:tab w:val="right" w:leader="dot" w:pos="9062"/>
            </w:tabs>
            <w:rPr>
              <w:rFonts w:eastAsiaTheme="minorEastAsia"/>
              <w:noProof/>
              <w:lang w:eastAsia="en-GB"/>
            </w:rPr>
          </w:pPr>
          <w:hyperlink w:anchor="_Toc427347493" w:history="1">
            <w:r w:rsidRPr="00D3459D">
              <w:rPr>
                <w:rStyle w:val="Hyperlink"/>
                <w:noProof/>
              </w:rPr>
              <w:t>2</w:t>
            </w:r>
            <w:r>
              <w:rPr>
                <w:rFonts w:eastAsiaTheme="minorEastAsia"/>
                <w:noProof/>
                <w:lang w:eastAsia="en-GB"/>
              </w:rPr>
              <w:tab/>
            </w:r>
            <w:r w:rsidRPr="00D3459D">
              <w:rPr>
                <w:rStyle w:val="Hyperlink"/>
                <w:noProof/>
              </w:rPr>
              <w:t>Background</w:t>
            </w:r>
            <w:r>
              <w:rPr>
                <w:noProof/>
                <w:webHidden/>
              </w:rPr>
              <w:tab/>
            </w:r>
            <w:r>
              <w:rPr>
                <w:noProof/>
                <w:webHidden/>
              </w:rPr>
              <w:fldChar w:fldCharType="begin"/>
            </w:r>
            <w:r>
              <w:rPr>
                <w:noProof/>
                <w:webHidden/>
              </w:rPr>
              <w:instrText xml:space="preserve"> PAGEREF _Toc427347493 \h </w:instrText>
            </w:r>
            <w:r>
              <w:rPr>
                <w:noProof/>
                <w:webHidden/>
              </w:rPr>
            </w:r>
            <w:r>
              <w:rPr>
                <w:noProof/>
                <w:webHidden/>
              </w:rPr>
              <w:fldChar w:fldCharType="separate"/>
            </w:r>
            <w:r>
              <w:rPr>
                <w:noProof/>
                <w:webHidden/>
              </w:rPr>
              <w:t>4</w:t>
            </w:r>
            <w:r>
              <w:rPr>
                <w:noProof/>
                <w:webHidden/>
              </w:rPr>
              <w:fldChar w:fldCharType="end"/>
            </w:r>
          </w:hyperlink>
        </w:p>
        <w:p w:rsidR="000E2DE2" w:rsidRDefault="000E2DE2">
          <w:pPr>
            <w:pStyle w:val="TOC2"/>
            <w:tabs>
              <w:tab w:val="left" w:pos="880"/>
              <w:tab w:val="right" w:leader="dot" w:pos="9062"/>
            </w:tabs>
            <w:rPr>
              <w:rFonts w:eastAsiaTheme="minorEastAsia"/>
              <w:noProof/>
              <w:lang w:eastAsia="en-GB"/>
            </w:rPr>
          </w:pPr>
          <w:hyperlink w:anchor="_Toc427347494" w:history="1">
            <w:r w:rsidRPr="00D3459D">
              <w:rPr>
                <w:rStyle w:val="Hyperlink"/>
                <w:noProof/>
              </w:rPr>
              <w:t>2.1</w:t>
            </w:r>
            <w:r>
              <w:rPr>
                <w:rFonts w:eastAsiaTheme="minorEastAsia"/>
                <w:noProof/>
                <w:lang w:eastAsia="en-GB"/>
              </w:rPr>
              <w:tab/>
            </w:r>
            <w:r w:rsidRPr="00D3459D">
              <w:rPr>
                <w:rStyle w:val="Hyperlink"/>
                <w:noProof/>
              </w:rPr>
              <w:t>User Centred Design</w:t>
            </w:r>
            <w:r>
              <w:rPr>
                <w:noProof/>
                <w:webHidden/>
              </w:rPr>
              <w:tab/>
            </w:r>
            <w:r>
              <w:rPr>
                <w:noProof/>
                <w:webHidden/>
              </w:rPr>
              <w:fldChar w:fldCharType="begin"/>
            </w:r>
            <w:r>
              <w:rPr>
                <w:noProof/>
                <w:webHidden/>
              </w:rPr>
              <w:instrText xml:space="preserve"> PAGEREF _Toc427347494 \h </w:instrText>
            </w:r>
            <w:r>
              <w:rPr>
                <w:noProof/>
                <w:webHidden/>
              </w:rPr>
            </w:r>
            <w:r>
              <w:rPr>
                <w:noProof/>
                <w:webHidden/>
              </w:rPr>
              <w:fldChar w:fldCharType="separate"/>
            </w:r>
            <w:r>
              <w:rPr>
                <w:noProof/>
                <w:webHidden/>
              </w:rPr>
              <w:t>4</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495" w:history="1">
            <w:r w:rsidRPr="00D3459D">
              <w:rPr>
                <w:rStyle w:val="Hyperlink"/>
                <w:noProof/>
              </w:rPr>
              <w:t>2.1.1</w:t>
            </w:r>
            <w:r>
              <w:rPr>
                <w:rFonts w:eastAsiaTheme="minorEastAsia"/>
                <w:noProof/>
                <w:lang w:eastAsia="en-GB"/>
              </w:rPr>
              <w:tab/>
            </w:r>
            <w:r w:rsidRPr="00D3459D">
              <w:rPr>
                <w:rStyle w:val="Hyperlink"/>
                <w:noProof/>
              </w:rPr>
              <w:t>Introduction to User Centred Design</w:t>
            </w:r>
            <w:r>
              <w:rPr>
                <w:noProof/>
                <w:webHidden/>
              </w:rPr>
              <w:tab/>
            </w:r>
            <w:r>
              <w:rPr>
                <w:noProof/>
                <w:webHidden/>
              </w:rPr>
              <w:fldChar w:fldCharType="begin"/>
            </w:r>
            <w:r>
              <w:rPr>
                <w:noProof/>
                <w:webHidden/>
              </w:rPr>
              <w:instrText xml:space="preserve"> PAGEREF _Toc427347495 \h </w:instrText>
            </w:r>
            <w:r>
              <w:rPr>
                <w:noProof/>
                <w:webHidden/>
              </w:rPr>
            </w:r>
            <w:r>
              <w:rPr>
                <w:noProof/>
                <w:webHidden/>
              </w:rPr>
              <w:fldChar w:fldCharType="separate"/>
            </w:r>
            <w:r>
              <w:rPr>
                <w:noProof/>
                <w:webHidden/>
              </w:rPr>
              <w:t>4</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496" w:history="1">
            <w:r w:rsidRPr="00D3459D">
              <w:rPr>
                <w:rStyle w:val="Hyperlink"/>
                <w:noProof/>
              </w:rPr>
              <w:t>2.1.2</w:t>
            </w:r>
            <w:r>
              <w:rPr>
                <w:rFonts w:eastAsiaTheme="minorEastAsia"/>
                <w:noProof/>
                <w:lang w:eastAsia="en-GB"/>
              </w:rPr>
              <w:tab/>
            </w:r>
            <w:r w:rsidRPr="00D3459D">
              <w:rPr>
                <w:rStyle w:val="Hyperlink"/>
                <w:noProof/>
              </w:rPr>
              <w:t>Human Centred Design</w:t>
            </w:r>
            <w:r>
              <w:rPr>
                <w:noProof/>
                <w:webHidden/>
              </w:rPr>
              <w:tab/>
            </w:r>
            <w:r>
              <w:rPr>
                <w:noProof/>
                <w:webHidden/>
              </w:rPr>
              <w:fldChar w:fldCharType="begin"/>
            </w:r>
            <w:r>
              <w:rPr>
                <w:noProof/>
                <w:webHidden/>
              </w:rPr>
              <w:instrText xml:space="preserve"> PAGEREF _Toc427347496 \h </w:instrText>
            </w:r>
            <w:r>
              <w:rPr>
                <w:noProof/>
                <w:webHidden/>
              </w:rPr>
            </w:r>
            <w:r>
              <w:rPr>
                <w:noProof/>
                <w:webHidden/>
              </w:rPr>
              <w:fldChar w:fldCharType="separate"/>
            </w:r>
            <w:r>
              <w:rPr>
                <w:noProof/>
                <w:webHidden/>
              </w:rPr>
              <w:t>4</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497" w:history="1">
            <w:r w:rsidRPr="00D3459D">
              <w:rPr>
                <w:rStyle w:val="Hyperlink"/>
                <w:noProof/>
              </w:rPr>
              <w:t>2.1.3</w:t>
            </w:r>
            <w:r>
              <w:rPr>
                <w:rFonts w:eastAsiaTheme="minorEastAsia"/>
                <w:noProof/>
                <w:lang w:eastAsia="en-GB"/>
              </w:rPr>
              <w:tab/>
            </w:r>
            <w:r w:rsidRPr="00D3459D">
              <w:rPr>
                <w:rStyle w:val="Hyperlink"/>
                <w:noProof/>
              </w:rPr>
              <w:t>Design Driven Innovation</w:t>
            </w:r>
            <w:r>
              <w:rPr>
                <w:noProof/>
                <w:webHidden/>
              </w:rPr>
              <w:tab/>
            </w:r>
            <w:r>
              <w:rPr>
                <w:noProof/>
                <w:webHidden/>
              </w:rPr>
              <w:fldChar w:fldCharType="begin"/>
            </w:r>
            <w:r>
              <w:rPr>
                <w:noProof/>
                <w:webHidden/>
              </w:rPr>
              <w:instrText xml:space="preserve"> PAGEREF _Toc427347497 \h </w:instrText>
            </w:r>
            <w:r>
              <w:rPr>
                <w:noProof/>
                <w:webHidden/>
              </w:rPr>
            </w:r>
            <w:r>
              <w:rPr>
                <w:noProof/>
                <w:webHidden/>
              </w:rPr>
              <w:fldChar w:fldCharType="separate"/>
            </w:r>
            <w:r>
              <w:rPr>
                <w:noProof/>
                <w:webHidden/>
              </w:rPr>
              <w:t>5</w:t>
            </w:r>
            <w:r>
              <w:rPr>
                <w:noProof/>
                <w:webHidden/>
              </w:rPr>
              <w:fldChar w:fldCharType="end"/>
            </w:r>
          </w:hyperlink>
        </w:p>
        <w:p w:rsidR="000E2DE2" w:rsidRDefault="000E2DE2">
          <w:pPr>
            <w:pStyle w:val="TOC2"/>
            <w:tabs>
              <w:tab w:val="left" w:pos="880"/>
              <w:tab w:val="right" w:leader="dot" w:pos="9062"/>
            </w:tabs>
            <w:rPr>
              <w:rFonts w:eastAsiaTheme="minorEastAsia"/>
              <w:noProof/>
              <w:lang w:eastAsia="en-GB"/>
            </w:rPr>
          </w:pPr>
          <w:hyperlink w:anchor="_Toc427347498" w:history="1">
            <w:r w:rsidRPr="00D3459D">
              <w:rPr>
                <w:rStyle w:val="Hyperlink"/>
                <w:noProof/>
              </w:rPr>
              <w:t>2.2</w:t>
            </w:r>
            <w:r>
              <w:rPr>
                <w:rFonts w:eastAsiaTheme="minorEastAsia"/>
                <w:noProof/>
                <w:lang w:eastAsia="en-GB"/>
              </w:rPr>
              <w:tab/>
            </w:r>
            <w:r w:rsidRPr="00D3459D">
              <w:rPr>
                <w:rStyle w:val="Hyperlink"/>
                <w:noProof/>
              </w:rPr>
              <w:t>Data-driven design</w:t>
            </w:r>
            <w:r>
              <w:rPr>
                <w:noProof/>
                <w:webHidden/>
              </w:rPr>
              <w:tab/>
            </w:r>
            <w:r>
              <w:rPr>
                <w:noProof/>
                <w:webHidden/>
              </w:rPr>
              <w:fldChar w:fldCharType="begin"/>
            </w:r>
            <w:r>
              <w:rPr>
                <w:noProof/>
                <w:webHidden/>
              </w:rPr>
              <w:instrText xml:space="preserve"> PAGEREF _Toc427347498 \h </w:instrText>
            </w:r>
            <w:r>
              <w:rPr>
                <w:noProof/>
                <w:webHidden/>
              </w:rPr>
            </w:r>
            <w:r>
              <w:rPr>
                <w:noProof/>
                <w:webHidden/>
              </w:rPr>
              <w:fldChar w:fldCharType="separate"/>
            </w:r>
            <w:r>
              <w:rPr>
                <w:noProof/>
                <w:webHidden/>
              </w:rPr>
              <w:t>6</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499" w:history="1">
            <w:r w:rsidRPr="00D3459D">
              <w:rPr>
                <w:rStyle w:val="Hyperlink"/>
                <w:noProof/>
              </w:rPr>
              <w:t>2.2.1</w:t>
            </w:r>
            <w:r>
              <w:rPr>
                <w:rFonts w:eastAsiaTheme="minorEastAsia"/>
                <w:noProof/>
                <w:lang w:eastAsia="en-GB"/>
              </w:rPr>
              <w:tab/>
            </w:r>
            <w:r w:rsidRPr="00D3459D">
              <w:rPr>
                <w:rStyle w:val="Hyperlink"/>
                <w:noProof/>
              </w:rPr>
              <w:t>What would a cup say if it could speak?</w:t>
            </w:r>
            <w:r>
              <w:rPr>
                <w:noProof/>
                <w:webHidden/>
              </w:rPr>
              <w:tab/>
            </w:r>
            <w:r>
              <w:rPr>
                <w:noProof/>
                <w:webHidden/>
              </w:rPr>
              <w:fldChar w:fldCharType="begin"/>
            </w:r>
            <w:r>
              <w:rPr>
                <w:noProof/>
                <w:webHidden/>
              </w:rPr>
              <w:instrText xml:space="preserve"> PAGEREF _Toc427347499 \h </w:instrText>
            </w:r>
            <w:r>
              <w:rPr>
                <w:noProof/>
                <w:webHidden/>
              </w:rPr>
            </w:r>
            <w:r>
              <w:rPr>
                <w:noProof/>
                <w:webHidden/>
              </w:rPr>
              <w:fldChar w:fldCharType="separate"/>
            </w:r>
            <w:r>
              <w:rPr>
                <w:noProof/>
                <w:webHidden/>
              </w:rPr>
              <w:t>6</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500" w:history="1">
            <w:r w:rsidRPr="00D3459D">
              <w:rPr>
                <w:rStyle w:val="Hyperlink"/>
                <w:noProof/>
              </w:rPr>
              <w:t>2.2.2</w:t>
            </w:r>
            <w:r>
              <w:rPr>
                <w:rFonts w:eastAsiaTheme="minorEastAsia"/>
                <w:noProof/>
                <w:lang w:eastAsia="en-GB"/>
              </w:rPr>
              <w:tab/>
            </w:r>
            <w:r w:rsidRPr="00D3459D">
              <w:rPr>
                <w:rStyle w:val="Hyperlink"/>
                <w:noProof/>
              </w:rPr>
              <w:t>Data analysis</w:t>
            </w:r>
            <w:r>
              <w:rPr>
                <w:noProof/>
                <w:webHidden/>
              </w:rPr>
              <w:tab/>
            </w:r>
            <w:r>
              <w:rPr>
                <w:noProof/>
                <w:webHidden/>
              </w:rPr>
              <w:fldChar w:fldCharType="begin"/>
            </w:r>
            <w:r>
              <w:rPr>
                <w:noProof/>
                <w:webHidden/>
              </w:rPr>
              <w:instrText xml:space="preserve"> PAGEREF _Toc427347500 \h </w:instrText>
            </w:r>
            <w:r>
              <w:rPr>
                <w:noProof/>
                <w:webHidden/>
              </w:rPr>
            </w:r>
            <w:r>
              <w:rPr>
                <w:noProof/>
                <w:webHidden/>
              </w:rPr>
              <w:fldChar w:fldCharType="separate"/>
            </w:r>
            <w:r>
              <w:rPr>
                <w:noProof/>
                <w:webHidden/>
              </w:rPr>
              <w:t>7</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501" w:history="1">
            <w:r w:rsidRPr="00D3459D">
              <w:rPr>
                <w:rStyle w:val="Hyperlink"/>
                <w:noProof/>
              </w:rPr>
              <w:t>2.2.3</w:t>
            </w:r>
            <w:r>
              <w:rPr>
                <w:rFonts w:eastAsiaTheme="minorEastAsia"/>
                <w:noProof/>
                <w:lang w:eastAsia="en-GB"/>
              </w:rPr>
              <w:tab/>
            </w:r>
            <w:r w:rsidRPr="00D3459D">
              <w:rPr>
                <w:rStyle w:val="Hyperlink"/>
                <w:noProof/>
              </w:rPr>
              <w:t>Smart cities</w:t>
            </w:r>
            <w:r>
              <w:rPr>
                <w:noProof/>
                <w:webHidden/>
              </w:rPr>
              <w:tab/>
            </w:r>
            <w:r>
              <w:rPr>
                <w:noProof/>
                <w:webHidden/>
              </w:rPr>
              <w:fldChar w:fldCharType="begin"/>
            </w:r>
            <w:r>
              <w:rPr>
                <w:noProof/>
                <w:webHidden/>
              </w:rPr>
              <w:instrText xml:space="preserve"> PAGEREF _Toc427347501 \h </w:instrText>
            </w:r>
            <w:r>
              <w:rPr>
                <w:noProof/>
                <w:webHidden/>
              </w:rPr>
            </w:r>
            <w:r>
              <w:rPr>
                <w:noProof/>
                <w:webHidden/>
              </w:rPr>
              <w:fldChar w:fldCharType="separate"/>
            </w:r>
            <w:r>
              <w:rPr>
                <w:noProof/>
                <w:webHidden/>
              </w:rPr>
              <w:t>8</w:t>
            </w:r>
            <w:r>
              <w:rPr>
                <w:noProof/>
                <w:webHidden/>
              </w:rPr>
              <w:fldChar w:fldCharType="end"/>
            </w:r>
          </w:hyperlink>
        </w:p>
        <w:p w:rsidR="000E2DE2" w:rsidRDefault="000E2DE2">
          <w:pPr>
            <w:pStyle w:val="TOC2"/>
            <w:tabs>
              <w:tab w:val="left" w:pos="880"/>
              <w:tab w:val="right" w:leader="dot" w:pos="9062"/>
            </w:tabs>
            <w:rPr>
              <w:rFonts w:eastAsiaTheme="minorEastAsia"/>
              <w:noProof/>
              <w:lang w:eastAsia="en-GB"/>
            </w:rPr>
          </w:pPr>
          <w:hyperlink w:anchor="_Toc427347502" w:history="1">
            <w:r w:rsidRPr="00D3459D">
              <w:rPr>
                <w:rStyle w:val="Hyperlink"/>
                <w:noProof/>
              </w:rPr>
              <w:t>2.3</w:t>
            </w:r>
            <w:r>
              <w:rPr>
                <w:rFonts w:eastAsiaTheme="minorEastAsia"/>
                <w:noProof/>
                <w:lang w:eastAsia="en-GB"/>
              </w:rPr>
              <w:tab/>
            </w:r>
            <w:r w:rsidRPr="00D3459D">
              <w:rPr>
                <w:rStyle w:val="Hyperlink"/>
                <w:noProof/>
              </w:rPr>
              <w:t>Double diamond</w:t>
            </w:r>
            <w:r>
              <w:rPr>
                <w:noProof/>
                <w:webHidden/>
              </w:rPr>
              <w:tab/>
            </w:r>
            <w:r>
              <w:rPr>
                <w:noProof/>
                <w:webHidden/>
              </w:rPr>
              <w:fldChar w:fldCharType="begin"/>
            </w:r>
            <w:r>
              <w:rPr>
                <w:noProof/>
                <w:webHidden/>
              </w:rPr>
              <w:instrText xml:space="preserve"> PAGEREF _Toc427347502 \h </w:instrText>
            </w:r>
            <w:r>
              <w:rPr>
                <w:noProof/>
                <w:webHidden/>
              </w:rPr>
            </w:r>
            <w:r>
              <w:rPr>
                <w:noProof/>
                <w:webHidden/>
              </w:rPr>
              <w:fldChar w:fldCharType="separate"/>
            </w:r>
            <w:r>
              <w:rPr>
                <w:noProof/>
                <w:webHidden/>
              </w:rPr>
              <w:t>9</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503" w:history="1">
            <w:r w:rsidRPr="00D3459D">
              <w:rPr>
                <w:rStyle w:val="Hyperlink"/>
                <w:noProof/>
              </w:rPr>
              <w:t>2.3.1</w:t>
            </w:r>
            <w:r>
              <w:rPr>
                <w:rFonts w:eastAsiaTheme="minorEastAsia"/>
                <w:noProof/>
                <w:lang w:eastAsia="en-GB"/>
              </w:rPr>
              <w:tab/>
            </w:r>
            <w:r w:rsidRPr="00D3459D">
              <w:rPr>
                <w:rStyle w:val="Hyperlink"/>
                <w:noProof/>
              </w:rPr>
              <w:t>Discover</w:t>
            </w:r>
            <w:r>
              <w:rPr>
                <w:noProof/>
                <w:webHidden/>
              </w:rPr>
              <w:tab/>
            </w:r>
            <w:r>
              <w:rPr>
                <w:noProof/>
                <w:webHidden/>
              </w:rPr>
              <w:fldChar w:fldCharType="begin"/>
            </w:r>
            <w:r>
              <w:rPr>
                <w:noProof/>
                <w:webHidden/>
              </w:rPr>
              <w:instrText xml:space="preserve"> PAGEREF _Toc427347503 \h </w:instrText>
            </w:r>
            <w:r>
              <w:rPr>
                <w:noProof/>
                <w:webHidden/>
              </w:rPr>
            </w:r>
            <w:r>
              <w:rPr>
                <w:noProof/>
                <w:webHidden/>
              </w:rPr>
              <w:fldChar w:fldCharType="separate"/>
            </w:r>
            <w:r>
              <w:rPr>
                <w:noProof/>
                <w:webHidden/>
              </w:rPr>
              <w:t>9</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504" w:history="1">
            <w:r w:rsidRPr="00D3459D">
              <w:rPr>
                <w:rStyle w:val="Hyperlink"/>
                <w:noProof/>
              </w:rPr>
              <w:t>2.3.2</w:t>
            </w:r>
            <w:r>
              <w:rPr>
                <w:rFonts w:eastAsiaTheme="minorEastAsia"/>
                <w:noProof/>
                <w:lang w:eastAsia="en-GB"/>
              </w:rPr>
              <w:tab/>
            </w:r>
            <w:r w:rsidRPr="00D3459D">
              <w:rPr>
                <w:rStyle w:val="Hyperlink"/>
                <w:noProof/>
              </w:rPr>
              <w:t>Define</w:t>
            </w:r>
            <w:r>
              <w:rPr>
                <w:noProof/>
                <w:webHidden/>
              </w:rPr>
              <w:tab/>
            </w:r>
            <w:r>
              <w:rPr>
                <w:noProof/>
                <w:webHidden/>
              </w:rPr>
              <w:fldChar w:fldCharType="begin"/>
            </w:r>
            <w:r>
              <w:rPr>
                <w:noProof/>
                <w:webHidden/>
              </w:rPr>
              <w:instrText xml:space="preserve"> PAGEREF _Toc427347504 \h </w:instrText>
            </w:r>
            <w:r>
              <w:rPr>
                <w:noProof/>
                <w:webHidden/>
              </w:rPr>
            </w:r>
            <w:r>
              <w:rPr>
                <w:noProof/>
                <w:webHidden/>
              </w:rPr>
              <w:fldChar w:fldCharType="separate"/>
            </w:r>
            <w:r>
              <w:rPr>
                <w:noProof/>
                <w:webHidden/>
              </w:rPr>
              <w:t>10</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505" w:history="1">
            <w:r w:rsidRPr="00D3459D">
              <w:rPr>
                <w:rStyle w:val="Hyperlink"/>
                <w:noProof/>
              </w:rPr>
              <w:t>2.3.3</w:t>
            </w:r>
            <w:r>
              <w:rPr>
                <w:rFonts w:eastAsiaTheme="minorEastAsia"/>
                <w:noProof/>
                <w:lang w:eastAsia="en-GB"/>
              </w:rPr>
              <w:tab/>
            </w:r>
            <w:r w:rsidRPr="00D3459D">
              <w:rPr>
                <w:rStyle w:val="Hyperlink"/>
                <w:noProof/>
              </w:rPr>
              <w:t>Develop</w:t>
            </w:r>
            <w:r>
              <w:rPr>
                <w:noProof/>
                <w:webHidden/>
              </w:rPr>
              <w:tab/>
            </w:r>
            <w:r>
              <w:rPr>
                <w:noProof/>
                <w:webHidden/>
              </w:rPr>
              <w:fldChar w:fldCharType="begin"/>
            </w:r>
            <w:r>
              <w:rPr>
                <w:noProof/>
                <w:webHidden/>
              </w:rPr>
              <w:instrText xml:space="preserve"> PAGEREF _Toc427347505 \h </w:instrText>
            </w:r>
            <w:r>
              <w:rPr>
                <w:noProof/>
                <w:webHidden/>
              </w:rPr>
            </w:r>
            <w:r>
              <w:rPr>
                <w:noProof/>
                <w:webHidden/>
              </w:rPr>
              <w:fldChar w:fldCharType="separate"/>
            </w:r>
            <w:r>
              <w:rPr>
                <w:noProof/>
                <w:webHidden/>
              </w:rPr>
              <w:t>10</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506" w:history="1">
            <w:r w:rsidRPr="00D3459D">
              <w:rPr>
                <w:rStyle w:val="Hyperlink"/>
                <w:noProof/>
              </w:rPr>
              <w:t>2.3.4</w:t>
            </w:r>
            <w:r>
              <w:rPr>
                <w:rFonts w:eastAsiaTheme="minorEastAsia"/>
                <w:noProof/>
                <w:lang w:eastAsia="en-GB"/>
              </w:rPr>
              <w:tab/>
            </w:r>
            <w:r w:rsidRPr="00D3459D">
              <w:rPr>
                <w:rStyle w:val="Hyperlink"/>
                <w:noProof/>
              </w:rPr>
              <w:t>Deliver</w:t>
            </w:r>
            <w:r>
              <w:rPr>
                <w:noProof/>
                <w:webHidden/>
              </w:rPr>
              <w:tab/>
            </w:r>
            <w:r>
              <w:rPr>
                <w:noProof/>
                <w:webHidden/>
              </w:rPr>
              <w:fldChar w:fldCharType="begin"/>
            </w:r>
            <w:r>
              <w:rPr>
                <w:noProof/>
                <w:webHidden/>
              </w:rPr>
              <w:instrText xml:space="preserve"> PAGEREF _Toc427347506 \h </w:instrText>
            </w:r>
            <w:r>
              <w:rPr>
                <w:noProof/>
                <w:webHidden/>
              </w:rPr>
            </w:r>
            <w:r>
              <w:rPr>
                <w:noProof/>
                <w:webHidden/>
              </w:rPr>
              <w:fldChar w:fldCharType="separate"/>
            </w:r>
            <w:r>
              <w:rPr>
                <w:noProof/>
                <w:webHidden/>
              </w:rPr>
              <w:t>11</w:t>
            </w:r>
            <w:r>
              <w:rPr>
                <w:noProof/>
                <w:webHidden/>
              </w:rPr>
              <w:fldChar w:fldCharType="end"/>
            </w:r>
          </w:hyperlink>
        </w:p>
        <w:p w:rsidR="000E2DE2" w:rsidRDefault="000E2DE2">
          <w:pPr>
            <w:pStyle w:val="TOC1"/>
            <w:tabs>
              <w:tab w:val="left" w:pos="440"/>
              <w:tab w:val="right" w:leader="dot" w:pos="9062"/>
            </w:tabs>
            <w:rPr>
              <w:rFonts w:eastAsiaTheme="minorEastAsia"/>
              <w:noProof/>
              <w:lang w:eastAsia="en-GB"/>
            </w:rPr>
          </w:pPr>
          <w:hyperlink w:anchor="_Toc427347507" w:history="1">
            <w:r w:rsidRPr="00D3459D">
              <w:rPr>
                <w:rStyle w:val="Hyperlink"/>
                <w:noProof/>
              </w:rPr>
              <w:t>3</w:t>
            </w:r>
            <w:r>
              <w:rPr>
                <w:rFonts w:eastAsiaTheme="minorEastAsia"/>
                <w:noProof/>
                <w:lang w:eastAsia="en-GB"/>
              </w:rPr>
              <w:tab/>
            </w:r>
            <w:r w:rsidRPr="00D3459D">
              <w:rPr>
                <w:rStyle w:val="Hyperlink"/>
                <w:noProof/>
              </w:rPr>
              <w:t>Description of the work undertaken</w:t>
            </w:r>
            <w:r>
              <w:rPr>
                <w:noProof/>
                <w:webHidden/>
              </w:rPr>
              <w:tab/>
            </w:r>
            <w:r>
              <w:rPr>
                <w:noProof/>
                <w:webHidden/>
              </w:rPr>
              <w:fldChar w:fldCharType="begin"/>
            </w:r>
            <w:r>
              <w:rPr>
                <w:noProof/>
                <w:webHidden/>
              </w:rPr>
              <w:instrText xml:space="preserve"> PAGEREF _Toc427347507 \h </w:instrText>
            </w:r>
            <w:r>
              <w:rPr>
                <w:noProof/>
                <w:webHidden/>
              </w:rPr>
            </w:r>
            <w:r>
              <w:rPr>
                <w:noProof/>
                <w:webHidden/>
              </w:rPr>
              <w:fldChar w:fldCharType="separate"/>
            </w:r>
            <w:r>
              <w:rPr>
                <w:noProof/>
                <w:webHidden/>
              </w:rPr>
              <w:t>12</w:t>
            </w:r>
            <w:r>
              <w:rPr>
                <w:noProof/>
                <w:webHidden/>
              </w:rPr>
              <w:fldChar w:fldCharType="end"/>
            </w:r>
          </w:hyperlink>
        </w:p>
        <w:p w:rsidR="000E2DE2" w:rsidRDefault="000E2DE2">
          <w:pPr>
            <w:pStyle w:val="TOC2"/>
            <w:tabs>
              <w:tab w:val="left" w:pos="880"/>
              <w:tab w:val="right" w:leader="dot" w:pos="9062"/>
            </w:tabs>
            <w:rPr>
              <w:rFonts w:eastAsiaTheme="minorEastAsia"/>
              <w:noProof/>
              <w:lang w:eastAsia="en-GB"/>
            </w:rPr>
          </w:pPr>
          <w:hyperlink w:anchor="_Toc427347508" w:history="1">
            <w:r w:rsidRPr="00D3459D">
              <w:rPr>
                <w:rStyle w:val="Hyperlink"/>
                <w:noProof/>
              </w:rPr>
              <w:t>3.1</w:t>
            </w:r>
            <w:r>
              <w:rPr>
                <w:rFonts w:eastAsiaTheme="minorEastAsia"/>
                <w:noProof/>
                <w:lang w:eastAsia="en-GB"/>
              </w:rPr>
              <w:tab/>
            </w:r>
            <w:r w:rsidRPr="00D3459D">
              <w:rPr>
                <w:rStyle w:val="Hyperlink"/>
                <w:noProof/>
              </w:rPr>
              <w:t>Discover</w:t>
            </w:r>
            <w:r>
              <w:rPr>
                <w:noProof/>
                <w:webHidden/>
              </w:rPr>
              <w:tab/>
            </w:r>
            <w:r>
              <w:rPr>
                <w:noProof/>
                <w:webHidden/>
              </w:rPr>
              <w:fldChar w:fldCharType="begin"/>
            </w:r>
            <w:r>
              <w:rPr>
                <w:noProof/>
                <w:webHidden/>
              </w:rPr>
              <w:instrText xml:space="preserve"> PAGEREF _Toc427347508 \h </w:instrText>
            </w:r>
            <w:r>
              <w:rPr>
                <w:noProof/>
                <w:webHidden/>
              </w:rPr>
            </w:r>
            <w:r>
              <w:rPr>
                <w:noProof/>
                <w:webHidden/>
              </w:rPr>
              <w:fldChar w:fldCharType="separate"/>
            </w:r>
            <w:r>
              <w:rPr>
                <w:noProof/>
                <w:webHidden/>
              </w:rPr>
              <w:t>12</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509" w:history="1">
            <w:r w:rsidRPr="00D3459D">
              <w:rPr>
                <w:rStyle w:val="Hyperlink"/>
                <w:noProof/>
              </w:rPr>
              <w:t>3.1.1</w:t>
            </w:r>
            <w:r>
              <w:rPr>
                <w:rFonts w:eastAsiaTheme="minorEastAsia"/>
                <w:noProof/>
                <w:lang w:eastAsia="en-GB"/>
              </w:rPr>
              <w:tab/>
            </w:r>
            <w:r w:rsidRPr="00D3459D">
              <w:rPr>
                <w:rStyle w:val="Hyperlink"/>
                <w:noProof/>
              </w:rPr>
              <w:t>Meetings at the Council</w:t>
            </w:r>
            <w:r>
              <w:rPr>
                <w:noProof/>
                <w:webHidden/>
              </w:rPr>
              <w:tab/>
            </w:r>
            <w:r>
              <w:rPr>
                <w:noProof/>
                <w:webHidden/>
              </w:rPr>
              <w:fldChar w:fldCharType="begin"/>
            </w:r>
            <w:r>
              <w:rPr>
                <w:noProof/>
                <w:webHidden/>
              </w:rPr>
              <w:instrText xml:space="preserve"> PAGEREF _Toc427347509 \h </w:instrText>
            </w:r>
            <w:r>
              <w:rPr>
                <w:noProof/>
                <w:webHidden/>
              </w:rPr>
            </w:r>
            <w:r>
              <w:rPr>
                <w:noProof/>
                <w:webHidden/>
              </w:rPr>
              <w:fldChar w:fldCharType="separate"/>
            </w:r>
            <w:r>
              <w:rPr>
                <w:noProof/>
                <w:webHidden/>
              </w:rPr>
              <w:t>12</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510" w:history="1">
            <w:r w:rsidRPr="00D3459D">
              <w:rPr>
                <w:rStyle w:val="Hyperlink"/>
                <w:noProof/>
              </w:rPr>
              <w:t>3.1.2</w:t>
            </w:r>
            <w:r>
              <w:rPr>
                <w:rFonts w:eastAsiaTheme="minorEastAsia"/>
                <w:noProof/>
                <w:lang w:eastAsia="en-GB"/>
              </w:rPr>
              <w:tab/>
            </w:r>
            <w:r w:rsidRPr="00D3459D">
              <w:rPr>
                <w:rStyle w:val="Hyperlink"/>
                <w:noProof/>
              </w:rPr>
              <w:t>CRM data</w:t>
            </w:r>
            <w:r>
              <w:rPr>
                <w:noProof/>
                <w:webHidden/>
              </w:rPr>
              <w:tab/>
            </w:r>
            <w:r>
              <w:rPr>
                <w:noProof/>
                <w:webHidden/>
              </w:rPr>
              <w:fldChar w:fldCharType="begin"/>
            </w:r>
            <w:r>
              <w:rPr>
                <w:noProof/>
                <w:webHidden/>
              </w:rPr>
              <w:instrText xml:space="preserve"> PAGEREF _Toc427347510 \h </w:instrText>
            </w:r>
            <w:r>
              <w:rPr>
                <w:noProof/>
                <w:webHidden/>
              </w:rPr>
            </w:r>
            <w:r>
              <w:rPr>
                <w:noProof/>
                <w:webHidden/>
              </w:rPr>
              <w:fldChar w:fldCharType="separate"/>
            </w:r>
            <w:r>
              <w:rPr>
                <w:noProof/>
                <w:webHidden/>
              </w:rPr>
              <w:t>14</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511" w:history="1">
            <w:r w:rsidRPr="00D3459D">
              <w:rPr>
                <w:rStyle w:val="Hyperlink"/>
                <w:noProof/>
              </w:rPr>
              <w:t>3.1.3</w:t>
            </w:r>
            <w:r>
              <w:rPr>
                <w:rFonts w:eastAsiaTheme="minorEastAsia"/>
                <w:noProof/>
                <w:lang w:eastAsia="en-GB"/>
              </w:rPr>
              <w:tab/>
            </w:r>
            <w:r w:rsidRPr="00D3459D">
              <w:rPr>
                <w:rStyle w:val="Hyperlink"/>
                <w:noProof/>
              </w:rPr>
              <w:t>Mosaic UK Consumer and Demographic Data</w:t>
            </w:r>
            <w:r>
              <w:rPr>
                <w:noProof/>
                <w:webHidden/>
              </w:rPr>
              <w:tab/>
            </w:r>
            <w:r>
              <w:rPr>
                <w:noProof/>
                <w:webHidden/>
              </w:rPr>
              <w:fldChar w:fldCharType="begin"/>
            </w:r>
            <w:r>
              <w:rPr>
                <w:noProof/>
                <w:webHidden/>
              </w:rPr>
              <w:instrText xml:space="preserve"> PAGEREF _Toc427347511 \h </w:instrText>
            </w:r>
            <w:r>
              <w:rPr>
                <w:noProof/>
                <w:webHidden/>
              </w:rPr>
            </w:r>
            <w:r>
              <w:rPr>
                <w:noProof/>
                <w:webHidden/>
              </w:rPr>
              <w:fldChar w:fldCharType="separate"/>
            </w:r>
            <w:r>
              <w:rPr>
                <w:noProof/>
                <w:webHidden/>
              </w:rPr>
              <w:t>15</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512" w:history="1">
            <w:r w:rsidRPr="00D3459D">
              <w:rPr>
                <w:rStyle w:val="Hyperlink"/>
                <w:noProof/>
              </w:rPr>
              <w:t>3.1.4</w:t>
            </w:r>
            <w:r>
              <w:rPr>
                <w:rFonts w:eastAsiaTheme="minorEastAsia"/>
                <w:noProof/>
                <w:lang w:eastAsia="en-GB"/>
              </w:rPr>
              <w:tab/>
            </w:r>
            <w:r w:rsidRPr="00D3459D">
              <w:rPr>
                <w:rStyle w:val="Hyperlink"/>
                <w:noProof/>
              </w:rPr>
              <w:t>IBM Cognos</w:t>
            </w:r>
            <w:r>
              <w:rPr>
                <w:noProof/>
                <w:webHidden/>
              </w:rPr>
              <w:tab/>
            </w:r>
            <w:r>
              <w:rPr>
                <w:noProof/>
                <w:webHidden/>
              </w:rPr>
              <w:fldChar w:fldCharType="begin"/>
            </w:r>
            <w:r>
              <w:rPr>
                <w:noProof/>
                <w:webHidden/>
              </w:rPr>
              <w:instrText xml:space="preserve"> PAGEREF _Toc427347512 \h </w:instrText>
            </w:r>
            <w:r>
              <w:rPr>
                <w:noProof/>
                <w:webHidden/>
              </w:rPr>
            </w:r>
            <w:r>
              <w:rPr>
                <w:noProof/>
                <w:webHidden/>
              </w:rPr>
              <w:fldChar w:fldCharType="separate"/>
            </w:r>
            <w:r>
              <w:rPr>
                <w:noProof/>
                <w:webHidden/>
              </w:rPr>
              <w:t>16</w:t>
            </w:r>
            <w:r>
              <w:rPr>
                <w:noProof/>
                <w:webHidden/>
              </w:rPr>
              <w:fldChar w:fldCharType="end"/>
            </w:r>
          </w:hyperlink>
        </w:p>
        <w:p w:rsidR="000E2DE2" w:rsidRDefault="000E2DE2">
          <w:pPr>
            <w:pStyle w:val="TOC2"/>
            <w:tabs>
              <w:tab w:val="left" w:pos="880"/>
              <w:tab w:val="right" w:leader="dot" w:pos="9062"/>
            </w:tabs>
            <w:rPr>
              <w:rFonts w:eastAsiaTheme="minorEastAsia"/>
              <w:noProof/>
              <w:lang w:eastAsia="en-GB"/>
            </w:rPr>
          </w:pPr>
          <w:hyperlink w:anchor="_Toc427347513" w:history="1">
            <w:r w:rsidRPr="00D3459D">
              <w:rPr>
                <w:rStyle w:val="Hyperlink"/>
                <w:noProof/>
              </w:rPr>
              <w:t>3.2</w:t>
            </w:r>
            <w:r>
              <w:rPr>
                <w:rFonts w:eastAsiaTheme="minorEastAsia"/>
                <w:noProof/>
                <w:lang w:eastAsia="en-GB"/>
              </w:rPr>
              <w:tab/>
            </w:r>
            <w:r w:rsidRPr="00D3459D">
              <w:rPr>
                <w:rStyle w:val="Hyperlink"/>
                <w:noProof/>
              </w:rPr>
              <w:t>Define</w:t>
            </w:r>
            <w:r>
              <w:rPr>
                <w:noProof/>
                <w:webHidden/>
              </w:rPr>
              <w:tab/>
            </w:r>
            <w:r>
              <w:rPr>
                <w:noProof/>
                <w:webHidden/>
              </w:rPr>
              <w:fldChar w:fldCharType="begin"/>
            </w:r>
            <w:r>
              <w:rPr>
                <w:noProof/>
                <w:webHidden/>
              </w:rPr>
              <w:instrText xml:space="preserve"> PAGEREF _Toc427347513 \h </w:instrText>
            </w:r>
            <w:r>
              <w:rPr>
                <w:noProof/>
                <w:webHidden/>
              </w:rPr>
            </w:r>
            <w:r>
              <w:rPr>
                <w:noProof/>
                <w:webHidden/>
              </w:rPr>
              <w:fldChar w:fldCharType="separate"/>
            </w:r>
            <w:r>
              <w:rPr>
                <w:noProof/>
                <w:webHidden/>
              </w:rPr>
              <w:t>22</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514" w:history="1">
            <w:r w:rsidRPr="00D3459D">
              <w:rPr>
                <w:rStyle w:val="Hyperlink"/>
                <w:noProof/>
              </w:rPr>
              <w:t>3.2.1</w:t>
            </w:r>
            <w:r>
              <w:rPr>
                <w:rFonts w:eastAsiaTheme="minorEastAsia"/>
                <w:noProof/>
                <w:lang w:eastAsia="en-GB"/>
              </w:rPr>
              <w:tab/>
            </w:r>
            <w:r w:rsidRPr="00D3459D">
              <w:rPr>
                <w:rStyle w:val="Hyperlink"/>
                <w:noProof/>
              </w:rPr>
              <w:t>Preliminary work</w:t>
            </w:r>
            <w:r>
              <w:rPr>
                <w:noProof/>
                <w:webHidden/>
              </w:rPr>
              <w:tab/>
            </w:r>
            <w:r>
              <w:rPr>
                <w:noProof/>
                <w:webHidden/>
              </w:rPr>
              <w:fldChar w:fldCharType="begin"/>
            </w:r>
            <w:r>
              <w:rPr>
                <w:noProof/>
                <w:webHidden/>
              </w:rPr>
              <w:instrText xml:space="preserve"> PAGEREF _Toc427347514 \h </w:instrText>
            </w:r>
            <w:r>
              <w:rPr>
                <w:noProof/>
                <w:webHidden/>
              </w:rPr>
            </w:r>
            <w:r>
              <w:rPr>
                <w:noProof/>
                <w:webHidden/>
              </w:rPr>
              <w:fldChar w:fldCharType="separate"/>
            </w:r>
            <w:r>
              <w:rPr>
                <w:noProof/>
                <w:webHidden/>
              </w:rPr>
              <w:t>22</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515" w:history="1">
            <w:r w:rsidRPr="00D3459D">
              <w:rPr>
                <w:rStyle w:val="Hyperlink"/>
                <w:noProof/>
              </w:rPr>
              <w:t>3.2.2</w:t>
            </w:r>
            <w:r>
              <w:rPr>
                <w:rFonts w:eastAsiaTheme="minorEastAsia"/>
                <w:noProof/>
                <w:lang w:eastAsia="en-GB"/>
              </w:rPr>
              <w:tab/>
            </w:r>
            <w:r w:rsidRPr="00D3459D">
              <w:rPr>
                <w:rStyle w:val="Hyperlink"/>
                <w:noProof/>
              </w:rPr>
              <w:t>Design of the solution</w:t>
            </w:r>
            <w:r>
              <w:rPr>
                <w:noProof/>
                <w:webHidden/>
              </w:rPr>
              <w:tab/>
            </w:r>
            <w:r>
              <w:rPr>
                <w:noProof/>
                <w:webHidden/>
              </w:rPr>
              <w:fldChar w:fldCharType="begin"/>
            </w:r>
            <w:r>
              <w:rPr>
                <w:noProof/>
                <w:webHidden/>
              </w:rPr>
              <w:instrText xml:space="preserve"> PAGEREF _Toc427347515 \h </w:instrText>
            </w:r>
            <w:r>
              <w:rPr>
                <w:noProof/>
                <w:webHidden/>
              </w:rPr>
            </w:r>
            <w:r>
              <w:rPr>
                <w:noProof/>
                <w:webHidden/>
              </w:rPr>
              <w:fldChar w:fldCharType="separate"/>
            </w:r>
            <w:r>
              <w:rPr>
                <w:noProof/>
                <w:webHidden/>
              </w:rPr>
              <w:t>34</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516" w:history="1">
            <w:r w:rsidRPr="00D3459D">
              <w:rPr>
                <w:rStyle w:val="Hyperlink"/>
                <w:noProof/>
              </w:rPr>
              <w:t>3.2.3</w:t>
            </w:r>
            <w:r>
              <w:rPr>
                <w:rFonts w:eastAsiaTheme="minorEastAsia"/>
                <w:noProof/>
                <w:lang w:eastAsia="en-GB"/>
              </w:rPr>
              <w:tab/>
            </w:r>
            <w:r w:rsidRPr="00D3459D">
              <w:rPr>
                <w:rStyle w:val="Hyperlink"/>
                <w:noProof/>
              </w:rPr>
              <w:t>Design brief for the next stage</w:t>
            </w:r>
            <w:r>
              <w:rPr>
                <w:noProof/>
                <w:webHidden/>
              </w:rPr>
              <w:tab/>
            </w:r>
            <w:r>
              <w:rPr>
                <w:noProof/>
                <w:webHidden/>
              </w:rPr>
              <w:fldChar w:fldCharType="begin"/>
            </w:r>
            <w:r>
              <w:rPr>
                <w:noProof/>
                <w:webHidden/>
              </w:rPr>
              <w:instrText xml:space="preserve"> PAGEREF _Toc427347516 \h </w:instrText>
            </w:r>
            <w:r>
              <w:rPr>
                <w:noProof/>
                <w:webHidden/>
              </w:rPr>
            </w:r>
            <w:r>
              <w:rPr>
                <w:noProof/>
                <w:webHidden/>
              </w:rPr>
              <w:fldChar w:fldCharType="separate"/>
            </w:r>
            <w:r>
              <w:rPr>
                <w:noProof/>
                <w:webHidden/>
              </w:rPr>
              <w:t>34</w:t>
            </w:r>
            <w:r>
              <w:rPr>
                <w:noProof/>
                <w:webHidden/>
              </w:rPr>
              <w:fldChar w:fldCharType="end"/>
            </w:r>
          </w:hyperlink>
        </w:p>
        <w:p w:rsidR="000E2DE2" w:rsidRDefault="000E2DE2">
          <w:pPr>
            <w:pStyle w:val="TOC2"/>
            <w:tabs>
              <w:tab w:val="left" w:pos="880"/>
              <w:tab w:val="right" w:leader="dot" w:pos="9062"/>
            </w:tabs>
            <w:rPr>
              <w:rFonts w:eastAsiaTheme="minorEastAsia"/>
              <w:noProof/>
              <w:lang w:eastAsia="en-GB"/>
            </w:rPr>
          </w:pPr>
          <w:hyperlink w:anchor="_Toc427347517" w:history="1">
            <w:r w:rsidRPr="00D3459D">
              <w:rPr>
                <w:rStyle w:val="Hyperlink"/>
                <w:noProof/>
              </w:rPr>
              <w:t>3.3</w:t>
            </w:r>
            <w:r>
              <w:rPr>
                <w:rFonts w:eastAsiaTheme="minorEastAsia"/>
                <w:noProof/>
                <w:lang w:eastAsia="en-GB"/>
              </w:rPr>
              <w:tab/>
            </w:r>
            <w:r w:rsidRPr="00D3459D">
              <w:rPr>
                <w:rStyle w:val="Hyperlink"/>
                <w:noProof/>
              </w:rPr>
              <w:t>Develop</w:t>
            </w:r>
            <w:r>
              <w:rPr>
                <w:noProof/>
                <w:webHidden/>
              </w:rPr>
              <w:tab/>
            </w:r>
            <w:r>
              <w:rPr>
                <w:noProof/>
                <w:webHidden/>
              </w:rPr>
              <w:fldChar w:fldCharType="begin"/>
            </w:r>
            <w:r>
              <w:rPr>
                <w:noProof/>
                <w:webHidden/>
              </w:rPr>
              <w:instrText xml:space="preserve"> PAGEREF _Toc427347517 \h </w:instrText>
            </w:r>
            <w:r>
              <w:rPr>
                <w:noProof/>
                <w:webHidden/>
              </w:rPr>
            </w:r>
            <w:r>
              <w:rPr>
                <w:noProof/>
                <w:webHidden/>
              </w:rPr>
              <w:fldChar w:fldCharType="separate"/>
            </w:r>
            <w:r>
              <w:rPr>
                <w:noProof/>
                <w:webHidden/>
              </w:rPr>
              <w:t>36</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518" w:history="1">
            <w:r w:rsidRPr="00D3459D">
              <w:rPr>
                <w:rStyle w:val="Hyperlink"/>
                <w:noProof/>
              </w:rPr>
              <w:t>3.3.1</w:t>
            </w:r>
            <w:r>
              <w:rPr>
                <w:rFonts w:eastAsiaTheme="minorEastAsia"/>
                <w:noProof/>
                <w:lang w:eastAsia="en-GB"/>
              </w:rPr>
              <w:tab/>
            </w:r>
            <w:r w:rsidRPr="00D3459D">
              <w:rPr>
                <w:rStyle w:val="Hyperlink"/>
                <w:noProof/>
              </w:rPr>
              <w:t>Report 1 - cases of intentional use of multiple channels for the same issue</w:t>
            </w:r>
            <w:r>
              <w:rPr>
                <w:noProof/>
                <w:webHidden/>
              </w:rPr>
              <w:tab/>
            </w:r>
            <w:r>
              <w:rPr>
                <w:noProof/>
                <w:webHidden/>
              </w:rPr>
              <w:fldChar w:fldCharType="begin"/>
            </w:r>
            <w:r>
              <w:rPr>
                <w:noProof/>
                <w:webHidden/>
              </w:rPr>
              <w:instrText xml:space="preserve"> PAGEREF _Toc427347518 \h </w:instrText>
            </w:r>
            <w:r>
              <w:rPr>
                <w:noProof/>
                <w:webHidden/>
              </w:rPr>
            </w:r>
            <w:r>
              <w:rPr>
                <w:noProof/>
                <w:webHidden/>
              </w:rPr>
              <w:fldChar w:fldCharType="separate"/>
            </w:r>
            <w:r>
              <w:rPr>
                <w:noProof/>
                <w:webHidden/>
              </w:rPr>
              <w:t>36</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519" w:history="1">
            <w:r w:rsidRPr="00D3459D">
              <w:rPr>
                <w:rStyle w:val="Hyperlink"/>
                <w:noProof/>
              </w:rPr>
              <w:t>3.3.2</w:t>
            </w:r>
            <w:r>
              <w:rPr>
                <w:rFonts w:eastAsiaTheme="minorEastAsia"/>
                <w:noProof/>
                <w:lang w:eastAsia="en-GB"/>
              </w:rPr>
              <w:tab/>
            </w:r>
            <w:r w:rsidRPr="00D3459D">
              <w:rPr>
                <w:rStyle w:val="Hyperlink"/>
                <w:noProof/>
              </w:rPr>
              <w:t>Report 2 - patterns of behaviour across different channels</w:t>
            </w:r>
            <w:r>
              <w:rPr>
                <w:noProof/>
                <w:webHidden/>
              </w:rPr>
              <w:tab/>
            </w:r>
            <w:r>
              <w:rPr>
                <w:noProof/>
                <w:webHidden/>
              </w:rPr>
              <w:fldChar w:fldCharType="begin"/>
            </w:r>
            <w:r>
              <w:rPr>
                <w:noProof/>
                <w:webHidden/>
              </w:rPr>
              <w:instrText xml:space="preserve"> PAGEREF _Toc427347519 \h </w:instrText>
            </w:r>
            <w:r>
              <w:rPr>
                <w:noProof/>
                <w:webHidden/>
              </w:rPr>
            </w:r>
            <w:r>
              <w:rPr>
                <w:noProof/>
                <w:webHidden/>
              </w:rPr>
              <w:fldChar w:fldCharType="separate"/>
            </w:r>
            <w:r>
              <w:rPr>
                <w:noProof/>
                <w:webHidden/>
              </w:rPr>
              <w:t>39</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520" w:history="1">
            <w:r w:rsidRPr="00D3459D">
              <w:rPr>
                <w:rStyle w:val="Hyperlink"/>
                <w:noProof/>
              </w:rPr>
              <w:t>3.3.3</w:t>
            </w:r>
            <w:r>
              <w:rPr>
                <w:rFonts w:eastAsiaTheme="minorEastAsia"/>
                <w:noProof/>
                <w:lang w:eastAsia="en-GB"/>
              </w:rPr>
              <w:tab/>
            </w:r>
            <w:r w:rsidRPr="00D3459D">
              <w:rPr>
                <w:rStyle w:val="Hyperlink"/>
                <w:noProof/>
              </w:rPr>
              <w:t>Report 3 - who are the primary users of CEC services</w:t>
            </w:r>
            <w:r>
              <w:rPr>
                <w:noProof/>
                <w:webHidden/>
              </w:rPr>
              <w:tab/>
            </w:r>
            <w:r>
              <w:rPr>
                <w:noProof/>
                <w:webHidden/>
              </w:rPr>
              <w:fldChar w:fldCharType="begin"/>
            </w:r>
            <w:r>
              <w:rPr>
                <w:noProof/>
                <w:webHidden/>
              </w:rPr>
              <w:instrText xml:space="preserve"> PAGEREF _Toc427347520 \h </w:instrText>
            </w:r>
            <w:r>
              <w:rPr>
                <w:noProof/>
                <w:webHidden/>
              </w:rPr>
            </w:r>
            <w:r>
              <w:rPr>
                <w:noProof/>
                <w:webHidden/>
              </w:rPr>
              <w:fldChar w:fldCharType="separate"/>
            </w:r>
            <w:r>
              <w:rPr>
                <w:noProof/>
                <w:webHidden/>
              </w:rPr>
              <w:t>40</w:t>
            </w:r>
            <w:r>
              <w:rPr>
                <w:noProof/>
                <w:webHidden/>
              </w:rPr>
              <w:fldChar w:fldCharType="end"/>
            </w:r>
          </w:hyperlink>
        </w:p>
        <w:p w:rsidR="000E2DE2" w:rsidRDefault="000E2DE2">
          <w:pPr>
            <w:pStyle w:val="TOC2"/>
            <w:tabs>
              <w:tab w:val="left" w:pos="880"/>
              <w:tab w:val="right" w:leader="dot" w:pos="9062"/>
            </w:tabs>
            <w:rPr>
              <w:rFonts w:eastAsiaTheme="minorEastAsia"/>
              <w:noProof/>
              <w:lang w:eastAsia="en-GB"/>
            </w:rPr>
          </w:pPr>
          <w:hyperlink w:anchor="_Toc427347521" w:history="1">
            <w:r w:rsidRPr="00D3459D">
              <w:rPr>
                <w:rStyle w:val="Hyperlink"/>
                <w:noProof/>
              </w:rPr>
              <w:t>3.4</w:t>
            </w:r>
            <w:r>
              <w:rPr>
                <w:rFonts w:eastAsiaTheme="minorEastAsia"/>
                <w:noProof/>
                <w:lang w:eastAsia="en-GB"/>
              </w:rPr>
              <w:tab/>
            </w:r>
            <w:r w:rsidRPr="00D3459D">
              <w:rPr>
                <w:rStyle w:val="Hyperlink"/>
                <w:noProof/>
              </w:rPr>
              <w:t>Deliver</w:t>
            </w:r>
            <w:r>
              <w:rPr>
                <w:noProof/>
                <w:webHidden/>
              </w:rPr>
              <w:tab/>
            </w:r>
            <w:r>
              <w:rPr>
                <w:noProof/>
                <w:webHidden/>
              </w:rPr>
              <w:fldChar w:fldCharType="begin"/>
            </w:r>
            <w:r>
              <w:rPr>
                <w:noProof/>
                <w:webHidden/>
              </w:rPr>
              <w:instrText xml:space="preserve"> PAGEREF _Toc427347521 \h </w:instrText>
            </w:r>
            <w:r>
              <w:rPr>
                <w:noProof/>
                <w:webHidden/>
              </w:rPr>
            </w:r>
            <w:r>
              <w:rPr>
                <w:noProof/>
                <w:webHidden/>
              </w:rPr>
              <w:fldChar w:fldCharType="separate"/>
            </w:r>
            <w:r>
              <w:rPr>
                <w:noProof/>
                <w:webHidden/>
              </w:rPr>
              <w:t>49</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522" w:history="1">
            <w:r w:rsidRPr="00D3459D">
              <w:rPr>
                <w:rStyle w:val="Hyperlink"/>
                <w:noProof/>
              </w:rPr>
              <w:t>3.4.1</w:t>
            </w:r>
            <w:r>
              <w:rPr>
                <w:rFonts w:eastAsiaTheme="minorEastAsia"/>
                <w:noProof/>
                <w:lang w:eastAsia="en-GB"/>
              </w:rPr>
              <w:tab/>
            </w:r>
            <w:r w:rsidRPr="00D3459D">
              <w:rPr>
                <w:rStyle w:val="Hyperlink"/>
                <w:noProof/>
              </w:rPr>
              <w:t>Presentation at the Council (evaluation)</w:t>
            </w:r>
            <w:r>
              <w:rPr>
                <w:noProof/>
                <w:webHidden/>
              </w:rPr>
              <w:tab/>
            </w:r>
            <w:r>
              <w:rPr>
                <w:noProof/>
                <w:webHidden/>
              </w:rPr>
              <w:fldChar w:fldCharType="begin"/>
            </w:r>
            <w:r>
              <w:rPr>
                <w:noProof/>
                <w:webHidden/>
              </w:rPr>
              <w:instrText xml:space="preserve"> PAGEREF _Toc427347522 \h </w:instrText>
            </w:r>
            <w:r>
              <w:rPr>
                <w:noProof/>
                <w:webHidden/>
              </w:rPr>
            </w:r>
            <w:r>
              <w:rPr>
                <w:noProof/>
                <w:webHidden/>
              </w:rPr>
              <w:fldChar w:fldCharType="separate"/>
            </w:r>
            <w:r>
              <w:rPr>
                <w:noProof/>
                <w:webHidden/>
              </w:rPr>
              <w:t>49</w:t>
            </w:r>
            <w:r>
              <w:rPr>
                <w:noProof/>
                <w:webHidden/>
              </w:rPr>
              <w:fldChar w:fldCharType="end"/>
            </w:r>
          </w:hyperlink>
        </w:p>
        <w:p w:rsidR="000E2DE2" w:rsidRDefault="000E2DE2">
          <w:pPr>
            <w:pStyle w:val="TOC2"/>
            <w:tabs>
              <w:tab w:val="left" w:pos="880"/>
              <w:tab w:val="right" w:leader="dot" w:pos="9062"/>
            </w:tabs>
            <w:rPr>
              <w:rFonts w:eastAsiaTheme="minorEastAsia"/>
              <w:noProof/>
              <w:lang w:eastAsia="en-GB"/>
            </w:rPr>
          </w:pPr>
          <w:hyperlink w:anchor="_Toc427347523" w:history="1">
            <w:r w:rsidRPr="00D3459D">
              <w:rPr>
                <w:rStyle w:val="Hyperlink"/>
                <w:noProof/>
              </w:rPr>
              <w:t>3.5</w:t>
            </w:r>
            <w:r>
              <w:rPr>
                <w:rFonts w:eastAsiaTheme="minorEastAsia"/>
                <w:noProof/>
                <w:lang w:eastAsia="en-GB"/>
              </w:rPr>
              <w:tab/>
            </w:r>
            <w:r w:rsidRPr="00D3459D">
              <w:rPr>
                <w:rStyle w:val="Hyperlink"/>
                <w:noProof/>
              </w:rPr>
              <w:t>Problems and conclusions</w:t>
            </w:r>
            <w:r>
              <w:rPr>
                <w:noProof/>
                <w:webHidden/>
              </w:rPr>
              <w:tab/>
            </w:r>
            <w:r>
              <w:rPr>
                <w:noProof/>
                <w:webHidden/>
              </w:rPr>
              <w:fldChar w:fldCharType="begin"/>
            </w:r>
            <w:r>
              <w:rPr>
                <w:noProof/>
                <w:webHidden/>
              </w:rPr>
              <w:instrText xml:space="preserve"> PAGEREF _Toc427347523 \h </w:instrText>
            </w:r>
            <w:r>
              <w:rPr>
                <w:noProof/>
                <w:webHidden/>
              </w:rPr>
            </w:r>
            <w:r>
              <w:rPr>
                <w:noProof/>
                <w:webHidden/>
              </w:rPr>
              <w:fldChar w:fldCharType="separate"/>
            </w:r>
            <w:r>
              <w:rPr>
                <w:noProof/>
                <w:webHidden/>
              </w:rPr>
              <w:t>50</w:t>
            </w:r>
            <w:r>
              <w:rPr>
                <w:noProof/>
                <w:webHidden/>
              </w:rPr>
              <w:fldChar w:fldCharType="end"/>
            </w:r>
          </w:hyperlink>
        </w:p>
        <w:p w:rsidR="000E2DE2" w:rsidRDefault="000E2DE2">
          <w:pPr>
            <w:pStyle w:val="TOC1"/>
            <w:tabs>
              <w:tab w:val="left" w:pos="440"/>
              <w:tab w:val="right" w:leader="dot" w:pos="9062"/>
            </w:tabs>
            <w:rPr>
              <w:rFonts w:eastAsiaTheme="minorEastAsia"/>
              <w:noProof/>
              <w:lang w:eastAsia="en-GB"/>
            </w:rPr>
          </w:pPr>
          <w:hyperlink w:anchor="_Toc427347524" w:history="1">
            <w:r w:rsidRPr="00D3459D">
              <w:rPr>
                <w:rStyle w:val="Hyperlink"/>
                <w:noProof/>
              </w:rPr>
              <w:t>4</w:t>
            </w:r>
            <w:r>
              <w:rPr>
                <w:rFonts w:eastAsiaTheme="minorEastAsia"/>
                <w:noProof/>
                <w:lang w:eastAsia="en-GB"/>
              </w:rPr>
              <w:tab/>
            </w:r>
            <w:r w:rsidRPr="00D3459D">
              <w:rPr>
                <w:rStyle w:val="Hyperlink"/>
                <w:noProof/>
              </w:rPr>
              <w:t>Analysis and Evaluation</w:t>
            </w:r>
            <w:r>
              <w:rPr>
                <w:noProof/>
                <w:webHidden/>
              </w:rPr>
              <w:tab/>
            </w:r>
            <w:r>
              <w:rPr>
                <w:noProof/>
                <w:webHidden/>
              </w:rPr>
              <w:fldChar w:fldCharType="begin"/>
            </w:r>
            <w:r>
              <w:rPr>
                <w:noProof/>
                <w:webHidden/>
              </w:rPr>
              <w:instrText xml:space="preserve"> PAGEREF _Toc427347524 \h </w:instrText>
            </w:r>
            <w:r>
              <w:rPr>
                <w:noProof/>
                <w:webHidden/>
              </w:rPr>
            </w:r>
            <w:r>
              <w:rPr>
                <w:noProof/>
                <w:webHidden/>
              </w:rPr>
              <w:fldChar w:fldCharType="separate"/>
            </w:r>
            <w:r>
              <w:rPr>
                <w:noProof/>
                <w:webHidden/>
              </w:rPr>
              <w:t>52</w:t>
            </w:r>
            <w:r>
              <w:rPr>
                <w:noProof/>
                <w:webHidden/>
              </w:rPr>
              <w:fldChar w:fldCharType="end"/>
            </w:r>
          </w:hyperlink>
        </w:p>
        <w:p w:rsidR="000E2DE2" w:rsidRDefault="000E2DE2">
          <w:pPr>
            <w:pStyle w:val="TOC2"/>
            <w:tabs>
              <w:tab w:val="left" w:pos="880"/>
              <w:tab w:val="right" w:leader="dot" w:pos="9062"/>
            </w:tabs>
            <w:rPr>
              <w:rFonts w:eastAsiaTheme="minorEastAsia"/>
              <w:noProof/>
              <w:lang w:eastAsia="en-GB"/>
            </w:rPr>
          </w:pPr>
          <w:hyperlink w:anchor="_Toc427347525" w:history="1">
            <w:r w:rsidRPr="00D3459D">
              <w:rPr>
                <w:rStyle w:val="Hyperlink"/>
                <w:noProof/>
              </w:rPr>
              <w:t>4.1</w:t>
            </w:r>
            <w:r>
              <w:rPr>
                <w:rFonts w:eastAsiaTheme="minorEastAsia"/>
                <w:noProof/>
                <w:lang w:eastAsia="en-GB"/>
              </w:rPr>
              <w:tab/>
            </w:r>
            <w:r w:rsidRPr="00D3459D">
              <w:rPr>
                <w:rStyle w:val="Hyperlink"/>
                <w:noProof/>
              </w:rPr>
              <w:t>Evaluation of the tools used</w:t>
            </w:r>
            <w:r>
              <w:rPr>
                <w:noProof/>
                <w:webHidden/>
              </w:rPr>
              <w:tab/>
            </w:r>
            <w:r>
              <w:rPr>
                <w:noProof/>
                <w:webHidden/>
              </w:rPr>
              <w:fldChar w:fldCharType="begin"/>
            </w:r>
            <w:r>
              <w:rPr>
                <w:noProof/>
                <w:webHidden/>
              </w:rPr>
              <w:instrText xml:space="preserve"> PAGEREF _Toc427347525 \h </w:instrText>
            </w:r>
            <w:r>
              <w:rPr>
                <w:noProof/>
                <w:webHidden/>
              </w:rPr>
            </w:r>
            <w:r>
              <w:rPr>
                <w:noProof/>
                <w:webHidden/>
              </w:rPr>
              <w:fldChar w:fldCharType="separate"/>
            </w:r>
            <w:r>
              <w:rPr>
                <w:noProof/>
                <w:webHidden/>
              </w:rPr>
              <w:t>52</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526" w:history="1">
            <w:r w:rsidRPr="00D3459D">
              <w:rPr>
                <w:rStyle w:val="Hyperlink"/>
                <w:noProof/>
              </w:rPr>
              <w:t>4.1.1</w:t>
            </w:r>
            <w:r>
              <w:rPr>
                <w:rFonts w:eastAsiaTheme="minorEastAsia"/>
                <w:noProof/>
                <w:lang w:eastAsia="en-GB"/>
              </w:rPr>
              <w:tab/>
            </w:r>
            <w:r w:rsidRPr="00D3459D">
              <w:rPr>
                <w:rStyle w:val="Hyperlink"/>
                <w:noProof/>
              </w:rPr>
              <w:t>CRM data</w:t>
            </w:r>
            <w:r>
              <w:rPr>
                <w:noProof/>
                <w:webHidden/>
              </w:rPr>
              <w:tab/>
            </w:r>
            <w:r>
              <w:rPr>
                <w:noProof/>
                <w:webHidden/>
              </w:rPr>
              <w:fldChar w:fldCharType="begin"/>
            </w:r>
            <w:r>
              <w:rPr>
                <w:noProof/>
                <w:webHidden/>
              </w:rPr>
              <w:instrText xml:space="preserve"> PAGEREF _Toc427347526 \h </w:instrText>
            </w:r>
            <w:r>
              <w:rPr>
                <w:noProof/>
                <w:webHidden/>
              </w:rPr>
            </w:r>
            <w:r>
              <w:rPr>
                <w:noProof/>
                <w:webHidden/>
              </w:rPr>
              <w:fldChar w:fldCharType="separate"/>
            </w:r>
            <w:r>
              <w:rPr>
                <w:noProof/>
                <w:webHidden/>
              </w:rPr>
              <w:t>52</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527" w:history="1">
            <w:r w:rsidRPr="00D3459D">
              <w:rPr>
                <w:rStyle w:val="Hyperlink"/>
                <w:noProof/>
              </w:rPr>
              <w:t>4.1.2</w:t>
            </w:r>
            <w:r>
              <w:rPr>
                <w:rFonts w:eastAsiaTheme="minorEastAsia"/>
                <w:noProof/>
                <w:lang w:eastAsia="en-GB"/>
              </w:rPr>
              <w:tab/>
            </w:r>
            <w:r w:rsidRPr="00D3459D">
              <w:rPr>
                <w:rStyle w:val="Hyperlink"/>
                <w:noProof/>
              </w:rPr>
              <w:t>IBM Cognos</w:t>
            </w:r>
            <w:r>
              <w:rPr>
                <w:noProof/>
                <w:webHidden/>
              </w:rPr>
              <w:tab/>
            </w:r>
            <w:r>
              <w:rPr>
                <w:noProof/>
                <w:webHidden/>
              </w:rPr>
              <w:fldChar w:fldCharType="begin"/>
            </w:r>
            <w:r>
              <w:rPr>
                <w:noProof/>
                <w:webHidden/>
              </w:rPr>
              <w:instrText xml:space="preserve"> PAGEREF _Toc427347527 \h </w:instrText>
            </w:r>
            <w:r>
              <w:rPr>
                <w:noProof/>
                <w:webHidden/>
              </w:rPr>
            </w:r>
            <w:r>
              <w:rPr>
                <w:noProof/>
                <w:webHidden/>
              </w:rPr>
              <w:fldChar w:fldCharType="separate"/>
            </w:r>
            <w:r>
              <w:rPr>
                <w:noProof/>
                <w:webHidden/>
              </w:rPr>
              <w:t>53</w:t>
            </w:r>
            <w:r>
              <w:rPr>
                <w:noProof/>
                <w:webHidden/>
              </w:rPr>
              <w:fldChar w:fldCharType="end"/>
            </w:r>
          </w:hyperlink>
        </w:p>
        <w:p w:rsidR="000E2DE2" w:rsidRDefault="000E2DE2">
          <w:pPr>
            <w:pStyle w:val="TOC2"/>
            <w:tabs>
              <w:tab w:val="left" w:pos="880"/>
              <w:tab w:val="right" w:leader="dot" w:pos="9062"/>
            </w:tabs>
            <w:rPr>
              <w:rFonts w:eastAsiaTheme="minorEastAsia"/>
              <w:noProof/>
              <w:lang w:eastAsia="en-GB"/>
            </w:rPr>
          </w:pPr>
          <w:hyperlink w:anchor="_Toc427347528" w:history="1">
            <w:r w:rsidRPr="00D3459D">
              <w:rPr>
                <w:rStyle w:val="Hyperlink"/>
                <w:noProof/>
              </w:rPr>
              <w:t>4.2</w:t>
            </w:r>
            <w:r>
              <w:rPr>
                <w:rFonts w:eastAsiaTheme="minorEastAsia"/>
                <w:noProof/>
                <w:lang w:eastAsia="en-GB"/>
              </w:rPr>
              <w:tab/>
            </w:r>
            <w:r w:rsidRPr="00D3459D">
              <w:rPr>
                <w:rStyle w:val="Hyperlink"/>
                <w:noProof/>
              </w:rPr>
              <w:t>Evaluation of work undertaken</w:t>
            </w:r>
            <w:r>
              <w:rPr>
                <w:noProof/>
                <w:webHidden/>
              </w:rPr>
              <w:tab/>
            </w:r>
            <w:r>
              <w:rPr>
                <w:noProof/>
                <w:webHidden/>
              </w:rPr>
              <w:fldChar w:fldCharType="begin"/>
            </w:r>
            <w:r>
              <w:rPr>
                <w:noProof/>
                <w:webHidden/>
              </w:rPr>
              <w:instrText xml:space="preserve"> PAGEREF _Toc427347528 \h </w:instrText>
            </w:r>
            <w:r>
              <w:rPr>
                <w:noProof/>
                <w:webHidden/>
              </w:rPr>
            </w:r>
            <w:r>
              <w:rPr>
                <w:noProof/>
                <w:webHidden/>
              </w:rPr>
              <w:fldChar w:fldCharType="separate"/>
            </w:r>
            <w:r>
              <w:rPr>
                <w:noProof/>
                <w:webHidden/>
              </w:rPr>
              <w:t>53</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529" w:history="1">
            <w:r w:rsidRPr="00D3459D">
              <w:rPr>
                <w:rStyle w:val="Hyperlink"/>
                <w:noProof/>
              </w:rPr>
              <w:t>4.2.1</w:t>
            </w:r>
            <w:r>
              <w:rPr>
                <w:rFonts w:eastAsiaTheme="minorEastAsia"/>
                <w:noProof/>
                <w:lang w:eastAsia="en-GB"/>
              </w:rPr>
              <w:tab/>
            </w:r>
            <w:r w:rsidRPr="00D3459D">
              <w:rPr>
                <w:rStyle w:val="Hyperlink"/>
                <w:noProof/>
              </w:rPr>
              <w:t>Report 1</w:t>
            </w:r>
            <w:r>
              <w:rPr>
                <w:noProof/>
                <w:webHidden/>
              </w:rPr>
              <w:tab/>
            </w:r>
            <w:r>
              <w:rPr>
                <w:noProof/>
                <w:webHidden/>
              </w:rPr>
              <w:fldChar w:fldCharType="begin"/>
            </w:r>
            <w:r>
              <w:rPr>
                <w:noProof/>
                <w:webHidden/>
              </w:rPr>
              <w:instrText xml:space="preserve"> PAGEREF _Toc427347529 \h </w:instrText>
            </w:r>
            <w:r>
              <w:rPr>
                <w:noProof/>
                <w:webHidden/>
              </w:rPr>
            </w:r>
            <w:r>
              <w:rPr>
                <w:noProof/>
                <w:webHidden/>
              </w:rPr>
              <w:fldChar w:fldCharType="separate"/>
            </w:r>
            <w:r>
              <w:rPr>
                <w:noProof/>
                <w:webHidden/>
              </w:rPr>
              <w:t>53</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530" w:history="1">
            <w:r w:rsidRPr="00D3459D">
              <w:rPr>
                <w:rStyle w:val="Hyperlink"/>
                <w:noProof/>
              </w:rPr>
              <w:t>4.2.2</w:t>
            </w:r>
            <w:r>
              <w:rPr>
                <w:rFonts w:eastAsiaTheme="minorEastAsia"/>
                <w:noProof/>
                <w:lang w:eastAsia="en-GB"/>
              </w:rPr>
              <w:tab/>
            </w:r>
            <w:r w:rsidRPr="00D3459D">
              <w:rPr>
                <w:rStyle w:val="Hyperlink"/>
                <w:noProof/>
              </w:rPr>
              <w:t>Report 2</w:t>
            </w:r>
            <w:r>
              <w:rPr>
                <w:noProof/>
                <w:webHidden/>
              </w:rPr>
              <w:tab/>
            </w:r>
            <w:r>
              <w:rPr>
                <w:noProof/>
                <w:webHidden/>
              </w:rPr>
              <w:fldChar w:fldCharType="begin"/>
            </w:r>
            <w:r>
              <w:rPr>
                <w:noProof/>
                <w:webHidden/>
              </w:rPr>
              <w:instrText xml:space="preserve"> PAGEREF _Toc427347530 \h </w:instrText>
            </w:r>
            <w:r>
              <w:rPr>
                <w:noProof/>
                <w:webHidden/>
              </w:rPr>
            </w:r>
            <w:r>
              <w:rPr>
                <w:noProof/>
                <w:webHidden/>
              </w:rPr>
              <w:fldChar w:fldCharType="separate"/>
            </w:r>
            <w:r>
              <w:rPr>
                <w:noProof/>
                <w:webHidden/>
              </w:rPr>
              <w:t>53</w:t>
            </w:r>
            <w:r>
              <w:rPr>
                <w:noProof/>
                <w:webHidden/>
              </w:rPr>
              <w:fldChar w:fldCharType="end"/>
            </w:r>
          </w:hyperlink>
        </w:p>
        <w:p w:rsidR="000E2DE2" w:rsidRDefault="000E2DE2">
          <w:pPr>
            <w:pStyle w:val="TOC3"/>
            <w:tabs>
              <w:tab w:val="left" w:pos="1320"/>
              <w:tab w:val="right" w:leader="dot" w:pos="9062"/>
            </w:tabs>
            <w:rPr>
              <w:rFonts w:eastAsiaTheme="minorEastAsia"/>
              <w:noProof/>
              <w:lang w:eastAsia="en-GB"/>
            </w:rPr>
          </w:pPr>
          <w:hyperlink w:anchor="_Toc427347531" w:history="1">
            <w:r w:rsidRPr="00D3459D">
              <w:rPr>
                <w:rStyle w:val="Hyperlink"/>
                <w:noProof/>
              </w:rPr>
              <w:t>4.2.3</w:t>
            </w:r>
            <w:r>
              <w:rPr>
                <w:rFonts w:eastAsiaTheme="minorEastAsia"/>
                <w:noProof/>
                <w:lang w:eastAsia="en-GB"/>
              </w:rPr>
              <w:tab/>
            </w:r>
            <w:r w:rsidRPr="00D3459D">
              <w:rPr>
                <w:rStyle w:val="Hyperlink"/>
                <w:noProof/>
              </w:rPr>
              <w:t>Report 3</w:t>
            </w:r>
            <w:r>
              <w:rPr>
                <w:noProof/>
                <w:webHidden/>
              </w:rPr>
              <w:tab/>
            </w:r>
            <w:r>
              <w:rPr>
                <w:noProof/>
                <w:webHidden/>
              </w:rPr>
              <w:fldChar w:fldCharType="begin"/>
            </w:r>
            <w:r>
              <w:rPr>
                <w:noProof/>
                <w:webHidden/>
              </w:rPr>
              <w:instrText xml:space="preserve"> PAGEREF _Toc427347531 \h </w:instrText>
            </w:r>
            <w:r>
              <w:rPr>
                <w:noProof/>
                <w:webHidden/>
              </w:rPr>
            </w:r>
            <w:r>
              <w:rPr>
                <w:noProof/>
                <w:webHidden/>
              </w:rPr>
              <w:fldChar w:fldCharType="separate"/>
            </w:r>
            <w:r>
              <w:rPr>
                <w:noProof/>
                <w:webHidden/>
              </w:rPr>
              <w:t>54</w:t>
            </w:r>
            <w:r>
              <w:rPr>
                <w:noProof/>
                <w:webHidden/>
              </w:rPr>
              <w:fldChar w:fldCharType="end"/>
            </w:r>
          </w:hyperlink>
        </w:p>
        <w:p w:rsidR="000E2DE2" w:rsidRDefault="000E2DE2">
          <w:pPr>
            <w:pStyle w:val="TOC2"/>
            <w:tabs>
              <w:tab w:val="left" w:pos="880"/>
              <w:tab w:val="right" w:leader="dot" w:pos="9062"/>
            </w:tabs>
            <w:rPr>
              <w:rFonts w:eastAsiaTheme="minorEastAsia"/>
              <w:noProof/>
              <w:lang w:eastAsia="en-GB"/>
            </w:rPr>
          </w:pPr>
          <w:hyperlink w:anchor="_Toc427347532" w:history="1">
            <w:r w:rsidRPr="00D3459D">
              <w:rPr>
                <w:rStyle w:val="Hyperlink"/>
                <w:noProof/>
              </w:rPr>
              <w:t>4.3</w:t>
            </w:r>
            <w:r>
              <w:rPr>
                <w:rFonts w:eastAsiaTheme="minorEastAsia"/>
                <w:noProof/>
                <w:lang w:eastAsia="en-GB"/>
              </w:rPr>
              <w:tab/>
            </w:r>
            <w:r w:rsidRPr="00D3459D">
              <w:rPr>
                <w:rStyle w:val="Hyperlink"/>
                <w:noProof/>
              </w:rPr>
              <w:t>Evaluation of methodology used</w:t>
            </w:r>
            <w:r>
              <w:rPr>
                <w:noProof/>
                <w:webHidden/>
              </w:rPr>
              <w:tab/>
            </w:r>
            <w:r>
              <w:rPr>
                <w:noProof/>
                <w:webHidden/>
              </w:rPr>
              <w:fldChar w:fldCharType="begin"/>
            </w:r>
            <w:r>
              <w:rPr>
                <w:noProof/>
                <w:webHidden/>
              </w:rPr>
              <w:instrText xml:space="preserve"> PAGEREF _Toc427347532 \h </w:instrText>
            </w:r>
            <w:r>
              <w:rPr>
                <w:noProof/>
                <w:webHidden/>
              </w:rPr>
            </w:r>
            <w:r>
              <w:rPr>
                <w:noProof/>
                <w:webHidden/>
              </w:rPr>
              <w:fldChar w:fldCharType="separate"/>
            </w:r>
            <w:r>
              <w:rPr>
                <w:noProof/>
                <w:webHidden/>
              </w:rPr>
              <w:t>54</w:t>
            </w:r>
            <w:r>
              <w:rPr>
                <w:noProof/>
                <w:webHidden/>
              </w:rPr>
              <w:fldChar w:fldCharType="end"/>
            </w:r>
          </w:hyperlink>
        </w:p>
        <w:p w:rsidR="000E2DE2" w:rsidRDefault="000E2DE2">
          <w:pPr>
            <w:pStyle w:val="TOC1"/>
            <w:tabs>
              <w:tab w:val="left" w:pos="440"/>
              <w:tab w:val="right" w:leader="dot" w:pos="9062"/>
            </w:tabs>
            <w:rPr>
              <w:rFonts w:eastAsiaTheme="minorEastAsia"/>
              <w:noProof/>
              <w:lang w:eastAsia="en-GB"/>
            </w:rPr>
          </w:pPr>
          <w:hyperlink w:anchor="_Toc427347533" w:history="1">
            <w:r w:rsidRPr="00D3459D">
              <w:rPr>
                <w:rStyle w:val="Hyperlink"/>
                <w:noProof/>
              </w:rPr>
              <w:t>5</w:t>
            </w:r>
            <w:r>
              <w:rPr>
                <w:rFonts w:eastAsiaTheme="minorEastAsia"/>
                <w:noProof/>
                <w:lang w:eastAsia="en-GB"/>
              </w:rPr>
              <w:tab/>
            </w:r>
            <w:r w:rsidRPr="00D3459D">
              <w:rPr>
                <w:rStyle w:val="Hyperlink"/>
                <w:noProof/>
              </w:rPr>
              <w:t>Conclusion</w:t>
            </w:r>
            <w:r>
              <w:rPr>
                <w:noProof/>
                <w:webHidden/>
              </w:rPr>
              <w:tab/>
            </w:r>
            <w:r>
              <w:rPr>
                <w:noProof/>
                <w:webHidden/>
              </w:rPr>
              <w:fldChar w:fldCharType="begin"/>
            </w:r>
            <w:r>
              <w:rPr>
                <w:noProof/>
                <w:webHidden/>
              </w:rPr>
              <w:instrText xml:space="preserve"> PAGEREF _Toc427347533 \h </w:instrText>
            </w:r>
            <w:r>
              <w:rPr>
                <w:noProof/>
                <w:webHidden/>
              </w:rPr>
            </w:r>
            <w:r>
              <w:rPr>
                <w:noProof/>
                <w:webHidden/>
              </w:rPr>
              <w:fldChar w:fldCharType="separate"/>
            </w:r>
            <w:r>
              <w:rPr>
                <w:noProof/>
                <w:webHidden/>
              </w:rPr>
              <w:t>55</w:t>
            </w:r>
            <w:r>
              <w:rPr>
                <w:noProof/>
                <w:webHidden/>
              </w:rPr>
              <w:fldChar w:fldCharType="end"/>
            </w:r>
          </w:hyperlink>
        </w:p>
        <w:p w:rsidR="000E2DE2" w:rsidRDefault="000E2DE2">
          <w:pPr>
            <w:pStyle w:val="TOC1"/>
            <w:tabs>
              <w:tab w:val="left" w:pos="440"/>
              <w:tab w:val="right" w:leader="dot" w:pos="9062"/>
            </w:tabs>
            <w:rPr>
              <w:rFonts w:eastAsiaTheme="minorEastAsia"/>
              <w:noProof/>
              <w:lang w:eastAsia="en-GB"/>
            </w:rPr>
          </w:pPr>
          <w:hyperlink w:anchor="_Toc427347534" w:history="1">
            <w:r w:rsidRPr="00D3459D">
              <w:rPr>
                <w:rStyle w:val="Hyperlink"/>
                <w:noProof/>
              </w:rPr>
              <w:t>6</w:t>
            </w:r>
            <w:r>
              <w:rPr>
                <w:rFonts w:eastAsiaTheme="minorEastAsia"/>
                <w:noProof/>
                <w:lang w:eastAsia="en-GB"/>
              </w:rPr>
              <w:tab/>
            </w:r>
            <w:r w:rsidRPr="00D3459D">
              <w:rPr>
                <w:rStyle w:val="Hyperlink"/>
                <w:noProof/>
              </w:rPr>
              <w:t>Appendix A – list of files created during the project</w:t>
            </w:r>
            <w:r>
              <w:rPr>
                <w:noProof/>
                <w:webHidden/>
              </w:rPr>
              <w:tab/>
            </w:r>
            <w:r>
              <w:rPr>
                <w:noProof/>
                <w:webHidden/>
              </w:rPr>
              <w:fldChar w:fldCharType="begin"/>
            </w:r>
            <w:r>
              <w:rPr>
                <w:noProof/>
                <w:webHidden/>
              </w:rPr>
              <w:instrText xml:space="preserve"> PAGEREF _Toc427347534 \h </w:instrText>
            </w:r>
            <w:r>
              <w:rPr>
                <w:noProof/>
                <w:webHidden/>
              </w:rPr>
            </w:r>
            <w:r>
              <w:rPr>
                <w:noProof/>
                <w:webHidden/>
              </w:rPr>
              <w:fldChar w:fldCharType="separate"/>
            </w:r>
            <w:r>
              <w:rPr>
                <w:noProof/>
                <w:webHidden/>
              </w:rPr>
              <w:t>56</w:t>
            </w:r>
            <w:r>
              <w:rPr>
                <w:noProof/>
                <w:webHidden/>
              </w:rPr>
              <w:fldChar w:fldCharType="end"/>
            </w:r>
          </w:hyperlink>
        </w:p>
        <w:p w:rsidR="000E2DE2" w:rsidRDefault="000E2DE2">
          <w:pPr>
            <w:pStyle w:val="TOC1"/>
            <w:tabs>
              <w:tab w:val="left" w:pos="440"/>
              <w:tab w:val="right" w:leader="dot" w:pos="9062"/>
            </w:tabs>
            <w:rPr>
              <w:rFonts w:eastAsiaTheme="minorEastAsia"/>
              <w:noProof/>
              <w:lang w:eastAsia="en-GB"/>
            </w:rPr>
          </w:pPr>
          <w:hyperlink w:anchor="_Toc427347535" w:history="1">
            <w:r w:rsidRPr="00D3459D">
              <w:rPr>
                <w:rStyle w:val="Hyperlink"/>
                <w:noProof/>
              </w:rPr>
              <w:t>7</w:t>
            </w:r>
            <w:r>
              <w:rPr>
                <w:rFonts w:eastAsiaTheme="minorEastAsia"/>
                <w:noProof/>
                <w:lang w:eastAsia="en-GB"/>
              </w:rPr>
              <w:tab/>
            </w:r>
            <w:r w:rsidRPr="00D3459D">
              <w:rPr>
                <w:rStyle w:val="Hyperlink"/>
                <w:noProof/>
              </w:rPr>
              <w:t>Appendix B</w:t>
            </w:r>
            <w:r>
              <w:rPr>
                <w:noProof/>
                <w:webHidden/>
              </w:rPr>
              <w:tab/>
            </w:r>
            <w:r>
              <w:rPr>
                <w:noProof/>
                <w:webHidden/>
              </w:rPr>
              <w:fldChar w:fldCharType="begin"/>
            </w:r>
            <w:r>
              <w:rPr>
                <w:noProof/>
                <w:webHidden/>
              </w:rPr>
              <w:instrText xml:space="preserve"> PAGEREF _Toc427347535 \h </w:instrText>
            </w:r>
            <w:r>
              <w:rPr>
                <w:noProof/>
                <w:webHidden/>
              </w:rPr>
            </w:r>
            <w:r>
              <w:rPr>
                <w:noProof/>
                <w:webHidden/>
              </w:rPr>
              <w:fldChar w:fldCharType="separate"/>
            </w:r>
            <w:r>
              <w:rPr>
                <w:noProof/>
                <w:webHidden/>
              </w:rPr>
              <w:t>59</w:t>
            </w:r>
            <w:r>
              <w:rPr>
                <w:noProof/>
                <w:webHidden/>
              </w:rPr>
              <w:fldChar w:fldCharType="end"/>
            </w:r>
          </w:hyperlink>
        </w:p>
        <w:p w:rsidR="000E2DE2" w:rsidRDefault="000E2DE2">
          <w:pPr>
            <w:pStyle w:val="TOC1"/>
            <w:tabs>
              <w:tab w:val="left" w:pos="440"/>
              <w:tab w:val="right" w:leader="dot" w:pos="9062"/>
            </w:tabs>
            <w:rPr>
              <w:rFonts w:eastAsiaTheme="minorEastAsia"/>
              <w:noProof/>
              <w:lang w:eastAsia="en-GB"/>
            </w:rPr>
          </w:pPr>
          <w:hyperlink w:anchor="_Toc427347536" w:history="1">
            <w:r w:rsidRPr="00D3459D">
              <w:rPr>
                <w:rStyle w:val="Hyperlink"/>
                <w:noProof/>
              </w:rPr>
              <w:t>8</w:t>
            </w:r>
            <w:r>
              <w:rPr>
                <w:rFonts w:eastAsiaTheme="minorEastAsia"/>
                <w:noProof/>
                <w:lang w:eastAsia="en-GB"/>
              </w:rPr>
              <w:tab/>
            </w:r>
            <w:r w:rsidRPr="00D3459D">
              <w:rPr>
                <w:rStyle w:val="Hyperlink"/>
                <w:noProof/>
              </w:rPr>
              <w:t>Bibliography</w:t>
            </w:r>
            <w:r>
              <w:rPr>
                <w:noProof/>
                <w:webHidden/>
              </w:rPr>
              <w:tab/>
            </w:r>
            <w:r>
              <w:rPr>
                <w:noProof/>
                <w:webHidden/>
              </w:rPr>
              <w:fldChar w:fldCharType="begin"/>
            </w:r>
            <w:r>
              <w:rPr>
                <w:noProof/>
                <w:webHidden/>
              </w:rPr>
              <w:instrText xml:space="preserve"> PAGEREF _Toc427347536 \h </w:instrText>
            </w:r>
            <w:r>
              <w:rPr>
                <w:noProof/>
                <w:webHidden/>
              </w:rPr>
            </w:r>
            <w:r>
              <w:rPr>
                <w:noProof/>
                <w:webHidden/>
              </w:rPr>
              <w:fldChar w:fldCharType="separate"/>
            </w:r>
            <w:r>
              <w:rPr>
                <w:noProof/>
                <w:webHidden/>
              </w:rPr>
              <w:t>60</w:t>
            </w:r>
            <w:r>
              <w:rPr>
                <w:noProof/>
                <w:webHidden/>
              </w:rPr>
              <w:fldChar w:fldCharType="end"/>
            </w:r>
          </w:hyperlink>
        </w:p>
        <w:p w:rsidR="00E84F90" w:rsidRDefault="00E84F90" w:rsidP="008B1BC5">
          <w:pPr>
            <w:jc w:val="both"/>
          </w:pPr>
          <w:r>
            <w:rPr>
              <w:b/>
              <w:bCs/>
              <w:noProof/>
            </w:rPr>
            <w:fldChar w:fldCharType="end"/>
          </w:r>
        </w:p>
      </w:sdtContent>
    </w:sdt>
    <w:p w:rsidR="00E84F90" w:rsidRDefault="00E84F90" w:rsidP="008B1BC5">
      <w:pPr>
        <w:jc w:val="both"/>
      </w:pPr>
    </w:p>
    <w:p w:rsidR="00BF5071" w:rsidRDefault="00BF5071" w:rsidP="008B1BC5">
      <w:pPr>
        <w:jc w:val="both"/>
      </w:pPr>
      <w:r>
        <w:br w:type="page"/>
      </w:r>
    </w:p>
    <w:p w:rsidR="004E38B1" w:rsidRDefault="004E38B1" w:rsidP="008B1BC5">
      <w:pPr>
        <w:pStyle w:val="Heading1"/>
        <w:jc w:val="both"/>
      </w:pPr>
      <w:bookmarkStart w:id="0" w:name="_Toc427347489"/>
      <w:r>
        <w:lastRenderedPageBreak/>
        <w:t>Introduction</w:t>
      </w:r>
      <w:bookmarkEnd w:id="0"/>
    </w:p>
    <w:p w:rsidR="00D43E40" w:rsidRDefault="00D43E40" w:rsidP="008B1BC5">
      <w:pPr>
        <w:jc w:val="both"/>
      </w:pPr>
      <w:r>
        <w:t xml:space="preserve">Over the last few years, the School of Informatics has been collaborating with the City of Edinburgh Council in the area of open data in initiatives such as the Smart Data Hack and the Council's </w:t>
      </w:r>
      <w:proofErr w:type="spellStart"/>
      <w:r>
        <w:t>EdinburghApps</w:t>
      </w:r>
      <w:proofErr w:type="spellEnd"/>
      <w:r>
        <w:t xml:space="preserve"> </w:t>
      </w:r>
      <w:proofErr w:type="spellStart"/>
      <w:r>
        <w:t>hackathons</w:t>
      </w:r>
      <w:proofErr w:type="spellEnd"/>
      <w:r>
        <w:t>. In the context of Edinburgh Living Lab, this relationship has broadened into investigating other areas of data science, and new kinds of collaboration. My MSc project is taking place within this context, and is focussing on bringing analytic techniques to bear on Customer Relationship Management (CRM) data that has been collected by the Council over the last year.</w:t>
      </w:r>
    </w:p>
    <w:p w:rsidR="00E84F90" w:rsidRDefault="00E84F90" w:rsidP="008B1BC5">
      <w:pPr>
        <w:pStyle w:val="Heading2"/>
        <w:jc w:val="both"/>
      </w:pPr>
      <w:bookmarkStart w:id="1" w:name="_Toc427347490"/>
      <w:r>
        <w:t>Context</w:t>
      </w:r>
      <w:bookmarkEnd w:id="1"/>
    </w:p>
    <w:p w:rsidR="00D851F1" w:rsidRDefault="00FF57F5" w:rsidP="008B1BC5">
      <w:pPr>
        <w:jc w:val="both"/>
      </w:pPr>
      <w:r>
        <w:t>As one of the fastest growing local authority areas in Scotland, Edinburgh is facing an ever increasing demand for Council services, outstripping the funds available to meet this demand. There are a number of projects on-going in the Council that try to address the resulting challenges, one of which aims to improve the way that Council interacts with residents, particularly in terms of dealing with complaints and reports of problems. At the moment, citizens can communicate with the Council using multiple 'channels': email, web forms, mobile apps, phone, post and face-to</w:t>
      </w:r>
      <w:r w:rsidR="008B1BC5">
        <w:t>-face conversation. So-called "Channel S</w:t>
      </w:r>
      <w:r>
        <w:t xml:space="preserve">hift" is the policy of encouraging residents to use web forms in preference to other communication channels. </w:t>
      </w:r>
      <w:r w:rsidR="008B1BC5">
        <w:t>Some other objectives include</w:t>
      </w:r>
      <w:r w:rsidR="008B1BC5" w:rsidRPr="008B1BC5">
        <w:t xml:space="preserve"> </w:t>
      </w:r>
      <w:r w:rsidR="008B1BC5">
        <w:t xml:space="preserve">informed design of interfaces, improved design of web-forms, </w:t>
      </w:r>
      <w:proofErr w:type="gramStart"/>
      <w:r w:rsidR="008B1BC5">
        <w:t>increase</w:t>
      </w:r>
      <w:proofErr w:type="gramEnd"/>
      <w:r w:rsidR="008B1BC5">
        <w:t xml:space="preserve"> in use of digital cha</w:t>
      </w:r>
      <w:r w:rsidR="00660B36">
        <w:t>nnels</w:t>
      </w:r>
      <w:r w:rsidR="00BF1C6F">
        <w:t xml:space="preserve"> and decrease in traditional channels</w:t>
      </w:r>
      <w:r w:rsidR="00660B36">
        <w:t xml:space="preserve"> for selected transactions</w:t>
      </w:r>
      <w:r w:rsidR="008B1BC5">
        <w:t xml:space="preserve">. </w:t>
      </w:r>
      <w:r>
        <w:t>The Council has been recently building capacity to collect data and use sophisticated tools for managing and integrating it. This project is hoping to contribute to internal resources for extracting business insights from analysing this data. More broadly, I hope that my research will help the Council to ensure that transactions initiated via digital channels are dealt with effectively, as well as contribute to creating “success stories” and know-how within the Council.</w:t>
      </w:r>
    </w:p>
    <w:p w:rsidR="00E84F90" w:rsidRDefault="00E84F90" w:rsidP="008B1BC5">
      <w:pPr>
        <w:pStyle w:val="Heading2"/>
        <w:jc w:val="both"/>
      </w:pPr>
      <w:bookmarkStart w:id="2" w:name="_Toc427347491"/>
      <w:r>
        <w:t>Objective of the project</w:t>
      </w:r>
      <w:bookmarkEnd w:id="2"/>
    </w:p>
    <w:p w:rsidR="008B1BC5" w:rsidRDefault="00110DC6" w:rsidP="008B1BC5">
      <w:pPr>
        <w:jc w:val="both"/>
      </w:pPr>
      <w:r>
        <w:t xml:space="preserve">Using analysis of CRM data provide insights about the delivery of CEC services to the residents of Edinburgh. These insights </w:t>
      </w:r>
      <w:r w:rsidR="00BF1C6F">
        <w:t>should</w:t>
      </w:r>
      <w:r>
        <w:t xml:space="preserve"> serve as guidelines for improvement of existing interactions between the Council and citizens as well as help in implementation of transactions for services</w:t>
      </w:r>
      <w:r w:rsidR="008B1BC5">
        <w:t xml:space="preserve"> which are not supported over digital channels yet.</w:t>
      </w:r>
    </w:p>
    <w:p w:rsidR="00E84F90" w:rsidRDefault="00E84F90" w:rsidP="008B1BC5">
      <w:pPr>
        <w:pStyle w:val="Heading2"/>
        <w:jc w:val="both"/>
      </w:pPr>
      <w:bookmarkStart w:id="3" w:name="_Toc427347492"/>
      <w:r>
        <w:t>Thesis structure</w:t>
      </w:r>
      <w:bookmarkEnd w:id="3"/>
    </w:p>
    <w:p w:rsidR="002F4416" w:rsidRDefault="002F4416" w:rsidP="002F4416">
      <w:r>
        <w:t>The first part of this thesis is devoted to providing a theoretical background to the work undertaken. User Centred Design is a concept in design that has played a major role in building interfaces to computational systems over the last three decades. It is described providing a historical context and modern developments in related fields. Data-driven design is a practice of designing with the use of</w:t>
      </w:r>
      <w:r w:rsidR="00B26D1A">
        <w:t xml:space="preserve"> data rather than human driven (</w:t>
      </w:r>
      <w:r>
        <w:t>ethnographical</w:t>
      </w:r>
      <w:r w:rsidR="00B26D1A">
        <w:t>)</w:t>
      </w:r>
      <w:r>
        <w:t xml:space="preserve"> methods.</w:t>
      </w:r>
      <w:r w:rsidR="00B26D1A">
        <w:t xml:space="preserve"> Double Diamond methodology is a model of practicing design (conducting design related activities) which is claimed to be describing a universal framework for a design process, not related to any particular field.</w:t>
      </w:r>
    </w:p>
    <w:p w:rsidR="00B26D1A" w:rsidRDefault="00B26D1A" w:rsidP="002F4416">
      <w:r>
        <w:t>The second part is describing the work undertaken and is divided into 4 phases in accordance to the Double Diamond model.</w:t>
      </w:r>
    </w:p>
    <w:p w:rsidR="00361A51" w:rsidRDefault="00B26D1A" w:rsidP="00B26D1A">
      <w:r>
        <w:t>The last two parts are dedicated to evaluating the project and drawing conclusions.</w:t>
      </w:r>
    </w:p>
    <w:p w:rsidR="005058C1" w:rsidRDefault="005058C1" w:rsidP="008B1BC5">
      <w:pPr>
        <w:jc w:val="both"/>
      </w:pPr>
      <w:r>
        <w:br w:type="page"/>
      </w:r>
    </w:p>
    <w:p w:rsidR="006B598D" w:rsidRDefault="004E38B1" w:rsidP="008B1BC5">
      <w:pPr>
        <w:pStyle w:val="Heading1"/>
        <w:jc w:val="both"/>
      </w:pPr>
      <w:bookmarkStart w:id="4" w:name="_Toc427347493"/>
      <w:r>
        <w:lastRenderedPageBreak/>
        <w:t>Background</w:t>
      </w:r>
      <w:bookmarkEnd w:id="4"/>
    </w:p>
    <w:p w:rsidR="00701C80" w:rsidRDefault="00701C80" w:rsidP="008B1BC5">
      <w:pPr>
        <w:pStyle w:val="Heading2"/>
        <w:jc w:val="both"/>
      </w:pPr>
      <w:bookmarkStart w:id="5" w:name="_Toc427347494"/>
      <w:r>
        <w:t>User Centred Design</w:t>
      </w:r>
      <w:bookmarkEnd w:id="5"/>
    </w:p>
    <w:p w:rsidR="00FC3E73" w:rsidRDefault="00FC3E73" w:rsidP="008B1BC5">
      <w:pPr>
        <w:pStyle w:val="Heading3"/>
        <w:jc w:val="both"/>
      </w:pPr>
      <w:bookmarkStart w:id="6" w:name="_Toc427347495"/>
      <w:r>
        <w:t>Introduction to User Centred Design</w:t>
      </w:r>
      <w:bookmarkEnd w:id="6"/>
    </w:p>
    <w:p w:rsidR="001C5B0F" w:rsidRDefault="00701C80" w:rsidP="008B1BC5">
      <w:pPr>
        <w:jc w:val="both"/>
      </w:pPr>
      <w:r>
        <w:t>User Centred Design</w:t>
      </w:r>
      <w:r w:rsidR="00B81E68">
        <w:t xml:space="preserve"> (UCD)</w:t>
      </w:r>
      <w:r>
        <w:t xml:space="preserve"> is a broad term that describes both</w:t>
      </w:r>
      <w:r w:rsidR="00E95C0B">
        <w:t xml:space="preserve"> a</w:t>
      </w:r>
      <w:r>
        <w:t xml:space="preserve"> philosophy and a set of tools used during the design process</w:t>
      </w:r>
      <w:r w:rsidR="002A7F82">
        <w:t xml:space="preserve"> </w:t>
      </w:r>
      <w:r w:rsidR="002A7F82">
        <w:fldChar w:fldCharType="begin" w:fldLock="1"/>
      </w:r>
      <w:r w:rsidR="002A7F82">
        <w:instrText>ADDIN CSL_CITATION { "citationItems" : [ { "id" : "ITEM-1", "itemData" : { "author" : [ { "dropping-particle" : "", "family" : "Norman", "given" : "Donald A", "non-dropping-particle" : "", "parse-names" : false, "suffix" : "" } ], "id" : "ITEM-1", "issued" : { "date-parts" : [ [ "2013" ] ] }, "publisher" : "Basic books", "title" : "The design of everyday things: Revised and expanded edition", "type" : "book" }, "uris" : [ "http://www.mendeley.com/documents/?uuid=237ff34f-57a9-4334-8239-a4bee6bd17b6" ] } ], "mendeley" : { "formattedCitation" : "(Norman 2013)", "plainTextFormattedCitation" : "(Norman 2013)", "previouslyFormattedCitation" : "(Norman 2013)" }, "properties" : { "noteIndex" : 0 }, "schema" : "https://github.com/citation-style-language/schema/raw/master/csl-citation.json" }</w:instrText>
      </w:r>
      <w:r w:rsidR="002A7F82">
        <w:fldChar w:fldCharType="separate"/>
      </w:r>
      <w:r w:rsidR="002A7F82" w:rsidRPr="002A7F82">
        <w:rPr>
          <w:noProof/>
        </w:rPr>
        <w:t>(Norman 2013)</w:t>
      </w:r>
      <w:r w:rsidR="002A7F82">
        <w:fldChar w:fldCharType="end"/>
      </w:r>
      <w:r w:rsidR="002A7F82">
        <w:t>,</w:t>
      </w:r>
      <w:r w:rsidR="00EE5B32">
        <w:t xml:space="preserve"> </w:t>
      </w:r>
      <w:r w:rsidR="00EE5B32">
        <w:fldChar w:fldCharType="begin" w:fldLock="1"/>
      </w:r>
      <w:r w:rsidR="002A7F82">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rsidR="00EE5B32">
        <w:fldChar w:fldCharType="separate"/>
      </w:r>
      <w:r w:rsidR="00EE5B32" w:rsidRPr="00EE5B32">
        <w:rPr>
          <w:noProof/>
        </w:rPr>
        <w:t>(Norman &amp; Draper 1986)</w:t>
      </w:r>
      <w:r w:rsidR="00EE5B32">
        <w:fldChar w:fldCharType="end"/>
      </w:r>
      <w:r>
        <w:t xml:space="preserve">. At its core, it </w:t>
      </w:r>
      <w:r w:rsidR="00E736B8">
        <w:t xml:space="preserve">gives central role to </w:t>
      </w:r>
      <w:r>
        <w:t>the need</w:t>
      </w:r>
      <w:r w:rsidR="00E736B8">
        <w:t>s and limitations of the user</w:t>
      </w:r>
      <w:r>
        <w:t>.</w:t>
      </w:r>
      <w:r w:rsidR="005902CA">
        <w:t xml:space="preserve"> The level of involvement of the user</w:t>
      </w:r>
      <w:r w:rsidR="00512CFC">
        <w:t xml:space="preserve"> in </w:t>
      </w:r>
      <w:r w:rsidR="00E736B8">
        <w:t xml:space="preserve">the </w:t>
      </w:r>
      <w:r w:rsidR="00512CFC">
        <w:t>design</w:t>
      </w:r>
      <w:r w:rsidR="00E736B8">
        <w:t xml:space="preserve"> process</w:t>
      </w:r>
      <w:r w:rsidR="005902CA">
        <w:t xml:space="preserve"> may vary, but the fundamental difference compared to other approaches is that</w:t>
      </w:r>
      <w:r>
        <w:t xml:space="preserve"> decisions are driven by</w:t>
      </w:r>
      <w:r w:rsidR="005902CA">
        <w:t xml:space="preserve"> a</w:t>
      </w:r>
      <w:r>
        <w:t xml:space="preserve"> </w:t>
      </w:r>
      <w:r w:rsidR="005902CA">
        <w:t>very deep understanding of users’ needs (or even by users themselves)</w:t>
      </w:r>
      <w:r>
        <w:t>. It is not limited to interface optimisation</w:t>
      </w:r>
      <w:r w:rsidR="005902CA">
        <w:t xml:space="preserve"> and often means </w:t>
      </w:r>
      <w:r>
        <w:t>working closely with user</w:t>
      </w:r>
      <w:r w:rsidR="00F05749">
        <w:t>s already at</w:t>
      </w:r>
      <w:r w:rsidR="005902CA">
        <w:t xml:space="preserve"> definition stage where they help in</w:t>
      </w:r>
      <w:r w:rsidR="00CC24FF">
        <w:t xml:space="preserve"> </w:t>
      </w:r>
      <w:r w:rsidR="005902CA">
        <w:t>the problem</w:t>
      </w:r>
      <w:r w:rsidR="00CC24FF">
        <w:t xml:space="preserve"> identification</w:t>
      </w:r>
      <w:r w:rsidR="005902CA">
        <w:t>.</w:t>
      </w:r>
      <w:r w:rsidR="00512CFC">
        <w:t xml:space="preserve"> Fundamentally, UCD tries to</w:t>
      </w:r>
      <w:r w:rsidR="00DA7AF5">
        <w:t xml:space="preserve"> “focus on usability throughout the entire development process and further throughout the system life cycle” </w:t>
      </w:r>
      <w:r w:rsidR="00DA7AF5">
        <w:fldChar w:fldCharType="begin" w:fldLock="1"/>
      </w:r>
      <w:r w:rsidR="002278DA">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DA7AF5">
        <w:fldChar w:fldCharType="separate"/>
      </w:r>
      <w:r w:rsidR="00DA7AF5" w:rsidRPr="00DA7AF5">
        <w:rPr>
          <w:noProof/>
        </w:rPr>
        <w:t>(Gulliksen et al. 2003)</w:t>
      </w:r>
      <w:r w:rsidR="00DA7AF5">
        <w:fldChar w:fldCharType="end"/>
      </w:r>
      <w:r w:rsidR="002A7F82">
        <w:t>.</w:t>
      </w:r>
    </w:p>
    <w:p w:rsidR="002A7F82" w:rsidRDefault="002A7F82" w:rsidP="008B1BC5">
      <w:pPr>
        <w:jc w:val="both"/>
      </w:pPr>
      <w:r>
        <w:t xml:space="preserve">The term User Centred Design was coined and popularized by Donald Norman’s research group in the 1980s. Two influential books were published in that time which he co-authored: “User </w:t>
      </w:r>
      <w:proofErr w:type="spellStart"/>
      <w:r>
        <w:t>centered</w:t>
      </w:r>
      <w:proofErr w:type="spellEnd"/>
      <w:r>
        <w:t xml:space="preserve"> system design” </w:t>
      </w:r>
      <w:r>
        <w:fldChar w:fldCharType="begin" w:fldLock="1"/>
      </w:r>
      <w:r w:rsidR="00263594">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fldChar w:fldCharType="separate"/>
      </w:r>
      <w:r w:rsidRPr="002A7F82">
        <w:rPr>
          <w:noProof/>
        </w:rPr>
        <w:t>(Norman &amp; Draper 1986)</w:t>
      </w:r>
      <w:r>
        <w:fldChar w:fldCharType="end"/>
      </w:r>
      <w:r>
        <w:t xml:space="preserve"> and </w:t>
      </w:r>
      <w:r w:rsidR="00263594">
        <w:t xml:space="preserve">“The psychology of everyday things” </w:t>
      </w:r>
      <w:r w:rsidR="00263594">
        <w:fldChar w:fldCharType="begin" w:fldLock="1"/>
      </w:r>
      <w:r w:rsidR="009875DE">
        <w:instrText>ADDIN CSL_CITATION { "citationItems" : [ { "id" : "ITEM-1", "itemData" : { "author" : [ { "dropping-particle" : "", "family" : "Norman", "given" : "Donald", "non-dropping-particle" : "", "parse-names" : false, "suffix" : "" } ], "container-title" : "The Design of Everyday Things (Originally published: The psychology of everyday things)", "id" : "ITEM-1", "issued" : { "date-parts" : [ [ "1988" ] ] }, "title" : "The Design of Everyday Things (Originally published: The psychology of everyday things)", "type" : "article-journal" }, "uris" : [ "http://www.mendeley.com/documents/?uuid=f5cc3b08-f911-4137-8724-cdb7add1f77a" ] } ], "mendeley" : { "formattedCitation" : "(Norman 1988)", "plainTextFormattedCitation" : "(Norman 1988)", "previouslyFormattedCitation" : "(Norman 1988)" }, "properties" : { "noteIndex" : 0 }, "schema" : "https://github.com/citation-style-language/schema/raw/master/csl-citation.json" }</w:instrText>
      </w:r>
      <w:r w:rsidR="00263594">
        <w:fldChar w:fldCharType="separate"/>
      </w:r>
      <w:r w:rsidR="00263594" w:rsidRPr="00263594">
        <w:rPr>
          <w:noProof/>
        </w:rPr>
        <w:t>(Norman 1988)</w:t>
      </w:r>
      <w:r w:rsidR="00263594">
        <w:fldChar w:fldCharType="end"/>
      </w:r>
      <w:r w:rsidR="00263594">
        <w:t>.</w:t>
      </w:r>
    </w:p>
    <w:p w:rsidR="00507721" w:rsidRDefault="00B81E68" w:rsidP="008B1BC5">
      <w:pPr>
        <w:jc w:val="both"/>
      </w:pPr>
      <w:r>
        <w:t xml:space="preserve">User Centred Design is sometimes </w:t>
      </w:r>
      <w:r w:rsidR="002B7540">
        <w:t>referred to as</w:t>
      </w:r>
      <w:r>
        <w:t xml:space="preserve"> User Centred System Design</w:t>
      </w:r>
      <w:r w:rsidR="002B7540">
        <w:t xml:space="preserve"> (UCSD). This ambiguity comes from the definition of UCD not being agreed upon</w:t>
      </w:r>
      <w:r w:rsidR="00186D04">
        <w:t xml:space="preserve"> for many years</w:t>
      </w:r>
      <w:r w:rsidR="002B7540">
        <w:t xml:space="preserve"> </w:t>
      </w:r>
      <w:r w:rsidR="002B7540">
        <w:fldChar w:fldCharType="begin" w:fldLock="1"/>
      </w:r>
      <w:r w:rsidR="002B7540">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2B7540">
        <w:fldChar w:fldCharType="separate"/>
      </w:r>
      <w:r w:rsidR="002B7540" w:rsidRPr="002B7540">
        <w:rPr>
          <w:noProof/>
        </w:rPr>
        <w:t>(Gulliksen et al. 2003)</w:t>
      </w:r>
      <w:r w:rsidR="002B7540">
        <w:fldChar w:fldCharType="end"/>
      </w:r>
      <w:r w:rsidR="002B7540">
        <w:t xml:space="preserve">. </w:t>
      </w:r>
    </w:p>
    <w:p w:rsidR="00C12BB8" w:rsidRDefault="006B7CEE" w:rsidP="008B1BC5">
      <w:pPr>
        <w:jc w:val="both"/>
      </w:pPr>
      <w:r>
        <w:t>Concept</w:t>
      </w:r>
      <w:r w:rsidR="00F05749">
        <w:t>s</w:t>
      </w:r>
      <w:r>
        <w:t xml:space="preserve"> behind UCD did not arise in vacuum. </w:t>
      </w:r>
      <w:r w:rsidR="00135030">
        <w:t xml:space="preserve">The need for “people oriented computers” was already recognized in the early days of computers </w:t>
      </w:r>
      <w:r w:rsidR="00135030">
        <w:fldChar w:fldCharType="begin" w:fldLock="1"/>
      </w:r>
      <w:r w:rsidR="00EC1B26">
        <w:instrText>ADDIN CSL_CITATION { "citationItems" : [ { "id" : "ITEM-1", "itemData" : { "author" : [ { "dropping-particle" : "", "family" : "Nickerson", "given" : "R S", "non-dropping-particle" : "", "parse-names" : false, "suffix" : "" } ], "container-title" : "Ergonomics", "id" : "ITEM-1", "issue" : "4", "issued" : { "date-parts" : [ [ "1969" ] ] }, "page" : "501-517", "publisher" : "Taylor &amp; Francis", "title" : "Man-computer interaction: A challenge for human factors research", "type" : "article-journal", "volume" : "12" }, "uris" : [ "http://www.mendeley.com/documents/?uuid=22165792-b1d2-4220-a825-14af08c77332" ] } ], "mendeley" : { "formattedCitation" : "(Nickerson 1969)", "plainTextFormattedCitation" : "(Nickerson 1969)", "previouslyFormattedCitation" : "(Nickerson 1969)" }, "properties" : { "noteIndex" : 0 }, "schema" : "https://github.com/citation-style-language/schema/raw/master/csl-citation.json" }</w:instrText>
      </w:r>
      <w:r w:rsidR="00135030">
        <w:fldChar w:fldCharType="separate"/>
      </w:r>
      <w:r w:rsidR="00135030" w:rsidRPr="00135030">
        <w:rPr>
          <w:noProof/>
        </w:rPr>
        <w:t>(Nickerson 1969)</w:t>
      </w:r>
      <w:r w:rsidR="00135030">
        <w:fldChar w:fldCharType="end"/>
      </w:r>
      <w:r w:rsidR="00135030">
        <w:t xml:space="preserve">, </w:t>
      </w:r>
      <w:r w:rsidR="00135030">
        <w:fldChar w:fldCharType="begin" w:fldLock="1"/>
      </w:r>
      <w:r w:rsidR="00135030">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135030">
        <w:fldChar w:fldCharType="separate"/>
      </w:r>
      <w:r w:rsidR="00135030" w:rsidRPr="00135030">
        <w:rPr>
          <w:noProof/>
        </w:rPr>
        <w:t>(Ritter et al. 2014)</w:t>
      </w:r>
      <w:r w:rsidR="00135030">
        <w:fldChar w:fldCharType="end"/>
      </w:r>
      <w:r w:rsidR="005C1797">
        <w:t>. V</w:t>
      </w:r>
      <w:r w:rsidR="00C12BB8">
        <w:t>oices of concern were raised that product development methods used at the time were</w:t>
      </w:r>
      <w:r w:rsidR="00F05749">
        <w:t xml:space="preserve"> more</w:t>
      </w:r>
      <w:r w:rsidR="00C12BB8">
        <w:t xml:space="preserve"> suitable for big, labour intensive projects and were failing with sophisticated devices which focus on usability</w:t>
      </w:r>
      <w:r>
        <w:t xml:space="preserve"> </w:t>
      </w:r>
      <w:r>
        <w:fldChar w:fldCharType="begin" w:fldLock="1"/>
      </w:r>
      <w:r>
        <w:instrText>ADDIN CSL_CITATION { "citationItems" : [ { "id" : "ITEM-1", "itemData" : { "author" : [ { "dropping-particle" : "", "family" : "Robert", "given" : "Boguslaw", "non-dropping-particle" : "", "parse-names" : false, "suffix" : "" } ], "container-title" : "Englewood Cliffs", "id" : "ITEM-1", "issued" : { "date-parts" : [ [ "1965" ] ] }, "page" : "47-49", "title" : "The New utopians: A Study of Systems Design and Social Change", "type" : "article-journal" }, "uris" : [ "http://www.mendeley.com/documents/?uuid=b22443cd-ef6c-474c-b36c-da66426385ed" ] } ], "mendeley" : { "formattedCitation" : "(Robert 1965)", "plainTextFormattedCitation" : "(Robert 1965)", "previouslyFormattedCitation" : "(Robert 1965)" }, "properties" : { "noteIndex" : 0 }, "schema" : "https://github.com/citation-style-language/schema/raw/master/csl-citation.json" }</w:instrText>
      </w:r>
      <w:r>
        <w:fldChar w:fldCharType="separate"/>
      </w:r>
      <w:r w:rsidRPr="006B7CEE">
        <w:rPr>
          <w:noProof/>
        </w:rPr>
        <w:t>(Robert 1965)</w:t>
      </w:r>
      <w:r>
        <w:fldChar w:fldCharType="end"/>
      </w:r>
      <w:r>
        <w:t>,</w:t>
      </w:r>
      <w:r w:rsidR="00C12BB8">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t>. In 1960s and 1970s there were a number of fields in academia concerned with designing more human friendly devices and processes, but they were applied with varied success. What made UCD so effective was that it “focused on the needs of the user, on activity/task analysis as well as a general requirements analysis, carrying out early testing and evaluation, and designing iteratively.”</w:t>
      </w:r>
      <w:r>
        <w:fldChar w:fldCharType="begin" w:fldLock="1"/>
      </w:r>
      <w:r>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fldChar w:fldCharType="separate"/>
      </w:r>
      <w:proofErr w:type="gramStart"/>
      <w:r w:rsidRPr="00EC1B26">
        <w:rPr>
          <w:noProof/>
        </w:rPr>
        <w:t>(Ritter et al. 2014)</w:t>
      </w:r>
      <w:r>
        <w:fldChar w:fldCharType="end"/>
      </w:r>
      <w:r>
        <w:t>.</w:t>
      </w:r>
      <w:proofErr w:type="gramEnd"/>
      <w:r>
        <w:t xml:space="preserve"> It also emphasized the involvement of the user in the design process instead of </w:t>
      </w:r>
      <w:r w:rsidR="005C1797">
        <w:t xml:space="preserve">treating him </w:t>
      </w:r>
      <w:r>
        <w:t xml:space="preserve">purely </w:t>
      </w:r>
      <w:r w:rsidR="00F05749">
        <w:t>a consumer of the</w:t>
      </w:r>
      <w:r>
        <w:t xml:space="preserve"> product. This has been a paradigm shift that was particularly uncomfortable for managers in the United States who were </w:t>
      </w:r>
      <w:r w:rsidR="006E524B">
        <w:t>reluctant to</w:t>
      </w:r>
      <w:r>
        <w:t xml:space="preserve"> hand over </w:t>
      </w:r>
      <w:r w:rsidR="006E524B">
        <w:t xml:space="preserve">the </w:t>
      </w:r>
      <w:r>
        <w:t>decision making</w:t>
      </w:r>
      <w:r w:rsidR="00F05749">
        <w:t xml:space="preserve"> power</w:t>
      </w:r>
      <w:r>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rsidR="006E524B">
        <w:t>.</w:t>
      </w:r>
    </w:p>
    <w:p w:rsidR="00C94B37" w:rsidRDefault="006B7CEE" w:rsidP="008B1BC5">
      <w:pPr>
        <w:jc w:val="both"/>
      </w:pPr>
      <w:r>
        <w:t xml:space="preserve">UCD has changed over the years. </w:t>
      </w:r>
      <w:r w:rsidR="00135030">
        <w:t xml:space="preserve"> Initially</w:t>
      </w:r>
      <w:r w:rsidR="00EC1B26">
        <w:t xml:space="preserve"> UCD</w:t>
      </w:r>
      <w:r w:rsidR="00135030">
        <w:t xml:space="preserve"> was focused on command-line tools, but as computer</w:t>
      </w:r>
      <w:r w:rsidR="00C94B37">
        <w:t>s got more widespread</w:t>
      </w:r>
      <w:r w:rsidR="00135030">
        <w:t xml:space="preserve"> and their interfaces became more sophisticated</w:t>
      </w:r>
      <w:r w:rsidR="00C94B37">
        <w:t>,</w:t>
      </w:r>
      <w:r w:rsidR="00135030">
        <w:t xml:space="preserve"> </w:t>
      </w:r>
      <w:r w:rsidR="00EC1B26">
        <w:t>it</w:t>
      </w:r>
      <w:r w:rsidR="00135030">
        <w:t xml:space="preserve"> </w:t>
      </w:r>
      <w:r w:rsidR="00C94B37">
        <w:t>started</w:t>
      </w:r>
      <w:r w:rsidR="00EC1B26">
        <w:t xml:space="preserve"> </w:t>
      </w:r>
      <w:r w:rsidR="00135030">
        <w:t>grow</w:t>
      </w:r>
      <w:r w:rsidR="00EC1B26">
        <w:t>ing</w:t>
      </w:r>
      <w:r w:rsidR="00135030">
        <w:t xml:space="preserve"> in importance</w:t>
      </w:r>
      <w:r w:rsidR="00EC1B26">
        <w:t xml:space="preserve"> and play</w:t>
      </w:r>
      <w:r w:rsidR="006E524B">
        <w:t>ed</w:t>
      </w:r>
      <w:r w:rsidR="00EC1B26">
        <w:t xml:space="preserve"> a different role</w:t>
      </w:r>
      <w:r w:rsidR="00135030">
        <w:t xml:space="preserve">. With Graphical User Interfaces (GUI) </w:t>
      </w:r>
      <w:r w:rsidR="00C94B37">
        <w:t>it</w:t>
      </w:r>
      <w:r w:rsidR="00135030">
        <w:t xml:space="preserve"> was focus</w:t>
      </w:r>
      <w:r w:rsidR="00C94B37">
        <w:t>ed on layouts and optimisation and with nowadays proliferation of computational systems</w:t>
      </w:r>
      <w:r w:rsidR="00EC1B26">
        <w:t>,</w:t>
      </w:r>
      <w:r w:rsidR="00C94B37">
        <w:t xml:space="preserve"> </w:t>
      </w:r>
      <w:r w:rsidR="005C1797">
        <w:t xml:space="preserve">UCD </w:t>
      </w:r>
      <w:r w:rsidR="00C94B37">
        <w:t>design is considering things like personal preferences</w:t>
      </w:r>
      <w:r w:rsidR="00EC1B26">
        <w:t xml:space="preserve"> or</w:t>
      </w:r>
      <w:r w:rsidR="00C94B37">
        <w:t xml:space="preserve"> social and cultural impact of the device </w:t>
      </w:r>
      <w:r w:rsidR="00377CE1">
        <w:fldChar w:fldCharType="begin" w:fldLock="1"/>
      </w:r>
      <w:r w:rsidR="00377CE1">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377CE1">
        <w:fldChar w:fldCharType="separate"/>
      </w:r>
      <w:r w:rsidR="00377CE1" w:rsidRPr="00377CE1">
        <w:rPr>
          <w:noProof/>
        </w:rPr>
        <w:t>(Ritter et al. 2014)</w:t>
      </w:r>
      <w:r w:rsidR="00377CE1">
        <w:fldChar w:fldCharType="end"/>
      </w:r>
      <w:r w:rsidR="00C94B37">
        <w:t>.</w:t>
      </w:r>
    </w:p>
    <w:p w:rsidR="00A23C61" w:rsidRDefault="00A23C61" w:rsidP="008B1BC5">
      <w:pPr>
        <w:pStyle w:val="Heading3"/>
        <w:jc w:val="both"/>
      </w:pPr>
      <w:bookmarkStart w:id="7" w:name="_Toc427347496"/>
      <w:r>
        <w:t>Human Centred Design</w:t>
      </w:r>
      <w:bookmarkEnd w:id="7"/>
    </w:p>
    <w:p w:rsidR="00B40D3A" w:rsidRDefault="00507721" w:rsidP="008B1BC5">
      <w:pPr>
        <w:jc w:val="both"/>
      </w:pPr>
      <w:r>
        <w:t>Human Centred Design (</w:t>
      </w:r>
      <w:r w:rsidR="00E47583">
        <w:t>HCD</w:t>
      </w:r>
      <w:r>
        <w:t>) i</w:t>
      </w:r>
      <w:r w:rsidR="00E47583">
        <w:t>s a</w:t>
      </w:r>
      <w:r w:rsidR="00186D04">
        <w:t xml:space="preserve"> broader term </w:t>
      </w:r>
      <w:r w:rsidR="00E47583">
        <w:t>that</w:t>
      </w:r>
      <w:r w:rsidR="00186D04">
        <w:t xml:space="preserve"> puts</w:t>
      </w:r>
      <w:r w:rsidR="00E47583">
        <w:t xml:space="preserve"> humans at the centre</w:t>
      </w:r>
      <w:r w:rsidR="009445AB">
        <w:t xml:space="preserve"> </w:t>
      </w:r>
      <w:r w:rsidR="009445AB">
        <w:fldChar w:fldCharType="begin" w:fldLock="1"/>
      </w:r>
      <w:r w:rsidR="009445AB">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rsidR="008128E4">
        <w:t xml:space="preserve"> </w:t>
      </w:r>
      <w:r w:rsidR="008128E4">
        <w:fldChar w:fldCharType="begin" w:fldLock="1"/>
      </w:r>
      <w:r w:rsidR="00B40D3A">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8128E4">
        <w:fldChar w:fldCharType="separate"/>
      </w:r>
      <w:r w:rsidR="008128E4" w:rsidRPr="008128E4">
        <w:rPr>
          <w:noProof/>
        </w:rPr>
        <w:t>(ISO 1999)</w:t>
      </w:r>
      <w:r w:rsidR="008128E4">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F05749">
        <w:t xml:space="preserve">, </w:t>
      </w:r>
      <w:r w:rsidR="00F05749">
        <w:fldChar w:fldCharType="begin" w:fldLock="1"/>
      </w:r>
      <w:r w:rsidR="003E04C3">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F05749">
        <w:fldChar w:fldCharType="separate"/>
      </w:r>
      <w:r w:rsidR="00F05749" w:rsidRPr="00F05749">
        <w:rPr>
          <w:noProof/>
        </w:rPr>
        <w:t>(Ritter et al. 2014)</w:t>
      </w:r>
      <w:r w:rsidR="00F05749">
        <w:fldChar w:fldCharType="end"/>
      </w:r>
      <w:r w:rsidR="00186D04">
        <w:t xml:space="preserve">. This means taking into consideration the entire context of the situation in which the product will be used and the human aspects of it. </w:t>
      </w:r>
      <w:r w:rsidR="006670F9">
        <w:t>It is considered more interdisciplinary</w:t>
      </w:r>
      <w:r w:rsidR="00DA7AF5">
        <w:t xml:space="preserve"> than UCD</w:t>
      </w:r>
      <w:r w:rsidR="006670F9">
        <w:t xml:space="preserve"> and is described in many standards </w:t>
      </w:r>
      <w:r w:rsidR="006670F9">
        <w:fldChar w:fldCharType="begin" w:fldLock="1"/>
      </w:r>
      <w:r w:rsidR="006670F9">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6670F9">
        <w:fldChar w:fldCharType="separate"/>
      </w:r>
      <w:r w:rsidR="006670F9" w:rsidRPr="006670F9">
        <w:rPr>
          <w:noProof/>
        </w:rPr>
        <w:t>(Bevan 2001)</w:t>
      </w:r>
      <w:r w:rsidR="006670F9">
        <w:fldChar w:fldCharType="end"/>
      </w:r>
      <w:r w:rsidR="006670F9">
        <w:t xml:space="preserve">  such as </w:t>
      </w:r>
      <w:r w:rsidR="006670F9" w:rsidRPr="0007159F">
        <w:t>ISO 13407:1999</w:t>
      </w:r>
      <w:r w:rsidR="006670F9">
        <w:t xml:space="preserve"> </w:t>
      </w:r>
      <w:r w:rsidR="006670F9">
        <w:fldChar w:fldCharType="begin" w:fldLock="1"/>
      </w:r>
      <w:r w:rsidR="006670F9">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6670F9">
        <w:fldChar w:fldCharType="separate"/>
      </w:r>
      <w:r w:rsidR="006670F9" w:rsidRPr="006670F9">
        <w:rPr>
          <w:noProof/>
        </w:rPr>
        <w:t>(ISO 1999)</w:t>
      </w:r>
      <w:r w:rsidR="006670F9">
        <w:fldChar w:fldCharType="end"/>
      </w:r>
      <w:r w:rsidR="006670F9">
        <w:t xml:space="preserve"> and more recently </w:t>
      </w:r>
      <w:r w:rsidR="006670F9" w:rsidRPr="006670F9">
        <w:t>9241-210: 2010</w:t>
      </w:r>
      <w:r w:rsidR="006670F9">
        <w:t xml:space="preserve"> </w:t>
      </w:r>
      <w:r w:rsidR="006670F9">
        <w:fldChar w:fldCharType="begin" w:fldLock="1"/>
      </w:r>
      <w:r w:rsidR="006670F9">
        <w:instrText>ADDIN CSL_CITATION { "citationItems" : [ { "id" : "ITEM-1", "itemData" : { "author" : [ { "dropping-particle" : "", "family" : "DIS", "given" : "I S O", "non-dropping-particle" : "", "parse-names" : false, "suffix" : "" } ], "container-title" : "International Standardization Organization (ISO). Switzerland", "id" : "ITEM-1", "issued" : { "date-parts" : [ [ "2009" ] ] }, "title" : "9241-210: 2010. Ergonomics of human system interaction-Part 210: Human-centred design for interactive systems", "type" : "article-journal" }, "uris" : [ "http://www.mendeley.com/documents/?uuid=04fe88ca-f4ae-45f5-b9df-e4ead80ebf7a" ] } ], "mendeley" : { "formattedCitation" : "(DIS 2009)", "plainTextFormattedCitation" : "(DIS 2009)", "previouslyFormattedCitation" : "(DIS 2009)" }, "properties" : { "noteIndex" : 0 }, "schema" : "https://github.com/citation-style-language/schema/raw/master/csl-citation.json" }</w:instrText>
      </w:r>
      <w:r w:rsidR="006670F9">
        <w:fldChar w:fldCharType="separate"/>
      </w:r>
      <w:r w:rsidR="006670F9" w:rsidRPr="006670F9">
        <w:rPr>
          <w:noProof/>
        </w:rPr>
        <w:t>(DIS 2009)</w:t>
      </w:r>
      <w:r w:rsidR="006670F9">
        <w:fldChar w:fldCharType="end"/>
      </w:r>
      <w:r w:rsidR="006670F9">
        <w:t xml:space="preserve">. </w:t>
      </w:r>
      <w:r w:rsidR="00186D04">
        <w:t xml:space="preserve">UCD is considered by some </w:t>
      </w:r>
      <w:r w:rsidR="00186D04">
        <w:lastRenderedPageBreak/>
        <w:t xml:space="preserve">as </w:t>
      </w:r>
      <w:r w:rsidR="00BF2748">
        <w:t>being</w:t>
      </w:r>
      <w:r w:rsidR="00186D04">
        <w:t xml:space="preserve"> too much focus</w:t>
      </w:r>
      <w:r w:rsidR="006670F9">
        <w:t>ed</w:t>
      </w:r>
      <w:r w:rsidR="00186D04">
        <w:t xml:space="preserve"> on solving a </w:t>
      </w:r>
      <w:r w:rsidR="00BF2748">
        <w:t xml:space="preserve">goal-directed, </w:t>
      </w:r>
      <w:r w:rsidR="00186D04">
        <w:t xml:space="preserve">technological problem and limited by considering people </w:t>
      </w:r>
      <w:r w:rsidR="00BF2748">
        <w:t xml:space="preserve">solely </w:t>
      </w:r>
      <w:r w:rsidR="00186D04">
        <w:t>as users of the system without looking at the organisational goal</w:t>
      </w:r>
      <w:r w:rsidR="008128E4">
        <w:t xml:space="preserve"> or</w:t>
      </w:r>
      <w:r w:rsidR="006670F9">
        <w:t xml:space="preserve"> </w:t>
      </w:r>
      <w:r w:rsidR="008128E4" w:rsidRPr="008128E4">
        <w:t>c</w:t>
      </w:r>
      <w:r w:rsidR="008128E4">
        <w:t>ounteracting possible adverse ef</w:t>
      </w:r>
      <w:r w:rsidR="008128E4" w:rsidRPr="008128E4">
        <w:t>fects of use on human health, safety and performance</w:t>
      </w:r>
      <w:r w:rsidR="00564A14">
        <w:t xml:space="preserve"> </w:t>
      </w:r>
      <w:r w:rsidR="008128E4">
        <w:fldChar w:fldCharType="begin" w:fldLock="1"/>
      </w:r>
      <w:r w:rsidR="008128E4">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8128E4">
        <w:fldChar w:fldCharType="separate"/>
      </w:r>
      <w:r w:rsidR="008128E4" w:rsidRPr="008128E4">
        <w:rPr>
          <w:noProof/>
        </w:rPr>
        <w:t>(Bevan 2001)</w:t>
      </w:r>
      <w:r w:rsidR="008128E4">
        <w:fldChar w:fldCharType="end"/>
      </w:r>
      <w:r w:rsidR="008128E4">
        <w:t>,</w:t>
      </w:r>
      <w:r w:rsidR="00BF2748">
        <w:t xml:space="preserve"> </w:t>
      </w:r>
      <w:r w:rsidR="00BF2748">
        <w:fldChar w:fldCharType="begin" w:fldLock="1"/>
      </w:r>
      <w:r w:rsidR="006670F9">
        <w:instrText>ADDIN CSL_CITATION { "citationItems" : [ { "id" : "ITEM-1", "itemData" : { "author" : [ { "dropping-particle" : "", "family" : "Gill", "given" : "Karamjit S", "non-dropping-particle" : "", "parse-names" : false, "suffix" : "" } ], "container-title" : "Human machine symbiosis", "id" : "ITEM-1", "issued" : { "date-parts" : [ [ "1996" ] ] }, "page" : "1-68", "publisher" : "Springer", "title" : "The foundations of human-centred systems", "type" : "chapter" }, "uris" : [ "http://www.mendeley.com/documents/?uuid=c10afe83-105f-4139-b2fb-cac66b076a13" ] } ], "mendeley" : { "formattedCitation" : "(Gill 1996)", "plainTextFormattedCitation" : "(Gill 1996)", "previouslyFormattedCitation" : "(Gill 1996)" }, "properties" : { "noteIndex" : 0 }, "schema" : "https://github.com/citation-style-language/schema/raw/master/csl-citation.json" }</w:instrText>
      </w:r>
      <w:r w:rsidR="00BF2748">
        <w:fldChar w:fldCharType="separate"/>
      </w:r>
      <w:r w:rsidR="00BF2748" w:rsidRPr="00BF2748">
        <w:rPr>
          <w:noProof/>
        </w:rPr>
        <w:t>(Gill 1996)</w:t>
      </w:r>
      <w:r w:rsidR="00BF2748">
        <w:fldChar w:fldCharType="end"/>
      </w:r>
      <w:r w:rsidR="00BF2748">
        <w:t xml:space="preserve">, </w:t>
      </w:r>
      <w:r w:rsidR="00BF2748">
        <w:fldChar w:fldCharType="begin" w:fldLock="1"/>
      </w:r>
      <w:r w:rsidR="00BF2748">
        <w:instrText>ADDIN CSL_CITATION { "citationItems" : [ { "id" : "ITEM-1", "itemData" : { "abstract" : "Despite continuing debates about the \"user\" emphasis in HCI, new design approaches, such as interaction design, continue to focus on humans as technology users, constraining the human-centeredness of design outcomes. This paper argues that the difference between \"user\" focus and a human-centered focus lies in the way in which technology is designed. The emphasis on problem closure that is embedded in current approaches to designing information systems (IS) precludes an examination of those issues central to human-centered design. The paper reviews recent approaches to user-centered IS design and concludes that these methods are targeted at the closure of technology-centered problems, rather than the investigation of suitable changes to a system of humanactivity supported by technology. A dual-cycle model of human-centered design is presented, that balances systemic inquiry methods with human-centered implementation methods. The paper concludes with a suggestion that IS design should be viewed as a dialectic between organizational problem inquiry and the implementation of business process change and technical solutions.", "author" : [ { "dropping-particle" : "", "family" : "Gasson", "given" : "Susan", "non-dropping-particle" : "", "parse-names" : false, "suffix" : "" } ], "container-title" : "Journal of Information Technology Theory and Application", "id" : "ITEM-1", "issue" : "2", "issued" : { "date-parts" : [ [ "2003" ] ] }, "page" : "29-46", "title" : "Human-Centered vs. User-Centered Approaches to Information System Design", "type" : "article-journal", "volume" : "5" }, "uris" : [ "http://www.mendeley.com/documents/?uuid=b6830e81-c9ac-4dcc-b639-2d2f5a75533a" ] } ], "mendeley" : { "formattedCitation" : "(Gasson 2003)", "plainTextFormattedCitation" : "(Gasson 2003)", "previouslyFormattedCitation" : "(Gasson 2003)" }, "properties" : { "noteIndex" : 0 }, "schema" : "https://github.com/citation-style-language/schema/raw/master/csl-citation.json" }</w:instrText>
      </w:r>
      <w:r w:rsidR="00BF2748">
        <w:fldChar w:fldCharType="separate"/>
      </w:r>
      <w:r w:rsidR="00BF2748" w:rsidRPr="00BF2748">
        <w:rPr>
          <w:noProof/>
        </w:rPr>
        <w:t>(Gasson 2003)</w:t>
      </w:r>
      <w:r w:rsidR="00BF2748">
        <w:fldChar w:fldCharType="end"/>
      </w:r>
      <w:r w:rsidR="00186D04">
        <w:t>.</w:t>
      </w:r>
      <w:r w:rsidR="009445AB">
        <w:t xml:space="preserve"> UCD and HCD are</w:t>
      </w:r>
      <w:r w:rsidR="006670F9">
        <w:t xml:space="preserve"> not</w:t>
      </w:r>
      <w:r w:rsidR="0007159F">
        <w:t xml:space="preserve"> </w:t>
      </w:r>
      <w:r w:rsidR="0098247F">
        <w:t>synonym</w:t>
      </w:r>
      <w:r w:rsidR="009445AB">
        <w:t>s</w:t>
      </w:r>
      <w:r w:rsidR="0098247F">
        <w:t xml:space="preserve"> and</w:t>
      </w:r>
      <w:r w:rsidR="00E47583">
        <w:t xml:space="preserve"> </w:t>
      </w:r>
      <w:r w:rsidR="009445AB">
        <w:t xml:space="preserve">HCD </w:t>
      </w:r>
      <w:r w:rsidR="00E47583">
        <w:t xml:space="preserve">does not necessarily </w:t>
      </w:r>
      <w:r w:rsidR="0098247F">
        <w:t>imply</w:t>
      </w:r>
      <w:r w:rsidR="00E47583">
        <w:t xml:space="preserve"> using UCD methods</w:t>
      </w:r>
      <w:r w:rsidR="00EC1B26">
        <w:t xml:space="preserve"> </w:t>
      </w:r>
      <w:r w:rsidR="00EC1B26">
        <w:fldChar w:fldCharType="begin" w:fldLock="1"/>
      </w:r>
      <w:r w:rsidR="00EC1B26">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EC1B26">
        <w:fldChar w:fldCharType="separate"/>
      </w:r>
      <w:r w:rsidR="00EC1B26" w:rsidRPr="00EC1B26">
        <w:rPr>
          <w:noProof/>
        </w:rPr>
        <w:t>(Ritter et al. 2014)</w:t>
      </w:r>
      <w:r w:rsidR="00EC1B26">
        <w:fldChar w:fldCharType="end"/>
      </w:r>
      <w:r w:rsidR="00EC1B26">
        <w:t>,</w:t>
      </w:r>
      <w:r w:rsidR="009445AB">
        <w:t xml:space="preserve"> </w:t>
      </w:r>
      <w:r w:rsidR="009445AB">
        <w:fldChar w:fldCharType="begin" w:fldLock="1"/>
      </w:r>
      <w:r w:rsidR="00B439AA">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t xml:space="preserve"> </w:t>
      </w:r>
      <w:r>
        <w:fldChar w:fldCharType="begin" w:fldLock="1"/>
      </w:r>
      <w:r>
        <w:instrText>ADDIN CSL_CITATION { "citationItems" : [ { "id" : "ITEM-1", "itemData" : { "DOI" : "http://dx.doi.org/10.1006/ijhc.2001.0503", "ISBN" : "1071-5819", "ISSN" : "10715819", "PMID" : "21871822", "abstract" : "This paper notes the importance of usable systems and promotes the process of human-centred design as a way to achieve them. Adopting the framework of ISO 13407, each of the main processes in the human-centred design cycle is considered in turn along with a set of usability methods to support it. These methods are briefly described with references to further information. Each set of methods is also presented in a table format to enable the reader to compare and select them for different design situations.", "author" : [ { "dropping-particle" : "", "family" : "Maguire", "given" : "Martin", "non-dropping-particle" : "", "parse-names" : false, "suffix" : "" } ], "container-title" : "International Journal of Human-Computer Studies", "id" : "ITEM-1", "issue" : "4", "issued" : { "date-parts" : [ [ "2001" ] ] }, "page" : "587-634", "title" : "Methods to support human-centred design", "type" : "article-journal", "volume" : "55" }, "uris" : [ "http://www.mendeley.com/documents/?uuid=0c0bdc78-a160-4802-8ba5-7e75c316fe3d" ] } ], "mendeley" : { "formattedCitation" : "(Maguire 2001)", "plainTextFormattedCitation" : "(Maguire 2001)", "previouslyFormattedCitation" : "(Maguire 2001)" }, "properties" : { "noteIndex" : 0 }, "schema" : "https://github.com/citation-style-language/schema/raw/master/csl-citation.json" }</w:instrText>
      </w:r>
      <w:r>
        <w:fldChar w:fldCharType="separate"/>
      </w:r>
      <w:r w:rsidRPr="00507721">
        <w:rPr>
          <w:noProof/>
        </w:rPr>
        <w:t>(Maguire 2001)</w:t>
      </w:r>
      <w:r>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6670F9">
        <w:t>.</w:t>
      </w:r>
      <w:r w:rsidR="00B40D3A">
        <w:t xml:space="preserve"> </w:t>
      </w:r>
    </w:p>
    <w:p w:rsidR="00B81E68" w:rsidRDefault="00623411" w:rsidP="008B1BC5">
      <w:pPr>
        <w:pStyle w:val="Heading3"/>
        <w:jc w:val="both"/>
      </w:pPr>
      <w:bookmarkStart w:id="8" w:name="_Toc427347497"/>
      <w:r>
        <w:t>Design Driven Innovation</w:t>
      </w:r>
      <w:bookmarkEnd w:id="8"/>
    </w:p>
    <w:p w:rsidR="003E04C3" w:rsidRDefault="003E04C3" w:rsidP="008B1BC5">
      <w:pPr>
        <w:jc w:val="both"/>
      </w:pPr>
      <w:r>
        <w:t xml:space="preserve">A recent perspective that is broadening the definition of design to include a reconstructionist </w:t>
      </w:r>
      <w:r>
        <w:fldChar w:fldCharType="begin" w:fldLock="1"/>
      </w:r>
      <w:r>
        <w:instrText>ADDIN CSL_CITATION { "citationItems" : [ { "id" : "ITEM-1", "itemData" : { "author" : [ { "dropping-particle" : "", "family" : "Chan", "given" : "Kim W", "non-dropping-particle" : "", "parse-names" : false, "suffix" : "" }, { "dropping-particle" : "", "family" : "Mauborgne", "given" : "Ren\u00e9e", "non-dropping-particle" : "", "parse-names" : false, "suffix" : "" } ], "container-title" : "California management review", "id" : "ITEM-1", "issue" : "3", "issued" : { "date-parts" : [ [ "2005" ] ] }, "page" : "105-121", "title" : "Blue ocean strategy: from theory to practice", "type" : "article-journal", "volume" : "47" }, "uris" : [ "http://www.mendeley.com/documents/?uuid=5bd3aece-e4aa-48a7-ae5c-d767e5c5cdff" ] } ], "mendeley" : { "formattedCitation" : "(Chan &amp; Mauborgne 2005)", "plainTextFormattedCitation" : "(Chan &amp; Mauborgne 2005)", "previouslyFormattedCitation" : "(Chan &amp; Mauborgne 2005)" }, "properties" : { "noteIndex" : 0 }, "schema" : "https://github.com/citation-style-language/schema/raw/master/csl-citation.json" }</w:instrText>
      </w:r>
      <w:r>
        <w:fldChar w:fldCharType="separate"/>
      </w:r>
      <w:r w:rsidRPr="00A72F90">
        <w:rPr>
          <w:noProof/>
        </w:rPr>
        <w:t>(Chan &amp; Mauborgne 2005)</w:t>
      </w:r>
      <w:r>
        <w:fldChar w:fldCharType="end"/>
      </w:r>
      <w:r>
        <w:t xml:space="preserve"> or social-constructionist </w:t>
      </w:r>
      <w:r>
        <w:fldChar w:fldCharType="begin" w:fldLock="1"/>
      </w:r>
      <w:r>
        <w:instrText>ADDIN CSL_CITATION { "citationItems" : [ { "id" : "ITEM-1", "itemData" : { "DOI" : "Article", "ISBN" : "0017-8012 U6 - ctx_ver=Z39.88-2004&amp;ctx_enc=info%3Aofi%2Fenc%3AUTF-8&amp;rfr_id=info:sid/summon.serialssolutions.com&amp;rft_val_fmt=info:ofi/fmt:kev:mtx:journal&amp;rft.genre=article&amp;rft.atitle=Co-opting+customer+competence&amp;rft.jtitle=Harvard+Business+Review&amp;rft.au=C+K+Prahalad&amp;rft.au=Venkatram+Ramaswamy&amp;rft.date=2000-01-01&amp;rft.pub=Harvard+Business+Review&amp;rft.issn=0017-8012&amp;rft.volume=78&amp;rft.issue=1&amp;rft.spage=79&amp;rft.externalDocID=47553300 U7 - Journal Article U8 - FETCH-LOGICAL-p575-3b0b2bd6023b676df6913f28", "ISSN" : "0017-8012", "abstract" : "The business world is shifting from formal, defined roles. Major business discontinuities such as deregulation, globalization, technological convergence, and the rapid evolution of the Internet have blurred the roles that companies play in their dealings with other businesses. The distinguishing feature of the new marketplace is that consumers become a new source of competence for the corporation. This competence can be seen in industries such as software, which have moved from testing products in usability laboratories, to testing them in customer environments. To effectively harness the competence of the consumer, managers must: engage their customers in an active, explicit, and ongoing dialogue; mobilize communities of customers; manage customer diversity; and cocreate personalized experiences with customers. The real challenge for senior managers will be to provide a stable center while embracing change. The only way to do this is to develop a strong set of organizational values. Readying the organization for customer competence in the new economy will require a major overhaul of the traditional governance systems and organizational structures of the company. The biggest challenge for companies will be to develop the infrastructures needed to support a multichannel distribution network.", "author" : [ { "dropping-particle" : "", "family" : "Prahalad", "given" : "Ck", "non-dropping-particle" : "", "parse-names" : false, "suffix" : "" }, { "dropping-particle" : "", "family" : "Ramaswamy", "given" : "V", "non-dropping-particle" : "", "parse-names" : false, "suffix" : "" } ], "container-title" : "Harvard business review", "id" : "ITEM-1", "issued" : { "date-parts" : [ [ "2000" ] ] }, "page" : "1-8", "title" : "Co-opting customer competence", "type" : "article-journal" }, "uris" : [ "http://www.mendeley.com/documents/?uuid=8eb250df-958a-4165-81e8-04bbee61ebe4" ] } ], "mendeley" : { "formattedCitation" : "(Prahalad &amp; Ramaswamy 2000)", "plainTextFormattedCitation" : "(Prahalad &amp; Ramaswamy 2000)", "previouslyFormattedCitation" : "(Prahalad &amp; Ramaswamy 2000)" }, "properties" : { "noteIndex" : 0 }, "schema" : "https://github.com/citation-style-language/schema/raw/master/csl-citation.json" }</w:instrText>
      </w:r>
      <w:r>
        <w:fldChar w:fldCharType="separate"/>
      </w:r>
      <w:r w:rsidRPr="00A72F90">
        <w:rPr>
          <w:noProof/>
        </w:rPr>
        <w:t>(Prahalad &amp; Ramaswamy 2000)</w:t>
      </w:r>
      <w:r>
        <w:fldChar w:fldCharType="end"/>
      </w:r>
      <w:r>
        <w:t xml:space="preserve"> view of the market is Design Driven Innovation </w:t>
      </w:r>
      <w:r>
        <w:fldChar w:fldCharType="begin" w:fldLock="1"/>
      </w:r>
      <w:r>
        <w:instrText>ADDIN CSL_CITATION { "citationItems" : [ { "id" : "ITEM-1", "itemData" : { "DOI" : "10.1007/978-3-642-21753-1_13", "ISBN" : "9783642217524", "ISSN" : "03029743", "abstract" : "Implementation of Human-centred Design methods in the Fuzzy Front-End is not likely to lead to diversification in educational product planning exercises, where time lines are short and executors lack experience. Companies, interested to collaborate with M.Sc. students on strategic design projects, should have realistic ambitions with respect to innovation and value creation. Moreover, diversification is not the only generic growth strategy to gain competitive advantage. Value can also be created from developing new products for existing markets, or creating new markets for existing products. On the contrary, companies who aim for diversification in their generic growth strategies, may not always end up with a complementary \u201chigh valued\u201d design outcome. From a learning perspective, the understanding of HCD methods created awareness among students and companies that respect and empathy for the end-user are important for enriching their design processes, as such increasing the chances for diversification in subsequent projects with clients.", "author" : [ { "dropping-particle" : "", "family" : "Liem", "given" : "Andr\u00e9", "non-dropping-particle" : "", "parse-names" : false, "suffix" : "" }, { "dropping-particle" : "", "family" : "Sanders", "given" : "Elizabeth B N", "non-dropping-particle" : "", "parse-names" : false, "suffix" : "" } ], "container-title" : "Lecture Notes in Computer Science (including subseries Lecture Notes in Artificial Intelligence and Lecture Notes in Bioinformatics)", "id" : "ITEM-1", "issued" : { "date-parts" : [ [ "2011" ] ] }, "page" : "110-119", "title" : "The impact of human-centred design workshops in strategic design projects", "type" : "article-journal", "volume" : "6776 LNCS" }, "uris" : [ "http://www.mendeley.com/documents/?uuid=2e128a89-825d-4097-850d-efe6d77b0b35" ] } ], "mendeley" : { "formattedCitation" : "(Liem &amp; Sanders 2011)", "plainTextFormattedCitation" : "(Liem &amp; Sanders 2011)", "previouslyFormattedCitation" : "(Liem &amp; Sanders 2011)" }, "properties" : { "noteIndex" : 0 }, "schema" : "https://github.com/citation-style-language/schema/raw/master/csl-citation.json" }</w:instrText>
      </w:r>
      <w:r>
        <w:fldChar w:fldCharType="separate"/>
      </w:r>
      <w:r w:rsidRPr="00A72F90">
        <w:rPr>
          <w:noProof/>
        </w:rPr>
        <w:t>(Liem &amp; Sanders 2011)</w:t>
      </w:r>
      <w:r>
        <w:fldChar w:fldCharType="end"/>
      </w:r>
      <w:r>
        <w:t xml:space="preserve">,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A72F90">
        <w:rPr>
          <w:noProof/>
        </w:rPr>
        <w:t>(Verganti 2013)</w:t>
      </w:r>
      <w:r>
        <w:fldChar w:fldCharType="end"/>
      </w:r>
      <w:r>
        <w:t xml:space="preserve">.   </w:t>
      </w:r>
    </w:p>
    <w:p w:rsidR="000B1557" w:rsidRDefault="00623411" w:rsidP="008B1BC5">
      <w:pPr>
        <w:jc w:val="both"/>
      </w:pPr>
      <w:r>
        <w:t>In his book “</w:t>
      </w:r>
      <w:r w:rsidRPr="00623411">
        <w:t>Design driven innovation: changing the rules of competition by radically innovating what things mean</w:t>
      </w:r>
      <w:r>
        <w:t xml:space="preserve">” Roberto </w:t>
      </w:r>
      <w:proofErr w:type="spellStart"/>
      <w:r>
        <w:t>Verganti</w:t>
      </w:r>
      <w:proofErr w:type="spellEnd"/>
      <w:r>
        <w:t xml:space="preserve"> talks about Design Driven Innovation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623411">
        <w:rPr>
          <w:noProof/>
        </w:rPr>
        <w:t>(Verganti 2013)</w:t>
      </w:r>
      <w:r>
        <w:fldChar w:fldCharType="end"/>
      </w:r>
      <w:r>
        <w:t>. In his opinion, most organisations understand and use design in two ways: making things beautiful and stylish and having a profound (and thus accurate) understanding of user needs.</w:t>
      </w:r>
      <w:r w:rsidR="005D4F36" w:rsidRPr="005D4F36">
        <w:t xml:space="preserve"> </w:t>
      </w:r>
      <w:r w:rsidR="005D4F36">
        <w:t>Innovation</w:t>
      </w:r>
      <w:r w:rsidR="003E04C3">
        <w:t>s</w:t>
      </w:r>
      <w:r w:rsidR="005D4F36">
        <w:t xml:space="preserve"> coming</w:t>
      </w:r>
      <w:r w:rsidR="003E04C3">
        <w:t xml:space="preserve"> from</w:t>
      </w:r>
      <w:r w:rsidR="00B8718C">
        <w:t xml:space="preserve"> these two,</w:t>
      </w:r>
      <w:r w:rsidR="00B8718C" w:rsidRPr="00B8718C">
        <w:t xml:space="preserve"> </w:t>
      </w:r>
      <w:r w:rsidR="00B8718C">
        <w:t>beauty of the product</w:t>
      </w:r>
      <w:r w:rsidR="005D4F36">
        <w:t xml:space="preserve"> </w:t>
      </w:r>
      <w:r w:rsidR="00B8718C">
        <w:t>and user needs (</w:t>
      </w:r>
      <w:r w:rsidR="005D4F36">
        <w:t>which is an embodiment of User Centred Design</w:t>
      </w:r>
      <w:r w:rsidR="00B8718C">
        <w:t>)</w:t>
      </w:r>
      <w:r w:rsidR="003E04C3">
        <w:t>,</w:t>
      </w:r>
      <w:r w:rsidR="005D4F36">
        <w:t xml:space="preserve"> are in his opinion insufficient for market differentiation </w:t>
      </w:r>
      <w:r>
        <w:t>and have become so common that they are a norm rather than exception</w:t>
      </w:r>
      <w:r w:rsidR="0051385E">
        <w:t xml:space="preserve">. </w:t>
      </w:r>
      <w:proofErr w:type="spellStart"/>
      <w:r w:rsidR="0051385E">
        <w:t>Verganti</w:t>
      </w:r>
      <w:proofErr w:type="spellEnd"/>
      <w:r w:rsidR="0051385E">
        <w:t xml:space="preserve"> argues that what is needed (together with the first two) is a third use for design which is a </w:t>
      </w:r>
      <w:r w:rsidR="000B1557">
        <w:t>radical innovation in meaning.</w:t>
      </w:r>
    </w:p>
    <w:p w:rsidR="00411924" w:rsidRDefault="0051385E" w:rsidP="008B1BC5">
      <w:pPr>
        <w:jc w:val="both"/>
      </w:pPr>
      <w:r>
        <w:t>His research reveals that recent management literature focuses on technological innovation and what effect it has on an industry</w:t>
      </w:r>
      <w:r w:rsidR="00B8718C">
        <w:t>. What is also very well covered is</w:t>
      </w:r>
      <w:r>
        <w:t xml:space="preserve"> looking beyond features and understanding the meanings behind </w:t>
      </w:r>
      <w:r w:rsidR="000B1557">
        <w:t>them -</w:t>
      </w:r>
      <w:r>
        <w:t xml:space="preserve"> what emotions drive people to buy product</w:t>
      </w:r>
      <w:r w:rsidR="00B8718C">
        <w:t>s</w:t>
      </w:r>
      <w:r>
        <w:t xml:space="preserve">. </w:t>
      </w:r>
      <w:r w:rsidR="00687D6B">
        <w:t>However, t</w:t>
      </w:r>
      <w:r>
        <w:t>he</w:t>
      </w:r>
      <w:r w:rsidR="000B1557">
        <w:t xml:space="preserve"> silent</w:t>
      </w:r>
      <w:r>
        <w:t xml:space="preserve"> assumption is</w:t>
      </w:r>
      <w:r w:rsidR="000B1557">
        <w:t>, he continues,</w:t>
      </w:r>
      <w:r>
        <w:t xml:space="preserve"> </w:t>
      </w:r>
      <w:r w:rsidR="000B1557">
        <w:t xml:space="preserve">that meanings are not a subject of innovation. </w:t>
      </w:r>
      <w:r w:rsidR="00E10113">
        <w:t>He proposes a</w:t>
      </w:r>
      <w:r w:rsidR="000B1557">
        <w:t xml:space="preserve"> third strategy for design</w:t>
      </w:r>
      <w:r w:rsidR="00E10113">
        <w:t xml:space="preserve"> which</w:t>
      </w:r>
      <w:r w:rsidR="000B1557">
        <w:t xml:space="preserve"> is innovation in what meaning </w:t>
      </w:r>
      <w:r w:rsidR="00411924">
        <w:t>things can carry.</w:t>
      </w:r>
    </w:p>
    <w:p w:rsidR="003E04C3" w:rsidRDefault="00411924" w:rsidP="008B1BC5">
      <w:pPr>
        <w:jc w:val="both"/>
      </w:pPr>
      <w:r>
        <w:t xml:space="preserve">The author </w:t>
      </w:r>
      <w:r w:rsidR="00F34D3D">
        <w:t>brings and analyses</w:t>
      </w:r>
      <w:r>
        <w:t xml:space="preserve"> </w:t>
      </w:r>
      <w:r w:rsidR="00F34D3D">
        <w:t>dozens of</w:t>
      </w:r>
      <w:r>
        <w:t xml:space="preserve"> examples to </w:t>
      </w:r>
      <w:r w:rsidR="00512CFC">
        <w:t>help better understand</w:t>
      </w:r>
      <w:r>
        <w:t xml:space="preserve"> </w:t>
      </w:r>
      <w:r w:rsidR="00F34D3D">
        <w:t>design-driven innovation such as</w:t>
      </w:r>
      <w:r w:rsidR="003E04C3">
        <w:t>:</w:t>
      </w:r>
    </w:p>
    <w:p w:rsidR="003E04C3" w:rsidRDefault="00FE4387" w:rsidP="008B1BC5">
      <w:pPr>
        <w:pStyle w:val="ListParagraph"/>
        <w:numPr>
          <w:ilvl w:val="0"/>
          <w:numId w:val="24"/>
        </w:numPr>
        <w:jc w:val="both"/>
      </w:pPr>
      <w:proofErr w:type="spellStart"/>
      <w:r>
        <w:t>Artemide</w:t>
      </w:r>
      <w:proofErr w:type="spellEnd"/>
      <w:r>
        <w:t>, Italian lamp manufacturer, created a l</w:t>
      </w:r>
      <w:r w:rsidR="000B1557">
        <w:t>amp</w:t>
      </w:r>
      <w:r>
        <w:t xml:space="preserve"> that</w:t>
      </w:r>
      <w:r w:rsidR="000B1557">
        <w:t xml:space="preserve"> is no longer a source of light, but an object that has influence on people’s mood. Effectively, by providing a </w:t>
      </w:r>
      <w:r>
        <w:t>device</w:t>
      </w:r>
      <w:r w:rsidR="00411924">
        <w:t xml:space="preserve"> that can change intensity and colour of the light</w:t>
      </w:r>
      <w:r w:rsidR="000B1557">
        <w:t xml:space="preserve"> you are enabling people to control</w:t>
      </w:r>
      <w:r w:rsidR="00411924">
        <w:t xml:space="preserve"> their mood and the product becomes an element of well-being.</w:t>
      </w:r>
    </w:p>
    <w:p w:rsidR="003E04C3" w:rsidRDefault="00F35B12" w:rsidP="008B1BC5">
      <w:pPr>
        <w:pStyle w:val="ListParagraph"/>
        <w:numPr>
          <w:ilvl w:val="0"/>
          <w:numId w:val="24"/>
        </w:numPr>
        <w:jc w:val="both"/>
      </w:pPr>
      <w:r>
        <w:t>The</w:t>
      </w:r>
      <w:r w:rsidR="0036333E">
        <w:t xml:space="preserve"> </w:t>
      </w:r>
      <w:r>
        <w:t xml:space="preserve">MP3 players </w:t>
      </w:r>
      <w:r w:rsidR="0036333E">
        <w:t>were present before iTunes, but it was a change in</w:t>
      </w:r>
      <w:r w:rsidR="003E04C3">
        <w:t xml:space="preserve"> how to</w:t>
      </w:r>
      <w:r w:rsidR="0036333E">
        <w:t xml:space="preserve"> </w:t>
      </w:r>
      <w:r w:rsidR="003E04C3">
        <w:t>think</w:t>
      </w:r>
      <w:r w:rsidR="00687D6B">
        <w:t xml:space="preserve"> about music</w:t>
      </w:r>
      <w:r w:rsidR="0036333E">
        <w:t xml:space="preserve"> brought by Steve Jobs that revolutionised the industry. Many executives and lobbing groups stubbornly focused on enforcing copy-protection, whereas Apple enabled users to buy a single song instead of an entire album, tast</w:t>
      </w:r>
      <w:r w:rsidR="00687D6B">
        <w:t>e and mix</w:t>
      </w:r>
      <w:r w:rsidR="0036333E">
        <w:t xml:space="preserve"> music, creat</w:t>
      </w:r>
      <w:r w:rsidR="00687D6B">
        <w:t>e</w:t>
      </w:r>
      <w:r w:rsidR="003E04C3">
        <w:t xml:space="preserve"> personal playlists.</w:t>
      </w:r>
    </w:p>
    <w:p w:rsidR="003E04C3" w:rsidRDefault="00411924" w:rsidP="008B1BC5">
      <w:pPr>
        <w:pStyle w:val="ListParagraph"/>
        <w:numPr>
          <w:ilvl w:val="0"/>
          <w:numId w:val="24"/>
        </w:numPr>
        <w:jc w:val="both"/>
      </w:pPr>
      <w:r>
        <w:t>Anthropomorphism in</w:t>
      </w:r>
      <w:r w:rsidR="003D123D">
        <w:t xml:space="preserve"> the</w:t>
      </w:r>
      <w:r>
        <w:t xml:space="preserve"> shape </w:t>
      </w:r>
      <w:r w:rsidR="003D123D">
        <w:t xml:space="preserve">of </w:t>
      </w:r>
      <w:r>
        <w:t>kitchen appliances</w:t>
      </w:r>
      <w:r w:rsidR="00FE4387">
        <w:t xml:space="preserve"> brought by </w:t>
      </w:r>
      <w:proofErr w:type="spellStart"/>
      <w:r w:rsidR="00FE4387">
        <w:t>Alessi</w:t>
      </w:r>
      <w:proofErr w:type="spellEnd"/>
      <w:r w:rsidR="00FE4387">
        <w:t>,</w:t>
      </w:r>
      <w:r w:rsidR="003D123D">
        <w:t xml:space="preserve"> turned equipment into objects of</w:t>
      </w:r>
      <w:r>
        <w:t xml:space="preserve"> </w:t>
      </w:r>
      <w:r w:rsidR="00FE4387">
        <w:t>affection</w:t>
      </w:r>
      <w:r w:rsidR="003D123D">
        <w:t>, things you bond with, “teddy bears for adults”</w:t>
      </w:r>
      <w:r w:rsidR="00377CE1">
        <w:t xml:space="preserve"> </w:t>
      </w:r>
      <w:r w:rsidR="00377CE1">
        <w:fldChar w:fldCharType="begin" w:fldLock="1"/>
      </w:r>
      <w:r w:rsidR="00377CE1">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rsidR="00377CE1">
        <w:fldChar w:fldCharType="separate"/>
      </w:r>
      <w:r w:rsidR="00377CE1" w:rsidRPr="00377CE1">
        <w:rPr>
          <w:noProof/>
        </w:rPr>
        <w:t>(Verganti 2013)</w:t>
      </w:r>
      <w:r w:rsidR="00377CE1">
        <w:fldChar w:fldCharType="end"/>
      </w:r>
      <w:r w:rsidR="003E04C3">
        <w:t>.</w:t>
      </w:r>
    </w:p>
    <w:p w:rsidR="002E20DB" w:rsidRDefault="003D123D" w:rsidP="008B1BC5">
      <w:pPr>
        <w:pStyle w:val="ListParagraph"/>
        <w:numPr>
          <w:ilvl w:val="0"/>
          <w:numId w:val="24"/>
        </w:numPr>
        <w:jc w:val="both"/>
      </w:pPr>
      <w:r>
        <w:t xml:space="preserve">Apple’s move to release a notebook without an optical drive was considered </w:t>
      </w:r>
      <w:r w:rsidR="002E20DB">
        <w:t xml:space="preserve">a </w:t>
      </w:r>
      <w:r>
        <w:t>bold</w:t>
      </w:r>
      <w:r w:rsidR="002E20DB">
        <w:t xml:space="preserve"> one</w:t>
      </w:r>
      <w:r>
        <w:t xml:space="preserve">, but </w:t>
      </w:r>
      <w:r w:rsidR="0036333E">
        <w:t>Steve Job</w:t>
      </w:r>
      <w:r w:rsidR="002E20DB">
        <w:t xml:space="preserve"> had a</w:t>
      </w:r>
      <w:r w:rsidR="0036333E">
        <w:t>n</w:t>
      </w:r>
      <w:r w:rsidR="002E20DB">
        <w:t xml:space="preserve"> understanding of what cloud computing and wireless connectivity meant – constant access to vast amounts of data and </w:t>
      </w:r>
      <w:r w:rsidR="0036333E">
        <w:t xml:space="preserve">thus </w:t>
      </w:r>
      <w:r w:rsidR="002E20DB">
        <w:t>no use for CDs/DVDs.</w:t>
      </w:r>
    </w:p>
    <w:p w:rsidR="00623411" w:rsidRPr="00623411" w:rsidRDefault="00512CFC" w:rsidP="008B1BC5">
      <w:pPr>
        <w:jc w:val="both"/>
      </w:pPr>
      <w:r>
        <w:t>The author</w:t>
      </w:r>
      <w:r w:rsidR="00FE4387">
        <w:t xml:space="preserve"> </w:t>
      </w:r>
      <w:r>
        <w:t xml:space="preserve">also </w:t>
      </w:r>
      <w:r w:rsidR="00FE4387">
        <w:t xml:space="preserve">provides a structured </w:t>
      </w:r>
      <w:r>
        <w:t>framework for thinking about innovation</w:t>
      </w:r>
      <w:r w:rsidR="00E47583">
        <w:t xml:space="preserve"> in meaning</w:t>
      </w:r>
      <w:r>
        <w:t xml:space="preserve"> and deploying it in an organisation. Design Driven Innovation extends beyond User Centred Design, but does not discredit it as irrelevant.</w:t>
      </w:r>
    </w:p>
    <w:p w:rsidR="00B153D4" w:rsidRDefault="00B153D4" w:rsidP="008B1BC5">
      <w:pPr>
        <w:pStyle w:val="Heading2"/>
        <w:jc w:val="both"/>
      </w:pPr>
      <w:bookmarkStart w:id="9" w:name="_Toc427347498"/>
      <w:r>
        <w:lastRenderedPageBreak/>
        <w:t>Data-driven design</w:t>
      </w:r>
      <w:bookmarkEnd w:id="9"/>
    </w:p>
    <w:p w:rsidR="00997095" w:rsidRDefault="00997095" w:rsidP="00997095">
      <w:pPr>
        <w:jc w:val="both"/>
      </w:pPr>
      <w:r>
        <w:t xml:space="preserve">Data-driven design is an emerging field of study that gained popularity with the digitization of our world and in particular with big data. The premise of data-driven design is an additional layer of perception provided by data collection and processing, previously unavailable to humans. Although the practices of data-driven design are far from being well established, more and more voices are being raised that consider it a very viable tool when used properly with other methods </w:t>
      </w:r>
      <w:r>
        <w:fldChar w:fldCharType="begin" w:fldLock="1"/>
      </w:r>
      <w:r w:rsidR="006F5732">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fldChar w:fldCharType="separate"/>
      </w:r>
      <w:r w:rsidRPr="00476511">
        <w:rPr>
          <w:noProof/>
        </w:rPr>
        <w:t>(Neirotti et al. 2014)</w:t>
      </w:r>
      <w:r>
        <w:fldChar w:fldCharType="end"/>
      </w:r>
      <w:r>
        <w:t>.</w:t>
      </w:r>
    </w:p>
    <w:p w:rsidR="00997095" w:rsidRDefault="00997095" w:rsidP="00997095">
      <w:pPr>
        <w:pStyle w:val="Heading3"/>
      </w:pPr>
      <w:bookmarkStart w:id="10" w:name="_Toc427347499"/>
      <w:r>
        <w:t>What would a cup say if it could speak?</w:t>
      </w:r>
      <w:bookmarkEnd w:id="10"/>
    </w:p>
    <w:p w:rsidR="006F5732" w:rsidRDefault="00476511" w:rsidP="008B1BC5">
      <w:pPr>
        <w:jc w:val="both"/>
      </w:pPr>
      <w:r>
        <w:t xml:space="preserve">Data can be used to </w:t>
      </w:r>
      <w:r w:rsidR="00997095">
        <w:t>drive t</w:t>
      </w:r>
      <w:r w:rsidR="00C51D66">
        <w:t xml:space="preserve">he design of many things. Common areas of use of data-driven design in Informatics include </w:t>
      </w:r>
      <w:r>
        <w:t>websites</w:t>
      </w:r>
      <w:r w:rsidR="00997095">
        <w:t xml:space="preserve"> (web analytics) or</w:t>
      </w:r>
      <w:r>
        <w:t xml:space="preserve"> mobile apps</w:t>
      </w:r>
      <w:r w:rsidR="00997095">
        <w:t>. A designer can change the layout of a website and in real time analyse what impact on the behaviour of the user it has</w:t>
      </w:r>
      <w:r w:rsidR="006F5732">
        <w:t xml:space="preserve"> </w:t>
      </w:r>
      <w:r w:rsidR="006F5732">
        <w:fldChar w:fldCharType="begin" w:fldLock="1"/>
      </w:r>
      <w:r w:rsidR="00BF6142">
        <w:instrText>ADDIN CSL_CITATION { "citationItems" : [ { "id" : "ITEM-1", "itemData" : { "URL" : "http://www.csiro.au/en/Research/DPF/Areas/The-digital-economy/Digital-service-delivery/LATTE", "accessed" : { "date-parts" : [ [ "2015", "8", "11" ] ] }, "author" : [ { "dropping-particle" : "", "family" : "CSIRO", "given" : "", "non-dropping-particle" : "", "parse-names" : false, "suffix" : "" } ], "id" : "ITEM-1", "issued" : { "date-parts" : [ [ "2015" ] ] }, "title" : "LATTE: creating more intuitive website experiences", "type" : "webpage" }, "uris" : [ "http://www.mendeley.com/documents/?uuid=aca74dfd-5e7a-44d9-af79-099ea8e3ed9c" ] } ], "mendeley" : { "formattedCitation" : "(CSIRO 2015a)", "plainTextFormattedCitation" : "(CSIRO 2015a)", "previouslyFormattedCitation" : "(CSIRO 2015a)" }, "properties" : { "noteIndex" : 0 }, "schema" : "https://github.com/citation-style-language/schema/raw/master/csl-citation.json" }</w:instrText>
      </w:r>
      <w:r w:rsidR="006F5732">
        <w:fldChar w:fldCharType="separate"/>
      </w:r>
      <w:r w:rsidR="00BF6142" w:rsidRPr="00BF6142">
        <w:rPr>
          <w:noProof/>
        </w:rPr>
        <w:t>(CSIRO 2015a)</w:t>
      </w:r>
      <w:r w:rsidR="006F5732">
        <w:fldChar w:fldCharType="end"/>
      </w:r>
      <w:r w:rsidR="006F5732">
        <w:t>.</w:t>
      </w:r>
    </w:p>
    <w:p w:rsidR="00C058C2" w:rsidRDefault="006F5732" w:rsidP="008B1BC5">
      <w:pPr>
        <w:jc w:val="both"/>
      </w:pPr>
      <w:r>
        <w:t xml:space="preserve">However, computational systems are </w:t>
      </w:r>
      <w:r w:rsidR="00C058C2">
        <w:t>being used for much more than just reading websites</w:t>
      </w:r>
      <w:r>
        <w:t xml:space="preserve">. </w:t>
      </w:r>
      <w:proofErr w:type="spellStart"/>
      <w:r>
        <w:t>Vizie</w:t>
      </w:r>
      <w:proofErr w:type="spellEnd"/>
      <w:r>
        <w:t xml:space="preserve"> is a tool analysing social media feeds and it is able to inform government institutions about a failure of a service, provide situational awareness in emergencies or simply help </w:t>
      </w:r>
      <w:r w:rsidR="00BF6142">
        <w:t xml:space="preserve">being in touch with citizens by informing about major topics of the day </w:t>
      </w:r>
      <w:r w:rsidR="00BF6142">
        <w:fldChar w:fldCharType="begin" w:fldLock="1"/>
      </w:r>
      <w:r w:rsidR="00BF6142">
        <w:instrText>ADDIN CSL_CITATION { "citationItems" : [ { "id" : "ITEM-1", "itemData" : { "URL" : "http://www.csiro.au/en/Research/DPF/Areas/The-digital-economy/Digital-service-delivery/Vizie", "author" : [ { "dropping-particle" : "", "family" : "CSIRO", "given" : "", "non-dropping-particle" : "", "parse-names" : false, "suffix" : "" } ], "id" : "ITEM-1", "issued" : { "date-parts" : [ [ "2015" ] ] }, "title" : "Vizie: connecting with customers through social media", "type" : "webpage" }, "uris" : [ "http://www.mendeley.com/documents/?uuid=2e9a5a14-2058-488f-8d09-5e48a3a30591" ] } ], "mendeley" : { "formattedCitation" : "(CSIRO 2015b)", "plainTextFormattedCitation" : "(CSIRO 2015b)", "previouslyFormattedCitation" : "(CSIRO 2015b)" }, "properties" : { "noteIndex" : 0 }, "schema" : "https://github.com/citation-style-language/schema/raw/master/csl-citation.json" }</w:instrText>
      </w:r>
      <w:r w:rsidR="00BF6142">
        <w:fldChar w:fldCharType="separate"/>
      </w:r>
      <w:r w:rsidR="00BF6142" w:rsidRPr="00BF6142">
        <w:rPr>
          <w:noProof/>
        </w:rPr>
        <w:t>(CSIRO 2015b)</w:t>
      </w:r>
      <w:r w:rsidR="00BF6142">
        <w:fldChar w:fldCharType="end"/>
      </w:r>
      <w:r w:rsidR="00BF6142">
        <w:t>. In</w:t>
      </w:r>
      <w:r w:rsidR="00C058C2">
        <w:t xml:space="preserve"> one</w:t>
      </w:r>
      <w:r w:rsidR="00BF6142">
        <w:t xml:space="preserve"> case</w:t>
      </w:r>
      <w:r w:rsidR="00C058C2">
        <w:t>,</w:t>
      </w:r>
      <w:r w:rsidR="00BF6142">
        <w:t xml:space="preserve"> social media is</w:t>
      </w:r>
      <w:r w:rsidR="00C058C2">
        <w:t xml:space="preserve"> actually</w:t>
      </w:r>
      <w:r w:rsidR="00BF6142">
        <w:t xml:space="preserve"> the main</w:t>
      </w:r>
      <w:r w:rsidR="00C058C2">
        <w:t>, preferred</w:t>
      </w:r>
      <w:r w:rsidR="00BF6142">
        <w:t xml:space="preserve"> way of communicating with a government institution </w:t>
      </w:r>
      <w:r w:rsidR="00C058C2">
        <w:t>–</w:t>
      </w:r>
      <w:r w:rsidR="00BF6142">
        <w:t xml:space="preserve"> for </w:t>
      </w:r>
      <w:r w:rsidR="00C058C2">
        <w:t>better</w:t>
      </w:r>
      <w:r w:rsidR="00BF6142">
        <w:t xml:space="preserve"> or for worse</w:t>
      </w:r>
      <w:r w:rsidR="00C058C2">
        <w:t xml:space="preserve"> </w:t>
      </w:r>
      <w:r w:rsidR="00C058C2">
        <w:fldChar w:fldCharType="begin" w:fldLock="1"/>
      </w:r>
      <w:r w:rsidR="00B45F13">
        <w:instrText>ADDIN CSL_CITATION { "citationItems" : [ { "id" : "ITEM-1", "itemData" : { "URL" : "https://medium.com/@socialmachines/the-incredible-jun-a-town-that-runs-on-social-media-49d3d0d4590", "accessed" : { "date-parts" : [ [ "2015", "8", "11" ] ] }, "author" : [ { "dropping-particle" : "", "family" : "MIT Media Lab", "given" : "", "non-dropping-particle" : "", "parse-names" : false, "suffix" : "" } ], "id" : "ITEM-1", "issued" : { "date-parts" : [ [ "2015" ] ] }, "title" : "The Incredible Jun: A Town that Runs on Social Media", "type" : "webpage" }, "uris" : [ "http://www.mendeley.com/documents/?uuid=7cd9f53a-6bc9-4cec-b266-de76cacbf7ea" ] } ], "mendeley" : { "formattedCitation" : "(MIT Media Lab 2015)", "plainTextFormattedCitation" : "(MIT Media Lab 2015)", "previouslyFormattedCitation" : "(MIT Media Lab 2015)" }, "properties" : { "noteIndex" : 0 }, "schema" : "https://github.com/citation-style-language/schema/raw/master/csl-citation.json" }</w:instrText>
      </w:r>
      <w:r w:rsidR="00C058C2">
        <w:fldChar w:fldCharType="separate"/>
      </w:r>
      <w:r w:rsidR="00C058C2" w:rsidRPr="00C058C2">
        <w:rPr>
          <w:noProof/>
        </w:rPr>
        <w:t>(MIT Media Lab 2015)</w:t>
      </w:r>
      <w:r w:rsidR="00C058C2">
        <w:fldChar w:fldCharType="end"/>
      </w:r>
      <w:r w:rsidR="00C058C2">
        <w:t>.</w:t>
      </w:r>
    </w:p>
    <w:p w:rsidR="00E750A1" w:rsidRDefault="00C058C2" w:rsidP="008B1BC5">
      <w:pPr>
        <w:jc w:val="both"/>
      </w:pPr>
      <w:r>
        <w:t>The Internet of Things (</w:t>
      </w:r>
      <w:proofErr w:type="spellStart"/>
      <w:r>
        <w:t>IoT</w:t>
      </w:r>
      <w:proofErr w:type="spellEnd"/>
      <w:r>
        <w:t xml:space="preserve">) </w:t>
      </w:r>
      <w:r w:rsidR="009A5111">
        <w:t>is another case of digitization entering our lives.</w:t>
      </w:r>
      <w:r w:rsidR="00E520AA">
        <w:t xml:space="preserve"> We are instrumenting objects in our surroundings giving them a voice.</w:t>
      </w:r>
      <w:r w:rsidR="009A5111">
        <w:t xml:space="preserve"> </w:t>
      </w:r>
      <w:proofErr w:type="spellStart"/>
      <w:r w:rsidR="009A5111">
        <w:t>IoT</w:t>
      </w:r>
      <w:proofErr w:type="spellEnd"/>
      <w:r w:rsidR="009A5111">
        <w:t xml:space="preserve"> </w:t>
      </w:r>
      <w:r>
        <w:t xml:space="preserve">devices </w:t>
      </w:r>
      <w:r w:rsidR="00E750A1">
        <w:t>will generate a lot of data about their users</w:t>
      </w:r>
      <w:r w:rsidR="00B45F13">
        <w:t xml:space="preserve"> and </w:t>
      </w:r>
      <w:r w:rsidR="009A5111">
        <w:t xml:space="preserve">the devices </w:t>
      </w:r>
      <w:r w:rsidR="00B45F13">
        <w:t>themselves</w:t>
      </w:r>
      <w:r w:rsidR="00E750A1">
        <w:t xml:space="preserve">. </w:t>
      </w:r>
      <w:proofErr w:type="spellStart"/>
      <w:r w:rsidR="00B45F13">
        <w:t>Vessyl</w:t>
      </w:r>
      <w:proofErr w:type="spellEnd"/>
      <w:r w:rsidR="00B45F13">
        <w:t xml:space="preserve"> is an </w:t>
      </w:r>
      <w:proofErr w:type="spellStart"/>
      <w:r w:rsidR="00B45F13">
        <w:t>IoT</w:t>
      </w:r>
      <w:proofErr w:type="spellEnd"/>
      <w:r w:rsidR="00B45F13">
        <w:t xml:space="preserve"> </w:t>
      </w:r>
      <w:r w:rsidR="009A5111">
        <w:t>cup</w:t>
      </w:r>
      <w:r w:rsidR="005F509E">
        <w:t xml:space="preserve"> designed to be </w:t>
      </w:r>
      <w:r w:rsidR="00B45F13">
        <w:t xml:space="preserve">part of a bigger health and wellness ecosystem. It traces the nutritional value of liquids consumed by the user </w:t>
      </w:r>
      <w:r w:rsidR="00B45F13">
        <w:fldChar w:fldCharType="begin" w:fldLock="1"/>
      </w:r>
      <w:r w:rsidR="006149D9">
        <w:instrText>ADDIN CSL_CITATION { "citationItems" : [ { "id" : "ITEM-1", "itemData" : { "URL" : "https://www.myvessyl.com/", "accessed" : { "date-parts" : [ [ "2015", "8", "11" ] ] }, "author" : [ { "dropping-particle" : "", "family" : "Mark One", "given" : "", "non-dropping-particle" : "", "parse-names" : false, "suffix" : "" } ], "id" : "ITEM-1", "issued" : { "date-parts" : [ [ "2014" ] ] }, "title" : "Vessyl", "type" : "webpage" }, "uris" : [ "http://www.mendeley.com/documents/?uuid=2bef8c5d-f6a8-4f9f-9eb6-fb8d850c1bc2" ] } ], "mendeley" : { "formattedCitation" : "(Mark One 2014)", "plainTextFormattedCitation" : "(Mark One 2014)", "previouslyFormattedCitation" : "(Mark One 2014)" }, "properties" : { "noteIndex" : 0 }, "schema" : "https://github.com/citation-style-language/schema/raw/master/csl-citation.json" }</w:instrText>
      </w:r>
      <w:r w:rsidR="00B45F13">
        <w:fldChar w:fldCharType="separate"/>
      </w:r>
      <w:r w:rsidR="00B45F13" w:rsidRPr="00B45F13">
        <w:rPr>
          <w:noProof/>
        </w:rPr>
        <w:t>(Mark One 2014)</w:t>
      </w:r>
      <w:r w:rsidR="00B45F13">
        <w:fldChar w:fldCharType="end"/>
      </w:r>
      <w:r w:rsidR="00B45F13">
        <w:t xml:space="preserve">. </w:t>
      </w:r>
      <w:r w:rsidR="00233E17">
        <w:t xml:space="preserve">Interesting questions arise from the designers’ perspective with the emergence of such devices. What impact on the design of the cup do the consumption habits of its users have? If the cup could capture detailed data about its usage patterns – location, acceleration, </w:t>
      </w:r>
      <w:proofErr w:type="gramStart"/>
      <w:r w:rsidR="00233E17">
        <w:t>angle</w:t>
      </w:r>
      <w:proofErr w:type="gramEnd"/>
      <w:r w:rsidR="00233E17">
        <w:t xml:space="preserve"> of tilt – could it suggest a better design (e.g. thinner</w:t>
      </w:r>
      <w:r w:rsidR="00883C2A">
        <w:t>,</w:t>
      </w:r>
      <w:r w:rsidR="00233E17">
        <w:t xml:space="preserve"> taller</w:t>
      </w:r>
      <w:r w:rsidR="00883C2A">
        <w:t>, rounded edges</w:t>
      </w:r>
      <w:r w:rsidR="00233E17">
        <w:t>)? Maybe the cup would tell us something else, unrelated to the drink</w:t>
      </w:r>
      <w:r w:rsidR="00883C2A">
        <w:t>, something that we cannot think of simply because we are humans?</w:t>
      </w:r>
    </w:p>
    <w:p w:rsidR="009A5111" w:rsidRDefault="009A5111" w:rsidP="008B1BC5">
      <w:pPr>
        <w:jc w:val="both"/>
      </w:pPr>
      <w:r>
        <w:t>This vast amount of data captured in different areas of people’s lives provides a lot of opportunities for generating design insights.</w:t>
      </w:r>
      <w:r w:rsidR="00E520AA">
        <w:t xml:space="preserve"> It is important to stress that having data by itself is not sufficient. It is what follows – data analysis – that makes all the difference and that is where uncharted territories are.</w:t>
      </w:r>
    </w:p>
    <w:p w:rsidR="00F60A94" w:rsidRPr="00A77F86" w:rsidRDefault="00F60A94" w:rsidP="00E520AA">
      <w:pPr>
        <w:pStyle w:val="Heading4"/>
      </w:pPr>
      <w:r>
        <w:t>What is big data?</w:t>
      </w:r>
    </w:p>
    <w:p w:rsidR="00F60A94" w:rsidRDefault="00F60A94" w:rsidP="00F60A94">
      <w:pPr>
        <w:jc w:val="both"/>
      </w:pPr>
      <w:r>
        <w:t xml:space="preserve">There are many definitions of what big data is and in some cases not only do they differ, but even stand in contradiction. This might be due to the fact that early cases of use of the term happened in different fields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DF5E12">
        <w:rPr>
          <w:noProof/>
        </w:rPr>
        <w:t>(Ward &amp; Barker 2013)</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Most commonly, big data is associated with data storage and data analysis, which in themselves are not new concepts at all. A description that is widely accepted as fundamental in coining the term big data is the “3 </w:t>
      </w:r>
      <w:proofErr w:type="spellStart"/>
      <w:r>
        <w:t>Vs</w:t>
      </w:r>
      <w:proofErr w:type="spellEnd"/>
      <w:r>
        <w:t xml:space="preserve">” definition provided by Gartner in 2001 </w:t>
      </w:r>
      <w:r>
        <w:fldChar w:fldCharType="begin" w:fldLock="1"/>
      </w:r>
      <w:r>
        <w:instrText>ADDIN CSL_CITATION { "citationItems" : [ { "id" : "ITEM-1", "itemData" : { "author" : [ { "dropping-particle" : "", "family" : "Douglas", "given" : "Laney", "non-dropping-particle" : "", "parse-names" : false, "suffix" : "" } ], "container-title" : "Gartner. Retrieved", "id" : "ITEM-1", "issued" : { "date-parts" : [ [ "2001" ] ] }, "title" : "3d data management: Controlling data volume, velocity and variety", "type" : "article-journal", "volume" : "6" }, "uris" : [ "http://www.mendeley.com/documents/?uuid=fd5faee7-0462-4433-9c30-9a091f0ba7ae" ] } ], "mendeley" : { "formattedCitation" : "(Douglas 2001)", "plainTextFormattedCitation" : "(Douglas 2001)", "previouslyFormattedCitation" : "(Douglas 2001)" }, "properties" : { "noteIndex" : 0 }, "schema" : "https://github.com/citation-style-language/schema/raw/master/csl-citation.json" }</w:instrText>
      </w:r>
      <w:r>
        <w:fldChar w:fldCharType="separate"/>
      </w:r>
      <w:r w:rsidRPr="00AD510C">
        <w:rPr>
          <w:noProof/>
        </w:rPr>
        <w:t>(Douglas 2001)</w:t>
      </w:r>
      <w:r>
        <w:fldChar w:fldCharType="end"/>
      </w:r>
      <w:r>
        <w:t xml:space="preserve">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AD510C">
        <w:rPr>
          <w:noProof/>
        </w:rPr>
        <w:t>(Ward &amp; Barker 2013)</w:t>
      </w:r>
      <w:r>
        <w:fldChar w:fldCharType="end"/>
      </w:r>
      <w:r>
        <w:t>.  Since then, the “</w:t>
      </w:r>
      <w:proofErr w:type="spellStart"/>
      <w:r>
        <w:t>Vs</w:t>
      </w:r>
      <w:proofErr w:type="spellEnd"/>
      <w:r>
        <w:t xml:space="preserve">” description has been used and expanded (to “5 </w:t>
      </w:r>
      <w:proofErr w:type="spellStart"/>
      <w:r>
        <w:t>Vs</w:t>
      </w:r>
      <w:proofErr w:type="spellEnd"/>
      <w:r>
        <w:t xml:space="preserve">”) by many </w:t>
      </w:r>
      <w:r>
        <w:fldChar w:fldCharType="begin" w:fldLock="1"/>
      </w:r>
      <w:r>
        <w:instrText>ADDIN CSL_CITATION { "citationItems" : [ { "id" : "ITEM-1", "itemData" : { "URL" : "http://bigdatawg.nist.gov/home.php", "accessed" : { "date-parts" : [ [ "2015", "7", "10" ] ] }, "author" : [ { "dropping-particle" : "", "family" : "NIST", "given" : "", "non-dropping-particle" : "", "parse-names" : false, "suffix" : "" } ], "id" : "ITEM-1", "issued" : { "date-parts" : [ [ "2015" ] ] }, "title" : "NIST Big Data Working Group (NBD-WG)", "type" : "webpage" }, "uris" : [ "http://www.mendeley.com/documents/?uuid=7220ce8d-a6d2-4930-84ed-d9d949558fa4" ] } ], "mendeley" : { "formattedCitation" : "(NIST 2015)", "plainTextFormattedCitation" : "(NIST 2015)", "previouslyFormattedCitation" : "(NIST 2015)" }, "properties" : { "noteIndex" : 0 }, "schema" : "https://github.com/citation-style-language/schema/raw/master/csl-citation.json" }</w:instrText>
      </w:r>
      <w:r>
        <w:fldChar w:fldCharType="separate"/>
      </w:r>
      <w:r w:rsidRPr="008F29F5">
        <w:rPr>
          <w:noProof/>
        </w:rPr>
        <w:t>(NIST 2015)</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w:t>
      </w:r>
      <w:r>
        <w:fldChar w:fldCharType="begin" w:fldLock="1"/>
      </w:r>
      <w:r>
        <w:instrText>ADDIN CSL_CITATION { "citationItems" : [ { "id" : "ITEM-1", "itemData" : { "ISBN" : "00178012", "ISSN" : "00178012", "PMID" : "23074865", "abstract" : "Exploiting vast new fl ows of information can radically improve your company\u2019s performance. But fi rst you\u2019ll have to change your decision-making culture.", "author" : [ { "dropping-particle" : "", "family" : "McAfee", "given" : "Andrew", "non-dropping-particle" : "", "parse-names" : false, "suffix" : "" }, { "dropping-particle" : "", "family" : "Brynjolfsson", "given" : "Erik", "non-dropping-particle" : "", "parse-names" : false, "suffix" : "" } ], "container-title" : "Harvard Buiness Review", "id" : "ITEM-1", "issue" : "10", "issued" : { "date-parts" : [ [ "2012" ] ] }, "page" : "61-68", "title" : "Big Data. The management revolution", "type" : "article-journal", "volume" : "90" }, "uris" : [ "http://www.mendeley.com/documents/?uuid=77d12885-1f85-43c4-9c9d-27649ada4968" ] } ], "mendeley" : { "formattedCitation" : "(McAfee &amp; Brynjolfsson 2012)", "plainTextFormattedCitation" : "(McAfee &amp; Brynjolfsson 2012)", "previouslyFormattedCitation" : "(McAfee &amp; Brynjolfsson 2012)" }, "properties" : { "noteIndex" : 0 }, "schema" : "https://github.com/citation-style-language/schema/raw/master/csl-citation.json" }</w:instrText>
      </w:r>
      <w:r>
        <w:fldChar w:fldCharType="separate"/>
      </w:r>
      <w:r w:rsidRPr="005A4B55">
        <w:rPr>
          <w:noProof/>
        </w:rPr>
        <w:t>(McAfee &amp; Brynjolfsson 2012)</w:t>
      </w:r>
      <w:r>
        <w:fldChar w:fldCharType="end"/>
      </w:r>
      <w:r>
        <w:t xml:space="preserve">, </w:t>
      </w:r>
      <w:r>
        <w:fldChar w:fldCharType="begin" w:fldLock="1"/>
      </w:r>
      <w:r>
        <w:instrText>ADDIN CSL_CITATION { "citationItems" : [ { "id" : "ITEM-1", "itemData" : { "author" : [ { "dropping-particle" : "", "family" : "Minelli", "given" : "Michael", "non-dropping-particle" : "", "parse-names" : false, "suffix" : "" }, { "dropping-particle" : "", "family" : "Chambers", "given" : "Michele", "non-dropping-particle" : "", "parse-names" : false, "suffix" : "" }, { "dropping-particle" : "", "family" : "Dhiraj", "given" : "Ambiga", "non-dropping-particle" : "", "parse-names" : false, "suffix" : "" } ], "id" : "ITEM-1", "issued" : { "date-parts" : [ [ "2012" ] ] }, "publisher" : "John Wiley &amp; Sons", "title" : "Big data, big analytics: emerging business intelligence and analytic trends for today's businesses", "type" : "book" }, "uris" : [ "http://www.mendeley.com/documents/?uuid=0ce03627-bf0d-45ec-b971-a817a2bdb7e3" ] } ], "mendeley" : { "formattedCitation" : "(Minelli et al. 2012)", "plainTextFormattedCitation" : "(Minelli et al. 2012)", "previouslyFormattedCitation" : "(Minelli et al. 2012)" }, "properties" : { "noteIndex" : 0 }, "schema" : "https://github.com/citation-style-language/schema/raw/master/csl-citation.json" }</w:instrText>
      </w:r>
      <w:r>
        <w:fldChar w:fldCharType="separate"/>
      </w:r>
      <w:r w:rsidRPr="005A4B55">
        <w:rPr>
          <w:noProof/>
        </w:rPr>
        <w:t>(Minelli et al. 2012)</w:t>
      </w:r>
      <w:r>
        <w:fldChar w:fldCharType="end"/>
      </w:r>
      <w:r>
        <w:t>.</w:t>
      </w:r>
    </w:p>
    <w:p w:rsidR="00F60A94" w:rsidRDefault="00F60A94" w:rsidP="00F60A94">
      <w:pPr>
        <w:jc w:val="both"/>
      </w:pPr>
      <w:r>
        <w:t>The “5Vs” of big data are as follows:</w:t>
      </w:r>
    </w:p>
    <w:p w:rsidR="00F60A94" w:rsidRDefault="00F60A94" w:rsidP="00F60A94">
      <w:pPr>
        <w:pStyle w:val="ListParagraph"/>
        <w:numPr>
          <w:ilvl w:val="0"/>
          <w:numId w:val="12"/>
        </w:numPr>
        <w:jc w:val="both"/>
      </w:pPr>
      <w:r>
        <w:lastRenderedPageBreak/>
        <w:t xml:space="preserve">Volume – 90% of world’s data was generated over the last 2 years; by some, big data is considered when dealing with volumes over </w:t>
      </w:r>
      <w:proofErr w:type="spellStart"/>
      <w:r>
        <w:t>peta</w:t>
      </w:r>
      <w:proofErr w:type="spellEnd"/>
      <w:r>
        <w:t xml:space="preserve"> bytes (10^15)</w:t>
      </w:r>
    </w:p>
    <w:p w:rsidR="00F60A94" w:rsidRDefault="00F60A94" w:rsidP="00F60A94">
      <w:pPr>
        <w:pStyle w:val="ListParagraph"/>
        <w:numPr>
          <w:ilvl w:val="0"/>
          <w:numId w:val="12"/>
        </w:numPr>
        <w:jc w:val="both"/>
      </w:pPr>
      <w:r>
        <w:t>Velocity – more data being received than can be processed using “traditional” data analysis approach; you receive more information than you can process before a decision has to be made; processing of real-time data streams is becoming essential</w:t>
      </w:r>
    </w:p>
    <w:p w:rsidR="00F60A94" w:rsidRDefault="00F60A94" w:rsidP="00F60A94">
      <w:pPr>
        <w:pStyle w:val="ListParagraph"/>
        <w:numPr>
          <w:ilvl w:val="0"/>
          <w:numId w:val="12"/>
        </w:numPr>
        <w:jc w:val="both"/>
      </w:pPr>
      <w:r>
        <w:t>Variety – different types of data are being accessible (structured data, sensory data, social media data, voice recordings, photos, videos)</w:t>
      </w:r>
    </w:p>
    <w:p w:rsidR="00F60A94" w:rsidRDefault="00F60A94" w:rsidP="00F60A94">
      <w:pPr>
        <w:pStyle w:val="ListParagraph"/>
        <w:numPr>
          <w:ilvl w:val="0"/>
          <w:numId w:val="12"/>
        </w:numPr>
        <w:jc w:val="both"/>
      </w:pPr>
      <w:r>
        <w:t>Veracity (validity) – lack of control over quality and accuracy which leads to inconsistencies and incompleteness</w:t>
      </w:r>
    </w:p>
    <w:p w:rsidR="00F60A94" w:rsidRDefault="00F60A94" w:rsidP="00F60A94">
      <w:pPr>
        <w:pStyle w:val="ListParagraph"/>
        <w:numPr>
          <w:ilvl w:val="0"/>
          <w:numId w:val="12"/>
        </w:numPr>
        <w:jc w:val="both"/>
      </w:pPr>
      <w:r>
        <w:t>Value – how to get value out of data</w:t>
      </w:r>
    </w:p>
    <w:p w:rsidR="00E520AA" w:rsidRDefault="00E520AA" w:rsidP="00E520AA">
      <w:pPr>
        <w:pStyle w:val="Heading3"/>
      </w:pPr>
      <w:bookmarkStart w:id="11" w:name="_Toc427347500"/>
      <w:r>
        <w:t>Data analysis</w:t>
      </w:r>
      <w:bookmarkEnd w:id="11"/>
    </w:p>
    <w:p w:rsidR="00E520AA" w:rsidRDefault="00E520AA" w:rsidP="00E520AA">
      <w:pPr>
        <w:pStyle w:val="Heading4"/>
      </w:pPr>
      <w:r>
        <w:t>Artificial Intelligence</w:t>
      </w:r>
    </w:p>
    <w:p w:rsidR="00E520AA" w:rsidRDefault="00E520AA" w:rsidP="00E520AA">
      <w:pPr>
        <w:jc w:val="both"/>
      </w:pPr>
      <w:r>
        <w:t xml:space="preserve">The proliferation of Artificial Intelligence has changed the landscape of many fields in science. </w:t>
      </w:r>
    </w:p>
    <w:p w:rsidR="00E520AA" w:rsidRDefault="00E520AA" w:rsidP="00E520AA">
      <w:pPr>
        <w:jc w:val="both"/>
      </w:pPr>
      <w:r>
        <w:t xml:space="preserve">Genetic Algorithms (GA) are one example of it. In some cases, they can give remarkable results outperforming humans. In one experiment, which was trying to optimise the design of an integrated circuit, GA generated solution which was much better than the one created by humans </w:t>
      </w:r>
      <w:r>
        <w:fldChar w:fldCharType="begin" w:fldLock="1"/>
      </w:r>
      <w:r>
        <w:instrText>ADDIN CSL_CITATION { "citationItems" : [ { "id" : "ITEM-1", "itemData" : { "DOI" : "10.1016/S0921-8890(96)00067-X", "ISBN" : "0921-8890", "ISSN" : "09218890", "abstract" : "We give an overview of evolutionary robotics research at Sussex over the last years We explain and justify our distinctive approaches to arti cial evolution and to the nature of robot control systems that are evolved Results are presented from research with evolved controllers for autonomous mobile robots simulated robots coevolved animats real robots with software controllers and a real robot with a controller directly evolved in hardware", "author" : [ { "dropping-particle" : "", "family" : "Harvey", "given" : "I", "non-dropping-particle" : "", "parse-names" : false, "suffix" : "" }, { "dropping-particle" : "", "family" : "Husbands", "given" : "P", "non-dropping-particle" : "", "parse-names" : false, "suffix" : "" }, { "dropping-particle" : "", "family" : "Cliff", "given" : "D", "non-dropping-particle" : "", "parse-names" : false, "suffix" : "" }, { "dropping-particle" : "", "family" : "Thompson", "given" : "a", "non-dropping-particle" : "", "parse-names" : false, "suffix" : "" }, { "dropping-particle" : "", "family" : "Jakobi", "given" : "N", "non-dropping-particle" : "", "parse-names" : false, "suffix" : "" } ], "id" : "ITEM-1", "issued" : { "date-parts" : [ [ "1997" ] ] }, "page" : "205-224", "title" : "Evolutionary Robotics: the Sussex Approach", "type" : "article-journal", "volume" : "20" }, "uris" : [ "http://www.mendeley.com/documents/?uuid=29855813-eeaa-4479-8fe7-32f6e14b4b09" ] } ], "mendeley" : { "formattedCitation" : "(Harvey et al. 1997)", "plainTextFormattedCitation" : "(Harvey et al. 1997)", "previouslyFormattedCitation" : "(Harvey et al. 1997)" }, "properties" : { "noteIndex" : 0 }, "schema" : "https://github.com/citation-style-language/schema/raw/master/csl-citation.json" }</w:instrText>
      </w:r>
      <w:r>
        <w:fldChar w:fldCharType="separate"/>
      </w:r>
      <w:r w:rsidRPr="000A04B9">
        <w:rPr>
          <w:noProof/>
        </w:rPr>
        <w:t>(Harvey et al. 1997)</w:t>
      </w:r>
      <w:r>
        <w:fldChar w:fldCharType="end"/>
      </w:r>
      <w:r>
        <w:t>. At the current level of complexity, chips are not designed by humans placing transistors one by one. Instead, humans describe the desired logical functions which are then translated by (sub-optimal) algorithms into a “mask work”. What was done in the experiment in Sussex, was to skip the entire process altogether and using GA holistically promote chips which were more desirable.</w:t>
      </w:r>
      <w:r w:rsidR="00727ECB">
        <w:t xml:space="preserve"> The design was automatically generated and using specific criteria it was either kept for the next iteration or removed.</w:t>
      </w:r>
      <w:r>
        <w:t xml:space="preserve"> The result was a </w:t>
      </w:r>
      <w:r w:rsidR="00727ECB">
        <w:t xml:space="preserve">very difficult to understand </w:t>
      </w:r>
      <w:r w:rsidR="00E6456C">
        <w:t xml:space="preserve">design </w:t>
      </w:r>
      <w:r>
        <w:t xml:space="preserve">– there were gates that seemed to do nothing, but when removed the behaviour of the entire chip changed </w:t>
      </w:r>
      <w:r>
        <w:fldChar w:fldCharType="begin" w:fldLock="1"/>
      </w:r>
      <w:r w:rsidR="00F12F7A">
        <w:instrText>ADDIN CSL_CITATION { "citationItems" : [ { "id" : "ITEM-1", "itemData" : { "DOI" : "10.1016/S0921-8890(96)00067-X", "ISBN" : "0921-8890", "ISSN" : "09218890", "abstract" : "We give an overview of evolutionary robotics research at Sussex over the last years We explain and justify our distinctive approaches to arti cial evolution and to the nature of robot control systems that are evolved Results are presented from research with evolved controllers for autonomous mobile robots simulated robots coevolved animats real robots with software controllers and a real robot with a controller directly evolved in hardware", "author" : [ { "dropping-particle" : "", "family" : "Harvey", "given" : "I", "non-dropping-particle" : "", "parse-names" : false, "suffix" : "" }, { "dropping-particle" : "", "family" : "Husbands", "given" : "P", "non-dropping-particle" : "", "parse-names" : false, "suffix" : "" }, { "dropping-particle" : "", "family" : "Cliff", "given" : "D", "non-dropping-particle" : "", "parse-names" : false, "suffix" : "" }, { "dropping-particle" : "", "family" : "Thompson", "given" : "a", "non-dropping-particle" : "", "parse-names" : false, "suffix" : "" }, { "dropping-particle" : "", "family" : "Jakobi", "given" : "N", "non-dropping-particle" : "", "parse-names" : false, "suffix" : "" } ], "id" : "ITEM-1", "issued" : { "date-parts" : [ [ "1997" ] ] }, "page" : "205-224", "title" : "Evolutionary Robotics: the Sussex Approach", "type" : "article-journal", "volume" : "20" }, "uris" : [ "http://www.mendeley.com/documents/?uuid=29855813-eeaa-4479-8fe7-32f6e14b4b09" ] } ], "mendeley" : { "formattedCitation" : "(Harvey et al. 1997)", "plainTextFormattedCitation" : "(Harvey et al. 1997)", "previouslyFormattedCitation" : "(Harvey et al. 1997)" }, "properties" : { "noteIndex" : 0 }, "schema" : "https://github.com/citation-style-language/schema/raw/master/csl-citation.json" }</w:instrText>
      </w:r>
      <w:r>
        <w:fldChar w:fldCharType="separate"/>
      </w:r>
      <w:r w:rsidRPr="000A04B9">
        <w:rPr>
          <w:noProof/>
        </w:rPr>
        <w:t>(Harvey et al. 1997)</w:t>
      </w:r>
      <w:r>
        <w:fldChar w:fldCharType="end"/>
      </w:r>
      <w:r>
        <w:t xml:space="preserve">. Moreover, it used fewer resources (transistors) and made use of the “grey states” (undefined states experienced in an integrated circuit immediately after a clock signal, when a transistor is switching from one state to another). GA </w:t>
      </w:r>
      <w:proofErr w:type="gramStart"/>
      <w:r>
        <w:t>are</w:t>
      </w:r>
      <w:proofErr w:type="gramEnd"/>
      <w:r>
        <w:t xml:space="preserve"> </w:t>
      </w:r>
      <w:r w:rsidR="00D840CB">
        <w:t xml:space="preserve">mostly </w:t>
      </w:r>
      <w:r>
        <w:t>used for optimisation purposes.</w:t>
      </w:r>
    </w:p>
    <w:p w:rsidR="00F12F7A" w:rsidRDefault="00E520AA" w:rsidP="00E520AA">
      <w:pPr>
        <w:jc w:val="both"/>
      </w:pPr>
      <w:r>
        <w:t xml:space="preserve">Fields </w:t>
      </w:r>
      <w:r w:rsidR="00D840CB">
        <w:t xml:space="preserve">of AI </w:t>
      </w:r>
      <w:r>
        <w:t xml:space="preserve">that </w:t>
      </w:r>
      <w:r w:rsidR="00727ECB">
        <w:t>are</w:t>
      </w:r>
      <w:r>
        <w:t xml:space="preserve"> </w:t>
      </w:r>
      <w:r w:rsidR="00D840CB">
        <w:t>more often used for</w:t>
      </w:r>
      <w:r>
        <w:t xml:space="preserve"> data analysis include </w:t>
      </w:r>
      <w:r w:rsidR="00D840CB">
        <w:t>Machine Learning</w:t>
      </w:r>
      <w:r w:rsidR="00E6456C">
        <w:t xml:space="preserve"> (ML)</w:t>
      </w:r>
      <w:r w:rsidR="00D840CB">
        <w:t xml:space="preserve"> and Pattern Recognition</w:t>
      </w:r>
      <w:r w:rsidR="00E6456C">
        <w:t xml:space="preserve"> (PR)</w:t>
      </w:r>
      <w:r w:rsidR="00F12F7A">
        <w:t xml:space="preserve"> </w:t>
      </w:r>
      <w:r w:rsidR="00F12F7A">
        <w:fldChar w:fldCharType="begin" w:fldLock="1"/>
      </w:r>
      <w:r w:rsidR="002E497D">
        <w:instrText>ADDIN CSL_CITATION { "citationItems" : [ { "id" : "ITEM-1", "itemData" : { "author" : [ { "dropping-particle" : "", "family" : "Bishop", "given" : "Christopher M", "non-dropping-particle" : "", "parse-names" : false, "suffix" : "" } ], "id" : "ITEM-1", "issued" : { "date-parts" : [ [ "2006" ] ] }, "publisher" : "springer", "title" : "Pattern recognition and machine learning", "type" : "book" }, "uris" : [ "http://www.mendeley.com/documents/?uuid=ad8022e0-45f2-4d04-a489-1c8fdf5f4d8a" ] } ], "mendeley" : { "formattedCitation" : "(Bishop 2006)", "plainTextFormattedCitation" : "(Bishop 2006)", "previouslyFormattedCitation" : "(Bishop 2006)" }, "properties" : { "noteIndex" : 0 }, "schema" : "https://github.com/citation-style-language/schema/raw/master/csl-citation.json" }</w:instrText>
      </w:r>
      <w:r w:rsidR="00F12F7A">
        <w:fldChar w:fldCharType="separate"/>
      </w:r>
      <w:r w:rsidR="00F12F7A" w:rsidRPr="00F12F7A">
        <w:rPr>
          <w:noProof/>
        </w:rPr>
        <w:t>(Bishop 2006)</w:t>
      </w:r>
      <w:r w:rsidR="00F12F7A">
        <w:fldChar w:fldCharType="end"/>
      </w:r>
      <w:r w:rsidR="00D840CB">
        <w:t>.</w:t>
      </w:r>
      <w:r w:rsidR="00727ECB">
        <w:t xml:space="preserve"> </w:t>
      </w:r>
      <w:r w:rsidR="00E6456C">
        <w:t xml:space="preserve">They </w:t>
      </w:r>
      <w:r w:rsidR="002E497D">
        <w:t>have many uses with s</w:t>
      </w:r>
      <w:r w:rsidR="00C51D66">
        <w:t>tructured and unstructured data. Some of the those relevant in this context include</w:t>
      </w:r>
      <w:r w:rsidR="002E497D">
        <w:t>: t</w:t>
      </w:r>
      <w:r w:rsidR="00E6456C">
        <w:t>ext/speech recognition, customer choices</w:t>
      </w:r>
      <w:r w:rsidR="002E497D">
        <w:t xml:space="preserve"> analysis, usage patterns analysis, decision support systems involving judgment, load forecasting, marketing and sales </w:t>
      </w:r>
      <w:r w:rsidR="002E497D">
        <w:fldChar w:fldCharType="begin" w:fldLock="1"/>
      </w:r>
      <w:r w:rsidR="002E497D">
        <w:instrText>ADDIN CSL_CITATION { "citationItems" : [ { "id" : "ITEM-1", "itemData" : { "author" : [ { "dropping-particle" : "", "family" : "Witten", "given" : "Ian H", "non-dropping-particle" : "", "parse-names" : false, "suffix" : "" }, { "dropping-particle" : "", "family" : "Frank", "given" : "Eibe", "non-dropping-particle" : "", "parse-names" : false, "suffix" : "" } ], "id" : "ITEM-1", "issued" : { "date-parts" : [ [ "2005" ] ] }, "publisher" : "Morgan Kaufmann", "title" : "Data Mining: Practical machine learning tools and techniques", "type" : "book" }, "uris" : [ "http://www.mendeley.com/documents/?uuid=6c4ef003-4cbe-4a75-a0d4-7910a0af231c" ] } ], "mendeley" : { "formattedCitation" : "(Witten &amp; Frank 2005)", "plainTextFormattedCitation" : "(Witten &amp; Frank 2005)", "previouslyFormattedCitation" : "(Witten &amp; Frank 2005)" }, "properties" : { "noteIndex" : 0 }, "schema" : "https://github.com/citation-style-language/schema/raw/master/csl-citation.json" }</w:instrText>
      </w:r>
      <w:r w:rsidR="002E497D">
        <w:fldChar w:fldCharType="separate"/>
      </w:r>
      <w:r w:rsidR="002E497D" w:rsidRPr="002E497D">
        <w:rPr>
          <w:noProof/>
        </w:rPr>
        <w:t>(Witten &amp; Frank 2005)</w:t>
      </w:r>
      <w:r w:rsidR="002E497D">
        <w:fldChar w:fldCharType="end"/>
      </w:r>
      <w:r w:rsidR="002E497D">
        <w:t>.</w:t>
      </w:r>
    </w:p>
    <w:p w:rsidR="00F60A94" w:rsidRDefault="00F60A94" w:rsidP="00E520AA">
      <w:pPr>
        <w:pStyle w:val="Heading4"/>
      </w:pPr>
      <w:r>
        <w:t>Business Intelligence</w:t>
      </w:r>
    </w:p>
    <w:p w:rsidR="004A1E94" w:rsidRDefault="00FE3060" w:rsidP="00FE3060">
      <w:r>
        <w:t>The term Business Intelligence</w:t>
      </w:r>
      <w:r w:rsidR="0046657D">
        <w:t xml:space="preserve"> (BI)</w:t>
      </w:r>
      <w:r>
        <w:t xml:space="preserve"> has been coined by</w:t>
      </w:r>
      <w:r w:rsidR="0046657D">
        <w:t xml:space="preserve"> Howard </w:t>
      </w:r>
      <w:proofErr w:type="spellStart"/>
      <w:r w:rsidR="0046657D">
        <w:t>Dresner</w:t>
      </w:r>
      <w:proofErr w:type="spellEnd"/>
      <w:r w:rsidR="0046657D">
        <w:t xml:space="preserve"> from</w:t>
      </w:r>
      <w:r>
        <w:t xml:space="preserve"> Gartner Group</w:t>
      </w:r>
      <w:r w:rsidR="0046657D">
        <w:t xml:space="preserve"> in 1989. It describes a set of data-driven tools and practices that emerged from Decision Support Systems (DSS) which went through a time of intense development in 1980’s </w:t>
      </w:r>
      <w:r w:rsidR="0046657D">
        <w:fldChar w:fldCharType="begin" w:fldLock="1"/>
      </w:r>
      <w:r w:rsidR="00B26591">
        <w:instrText>ADDIN CSL_CITATION { "citationItems" : [ { "id" : "ITEM-1", "itemData" : { "author" : [ { "dropping-particle" : "", "family" : "Power", "given" : "Daniel J", "non-dropping-particle" : "", "parse-names" : false, "suffix" : "" } ], "container-title" : "Handbook on Decision Support Systems 1", "id" : "ITEM-1", "issued" : { "date-parts" : [ [ "2008" ] ] }, "page" : "121-140", "publisher" : "Springer", "title" : "Decision support systems: a historical overview", "type" : "chapter" }, "uris" : [ "http://www.mendeley.com/documents/?uuid=eb750c19-1f4d-4426-b16d-d4571d47516c" ] } ], "mendeley" : { "formattedCitation" : "(Power 2008)", "plainTextFormattedCitation" : "(Power 2008)", "previouslyFormattedCitation" : "(Power 2008)" }, "properties" : { "noteIndex" : 0 }, "schema" : "https://github.com/citation-style-language/schema/raw/master/csl-citation.json" }</w:instrText>
      </w:r>
      <w:r w:rsidR="0046657D">
        <w:fldChar w:fldCharType="separate"/>
      </w:r>
      <w:r w:rsidR="0046657D" w:rsidRPr="0046657D">
        <w:rPr>
          <w:noProof/>
        </w:rPr>
        <w:t>(Power 2008)</w:t>
      </w:r>
      <w:r w:rsidR="0046657D">
        <w:fldChar w:fldCharType="end"/>
      </w:r>
      <w:r w:rsidR="0046657D">
        <w:t>.</w:t>
      </w:r>
      <w:r w:rsidR="00D57374">
        <w:t xml:space="preserve"> BI has been a very popular and dynamic field in the last few years which is attributed to</w:t>
      </w:r>
      <w:r w:rsidR="00B36ACC">
        <w:t xml:space="preserve">, among many others, “more turbulent business environments” and higher demands for profitability </w:t>
      </w:r>
      <w:r w:rsidR="00B36ACC">
        <w:fldChar w:fldCharType="begin" w:fldLock="1"/>
      </w:r>
      <w:r w:rsidR="00B36ACC">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rsidR="00B36ACC">
        <w:fldChar w:fldCharType="separate"/>
      </w:r>
      <w:r w:rsidR="00B36ACC" w:rsidRPr="00B36ACC">
        <w:rPr>
          <w:noProof/>
        </w:rPr>
        <w:t>(Baars &amp; Kemper 2008)</w:t>
      </w:r>
      <w:r w:rsidR="00B36ACC">
        <w:fldChar w:fldCharType="end"/>
      </w:r>
      <w:r w:rsidR="00D57374">
        <w:t xml:space="preserve"> </w:t>
      </w:r>
      <w:r w:rsidR="00B36ACC">
        <w:fldChar w:fldCharType="begin" w:fldLock="1"/>
      </w:r>
      <w:r w:rsidR="00B36ACC">
        <w:instrText>ADDIN CSL_CITATION { "citationItems" : [ { "id" : "ITEM-1", "itemData" : { "author" : [ { "dropping-particle" : "", "family" : "Sacu", "given" : "Catalina", "non-dropping-particle" : "", "parse-names" : false, "suffix" : "" }, { "dropping-particle" : "", "family" : "Spruit", "given" : "Marco", "non-dropping-particle" : "", "parse-names" : false, "suffix" : "" } ], "container-title" : "ICEIS (1)", "id" : "ITEM-1", "issued" : { "date-parts" : [ [ "2010" ] ] }, "page" : "288-293", "title" : "BIDM-The Business Intelligence Development Model.", "type" : "paper-conference" }, "uris" : [ "http://www.mendeley.com/documents/?uuid=2f67e603-e9f4-436c-ab6f-513e542f0fe5" ] } ], "mendeley" : { "formattedCitation" : "(Sacu &amp; Spruit 2010)", "plainTextFormattedCitation" : "(Sacu &amp; Spruit 2010)", "previouslyFormattedCitation" : "(Sacu &amp; Spruit 2010)" }, "properties" : { "noteIndex" : 0 }, "schema" : "https://github.com/citation-style-language/schema/raw/master/csl-citation.json" }</w:instrText>
      </w:r>
      <w:r w:rsidR="00B36ACC">
        <w:fldChar w:fldCharType="separate"/>
      </w:r>
      <w:r w:rsidR="00B36ACC" w:rsidRPr="00B36ACC">
        <w:rPr>
          <w:noProof/>
        </w:rPr>
        <w:t>(Sacu &amp; Spruit 2010)</w:t>
      </w:r>
      <w:r w:rsidR="00B36ACC">
        <w:fldChar w:fldCharType="end"/>
      </w:r>
      <w:r w:rsidR="00B36ACC">
        <w:t xml:space="preserve"> </w:t>
      </w:r>
      <w:r w:rsidR="00B36ACC">
        <w:fldChar w:fldCharType="begin" w:fldLock="1"/>
      </w:r>
      <w:r w:rsidR="00B36ACC">
        <w:instrText>ADDIN CSL_CITATION { "citationItems" : [ { "id" : "ITEM-1", "itemData" : { "author" : [ { "dropping-particle" : "", "family" : "Power", "given" : "Daniel J", "non-dropping-particle" : "", "parse-names" : false, "suffix" : "" } ], "container-title" : "Handbook on Decision Support Systems 1", "id" : "ITEM-1", "issued" : { "date-parts" : [ [ "2008" ] ] }, "page" : "121-140", "publisher" : "Springer", "title" : "Decision support systems: a historical overview", "type" : "chapter" }, "uris" : [ "http://www.mendeley.com/documents/?uuid=eb750c19-1f4d-4426-b16d-d4571d47516c" ] } ], "mendeley" : { "formattedCitation" : "(Power 2008)", "plainTextFormattedCitation" : "(Power 2008)", "previouslyFormattedCitation" : "(Power 2008)" }, "properties" : { "noteIndex" : 0 }, "schema" : "https://github.com/citation-style-language/schema/raw/master/csl-citation.json" }</w:instrText>
      </w:r>
      <w:r w:rsidR="00B36ACC">
        <w:fldChar w:fldCharType="separate"/>
      </w:r>
      <w:r w:rsidR="00B36ACC" w:rsidRPr="00B36ACC">
        <w:rPr>
          <w:noProof/>
        </w:rPr>
        <w:t>(Power 2008)</w:t>
      </w:r>
      <w:r w:rsidR="00B36ACC">
        <w:fldChar w:fldCharType="end"/>
      </w:r>
      <w:r w:rsidR="00B36ACC">
        <w:t>.</w:t>
      </w:r>
      <w:r w:rsidR="00472641">
        <w:t xml:space="preserve"> </w:t>
      </w:r>
      <w:r w:rsidR="004A1E94">
        <w:t xml:space="preserve">A range of </w:t>
      </w:r>
      <w:r w:rsidR="00472641">
        <w:t xml:space="preserve">BI tools </w:t>
      </w:r>
      <w:r w:rsidR="004A1E94">
        <w:t>that are</w:t>
      </w:r>
      <w:r w:rsidR="00472641">
        <w:t xml:space="preserve"> </w:t>
      </w:r>
      <w:r w:rsidR="004A1E94">
        <w:t>becoming popular recently are the</w:t>
      </w:r>
      <w:r w:rsidR="0055160E">
        <w:t xml:space="preserve"> user-</w:t>
      </w:r>
      <w:r w:rsidR="004A1E94">
        <w:t>driven</w:t>
      </w:r>
      <w:r w:rsidR="0055160E">
        <w:t xml:space="preserve"> solutions which</w:t>
      </w:r>
      <w:r w:rsidR="004A1E94">
        <w:t xml:space="preserve"> </w:t>
      </w:r>
      <w:r w:rsidR="0055160E">
        <w:t>promote</w:t>
      </w:r>
      <w:bookmarkStart w:id="12" w:name="_GoBack"/>
      <w:bookmarkEnd w:id="12"/>
      <w:r w:rsidR="00472641">
        <w:t xml:space="preserve"> “self-service”</w:t>
      </w:r>
      <w:r w:rsidR="004A1E94">
        <w:t xml:space="preserve"> as opposed to dependence on IT department’s involvement </w:t>
      </w:r>
      <w:r w:rsidR="004A1E94">
        <w:fldChar w:fldCharType="begin" w:fldLock="1"/>
      </w:r>
      <w:r w:rsidR="004A1E94">
        <w:instrText>ADDIN CSL_CITATION { "citationItems" : [ { "id" : "ITEM-1", "itemData" : { "author" : [ { "dropping-particle" : "", "family" : "Imhoff", "given" : "Claudia", "non-dropping-particle" : "", "parse-names" : false, "suffix" : "" }, { "dropping-particle" : "", "family" : "White", "given" : "Colin", "non-dropping-particle" : "", "parse-names" : false, "suffix" : "" } ], "container-title" : "TDWI best practices report. On the TDWI site: www. tdwi. org", "id" : "ITEM-1", "issued" : { "date-parts" : [ [ "2011" ] ] }, "title" : "Self-Service Business Intelligence-Empowering Users to Generate Insights", "type" : "article-journal" }, "uris" : [ "http://www.mendeley.com/documents/?uuid=1469d1a6-af6d-4008-9e44-119dd5dda80e" ] } ], "mendeley" : { "formattedCitation" : "(Imhoff &amp; White 2011)", "plainTextFormattedCitation" : "(Imhoff &amp; White 2011)", "previouslyFormattedCitation" : "(Imhoff &amp; White 2011)" }, "properties" : { "noteIndex" : 0 }, "schema" : "https://github.com/citation-style-language/schema/raw/master/csl-citation.json" }</w:instrText>
      </w:r>
      <w:r w:rsidR="004A1E94">
        <w:fldChar w:fldCharType="separate"/>
      </w:r>
      <w:r w:rsidR="004A1E94" w:rsidRPr="004A1E94">
        <w:rPr>
          <w:noProof/>
        </w:rPr>
        <w:t>(Imhoff &amp; White 2011)</w:t>
      </w:r>
      <w:r w:rsidR="004A1E94">
        <w:fldChar w:fldCharType="end"/>
      </w:r>
      <w:r w:rsidR="004A1E94">
        <w:fldChar w:fldCharType="begin" w:fldLock="1"/>
      </w:r>
      <w:r w:rsidR="004A1E94">
        <w:instrText>ADDIN CSL_CITATION { "citationItems" : [ { "id" : "ITEM-1", "itemData" : { "URL" : "http://www.microsoft.com/en-gb/server-cloud/solutions/business-intelligence/self-service.aspx", "accessed" : { "date-parts" : [ [ "2015", "8", "14" ] ] }, "author" : [ { "dropping-particle" : "", "family" : "Microsoft", "given" : "", "non-dropping-particle" : "", "parse-names" : false, "suffix" : "" } ], "id" : "ITEM-1", "issued" : { "date-parts" : [ [ "2015" ] ] }, "title" : "Self-service insight for everyone from any data", "type" : "webpage" }, "uris" : [ "http://www.mendeley.com/documents/?uuid=9c51ddf1-c0d4-44ea-8b2c-7f7c1bb2c477" ] } ], "mendeley" : { "formattedCitation" : "(Microsoft 2015)", "plainTextFormattedCitation" : "(Microsoft 2015)", "previouslyFormattedCitation" : "(Microsoft 2015)" }, "properties" : { "noteIndex" : 0 }, "schema" : "https://github.com/citation-style-language/schema/raw/master/csl-citation.json" }</w:instrText>
      </w:r>
      <w:r w:rsidR="004A1E94">
        <w:fldChar w:fldCharType="separate"/>
      </w:r>
      <w:r w:rsidR="004A1E94" w:rsidRPr="004A1E94">
        <w:rPr>
          <w:noProof/>
        </w:rPr>
        <w:t>(Microsoft 2015)</w:t>
      </w:r>
      <w:r w:rsidR="004A1E94">
        <w:fldChar w:fldCharType="end"/>
      </w:r>
      <w:r w:rsidR="004A1E94">
        <w:fldChar w:fldCharType="begin" w:fldLock="1"/>
      </w:r>
      <w:r w:rsidR="000E2DE2">
        <w:instrText>ADDIN CSL_CITATION { "citationItems" : [ { "id" : "ITEM-1", "itemData" : { "URL" : "http://global.qlik.com/uk/explore/products/empowers-it", "accessed" : { "date-parts" : [ [ "2015", "8", "14" ] ] }, "author" : [ { "dropping-particle" : "", "family" : "Qlik", "given" : "", "non-dropping-particle" : "", "parse-names" : false, "suffix" : "" } ], "id" : "ITEM-1", "issued" : { "date-parts" : [ [ "2015" ] ] }, "title" : "Self-Service BI", "type" : "webpage" }, "uris" : [ "http://www.mendeley.com/documents/?uuid=183ca92c-0d54-4ad7-8925-d51a66cc5a24" ] } ], "mendeley" : { "formattedCitation" : "(Qlik 2015)", "plainTextFormattedCitation" : "(Qlik 2015)", "previouslyFormattedCitation" : "(Qlik 2015)" }, "properties" : { "noteIndex" : 0 }, "schema" : "https://github.com/citation-style-language/schema/raw/master/csl-citation.json" }</w:instrText>
      </w:r>
      <w:r w:rsidR="004A1E94">
        <w:fldChar w:fldCharType="separate"/>
      </w:r>
      <w:r w:rsidR="004A1E94" w:rsidRPr="004A1E94">
        <w:rPr>
          <w:noProof/>
        </w:rPr>
        <w:t>(Qlik 2015)</w:t>
      </w:r>
      <w:r w:rsidR="004A1E94">
        <w:fldChar w:fldCharType="end"/>
      </w:r>
      <w:r w:rsidR="000E2DE2">
        <w:fldChar w:fldCharType="begin" w:fldLock="1"/>
      </w:r>
      <w:r w:rsidR="000E2DE2">
        <w:instrText>ADDIN CSL_CITATION { "citationItems" : [ { "id" : "ITEM-1", "itemData" : { "URL" : "http://www-03.ibm.com/software/products/en/cognos-express-bi-user", "accessed" : { "date-parts" : [ [ "2015", "8", "14" ] ] }, "author" : [ { "dropping-particle" : "", "family" : "IBM", "given" : "", "non-dropping-particle" : "", "parse-names" : false, "suffix" : "" } ], "id" : "ITEM-1", "issued" : { "date-parts" : [ [ "2015" ] ] }, "title" : "Cognos Express Business Intelligence User", "type" : "webpage" }, "uris" : [ "http://www.mendeley.com/documents/?uuid=ee436134-52a7-4fc3-9e11-ada2d52cc92a" ] } ], "mendeley" : { "formattedCitation" : "(IBM 2015a)", "plainTextFormattedCitation" : "(IBM 2015a)", "previouslyFormattedCitation" : "(IBM 2015a)" }, "properties" : { "noteIndex" : 0 }, "schema" : "https://github.com/citation-style-language/schema/raw/master/csl-citation.json" }</w:instrText>
      </w:r>
      <w:r w:rsidR="000E2DE2">
        <w:fldChar w:fldCharType="separate"/>
      </w:r>
      <w:r w:rsidR="000E2DE2" w:rsidRPr="000E2DE2">
        <w:rPr>
          <w:noProof/>
        </w:rPr>
        <w:t>(IBM 2015a)</w:t>
      </w:r>
      <w:r w:rsidR="000E2DE2">
        <w:fldChar w:fldCharType="end"/>
      </w:r>
      <w:r w:rsidR="004A1E94">
        <w:t>.</w:t>
      </w:r>
    </w:p>
    <w:p w:rsidR="00CD58DF" w:rsidRDefault="00B26591" w:rsidP="00FE3060">
      <w:r>
        <w:lastRenderedPageBreak/>
        <w:t>The goal of BI is to unveil valid risks and performance indicators, through the means of interpretation</w:t>
      </w:r>
      <w:r w:rsidR="00D57374">
        <w:t xml:space="preserve"> (processing)</w:t>
      </w:r>
      <w:r>
        <w:t xml:space="preserve"> of large volumes of data, in order to support managers on all levels: strategic, tactical and operational </w:t>
      </w:r>
      <w:r>
        <w:fldChar w:fldCharType="begin" w:fldLock="1"/>
      </w:r>
      <w:r w:rsidR="006720A1">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B26591">
        <w:rPr>
          <w:noProof/>
        </w:rPr>
        <w:t>(Baars &amp; Kemper 2008)</w:t>
      </w:r>
      <w:r>
        <w:fldChar w:fldCharType="end"/>
      </w:r>
      <w:r>
        <w:t>.</w:t>
      </w:r>
    </w:p>
    <w:p w:rsidR="00B36ACC" w:rsidRDefault="00B36ACC" w:rsidP="00FE3060">
      <w:r>
        <w:t xml:space="preserve">There are numerous models describing BI maturity. In general, they take into consideration </w:t>
      </w:r>
      <w:r w:rsidR="007E295C">
        <w:t>the following concepts: deployment, use and impact of BI in an organisation</w:t>
      </w:r>
      <w:r>
        <w:t xml:space="preserve"> </w:t>
      </w:r>
      <w:r>
        <w:fldChar w:fldCharType="begin" w:fldLock="1"/>
      </w:r>
      <w:r w:rsidR="007E295C">
        <w:instrText>ADDIN CSL_CITATION { "citationItems" : [ { "id" : "ITEM-1", "itemData" : { "DOI" : "10.1109/HICSS.2011.90", "ISBN" : "9780769542829", "ISSN" : "15301605", "abstract" : "In order to identify and explore the strengths and weaknesses of business intelligence (BI) initiatives, managers in charge need to assess the maturity of their BI efforts. For this, a wide range of maturity models has been developed, but these models often focus on technical details and do not address the potential value proposition of BI. Based on an extensive literature review and an empirical study, we develop and evaluate a theoretical model of impact-oriented BI maturity. Building on established IS theories, the model integrates BI deployment, BI usage, individual impact, and organizational performance. This conceptualization helps to refocus the topic of BI maturity to business needs and can be used as a theoretical foundation for future research.", "author" : [ { "dropping-particle" : "", "family" : "Lahrmann", "given" : "Gerrit", "non-dropping-particle" : "", "parse-names" : false, "suffix" : "" }, { "dropping-particle" : "", "family" : "Marx", "given" : "Frederik", "non-dropping-particle" : "", "parse-names" : false, "suffix" : "" }, { "dropping-particle" : "", "family" : "Winter", "given" : "Robert", "non-dropping-particle" : "", "parse-names" : false, "suffix" : "" }, { "dropping-particle" : "", "family" : "Wortmann", "given" : "Felix", "non-dropping-particle" : "", "parse-names" : false, "suffix" : "" } ], "container-title" : "Proceedings of the Annual Hawaii International Conference on System Sciences", "id" : "ITEM-1", "issued" : { "date-parts" : [ [ "2011" ] ] }, "page" : "1-10", "title" : "Business intelligence maturity: Development and evaluation of a theoretical model", "type" : "article-journal" }, "uris" : [ "http://www.mendeley.com/documents/?uuid=e7baf3ab-bcac-40d3-9add-0d46b8a4c8d6" ] } ], "mendeley" : { "formattedCitation" : "(Lahrmann et al. 2011)", "plainTextFormattedCitation" : "(Lahrmann et al. 2011)", "previouslyFormattedCitation" : "(Lahrmann et al. 2011)" }, "properties" : { "noteIndex" : 0 }, "schema" : "https://github.com/citation-style-language/schema/raw/master/csl-citation.json" }</w:instrText>
      </w:r>
      <w:r>
        <w:fldChar w:fldCharType="separate"/>
      </w:r>
      <w:r w:rsidRPr="00B36ACC">
        <w:rPr>
          <w:noProof/>
        </w:rPr>
        <w:t>(Lahrmann et al. 2011)</w:t>
      </w:r>
      <w:r>
        <w:fldChar w:fldCharType="end"/>
      </w:r>
      <w:r w:rsidR="007E295C">
        <w:t>.</w:t>
      </w:r>
    </w:p>
    <w:p w:rsidR="0046657D" w:rsidRPr="00D267FA" w:rsidRDefault="006720A1" w:rsidP="00472641">
      <w:r>
        <w:t xml:space="preserve">Currently most widely used tools within BI are reporting, data mining and Online Analytical Processing (OLAP). In many areas this is insufficient as a lot of data is not numerical or otherwise referred to as unstructured, e.g. voice transcripts, comments, e-mails, documents. This is especially true for analysing data about interactions with customers such as </w:t>
      </w:r>
      <w:r w:rsidR="00CD58DF">
        <w:t xml:space="preserve">data from </w:t>
      </w:r>
      <w:r>
        <w:t xml:space="preserve">Customer Relationship Management (CRM) systems </w:t>
      </w:r>
      <w:r>
        <w:fldChar w:fldCharType="begin" w:fldLock="1"/>
      </w:r>
      <w:r w:rsidR="00B36ACC">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6720A1">
        <w:rPr>
          <w:noProof/>
        </w:rPr>
        <w:t>(Baars &amp; Kemper 2008)</w:t>
      </w:r>
      <w:r>
        <w:fldChar w:fldCharType="end"/>
      </w:r>
      <w:r>
        <w:t xml:space="preserve">. </w:t>
      </w:r>
      <w:r w:rsidR="00B0713A">
        <w:t>T</w:t>
      </w:r>
      <w:r w:rsidR="00CD58DF">
        <w:t>here are different approaches and</w:t>
      </w:r>
      <w:r w:rsidR="00B0713A">
        <w:t xml:space="preserve"> frameworks for building systems that incorporate both data types. In general, they can either process unstructured data to extract from it information in a more structured way (e.g. text processing), present both data types</w:t>
      </w:r>
      <w:r w:rsidR="00CD58DF">
        <w:t xml:space="preserve"> next to each other without processing unstructured data (e.g. show all e-mails relevant to a performance indicator to allow human to understand the situation)</w:t>
      </w:r>
      <w:r w:rsidR="00B0713A">
        <w:t xml:space="preserve"> or </w:t>
      </w:r>
      <w:r w:rsidR="00CD58DF">
        <w:t>anything in between.</w:t>
      </w:r>
    </w:p>
    <w:p w:rsidR="00C058C2" w:rsidRDefault="00C058C2" w:rsidP="00C058C2">
      <w:pPr>
        <w:pStyle w:val="Heading3"/>
      </w:pPr>
      <w:bookmarkStart w:id="13" w:name="_Toc427347501"/>
      <w:r>
        <w:t>Smart cities</w:t>
      </w:r>
      <w:bookmarkEnd w:id="13"/>
    </w:p>
    <w:p w:rsidR="0011064E" w:rsidRDefault="00345CB6" w:rsidP="008B1BC5">
      <w:pPr>
        <w:jc w:val="both"/>
      </w:pPr>
      <w:r>
        <w:t>Smart C</w:t>
      </w:r>
      <w:r w:rsidR="00C058C2">
        <w:t>ities</w:t>
      </w:r>
      <w:r>
        <w:t xml:space="preserve"> (SC)</w:t>
      </w:r>
      <w:r w:rsidR="00C058C2">
        <w:t xml:space="preserve"> try to </w:t>
      </w:r>
      <w:r w:rsidR="00E61A14">
        <w:t xml:space="preserve">improve the lives of citizens by </w:t>
      </w:r>
      <w:r w:rsidR="00D4089E">
        <w:t>creating more sustainable and more efficient urban environment for people to live in</w:t>
      </w:r>
      <w:r w:rsidR="0011064E">
        <w:t xml:space="preserve"> </w:t>
      </w:r>
      <w:r w:rsidR="0011064E">
        <w:fldChar w:fldCharType="begin" w:fldLock="1"/>
      </w:r>
      <w:r w:rsidR="0011064E">
        <w:instrText>ADDIN CSL_CITATION { "citationItems" : [ { "id" : "ITEM-1", "itemData" : { "author" : [ { "dropping-particle" : "", "family" : "Geertman", "given" : "Stan", "non-dropping-particle" : "", "parse-names" : false, "suffix" : "" }, { "dropping-particle" : "", "family" : "Ferreira Jr", "given" : "Joseph", "non-dropping-particle" : "", "parse-names" : false, "suffix" : "" }, { "dropping-particle" : "", "family" : "Goodspeed", "given" : "Robert", "non-dropping-particle" : "", "parse-names" : false, "suffix" : "" }, { "dropping-particle" : "", "family" : "Stillwell", "given" : "John", "non-dropping-particle" : "", "parse-names" : false, "suffix" : "" } ], "id" : "ITEM-1", "issued" : { "date-parts" : [ [ "2015" ] ] }, "publisher" : "Springer", "title" : "Planning Support Systems and Smart Cities", "type" : "book" }, "uris" : [ "http://www.mendeley.com/documents/?uuid=634860a7-6cf4-475b-80db-50205e2180c8" ] } ], "mendeley" : { "formattedCitation" : "(Geertman et al. 2015)", "plainTextFormattedCitation" : "(Geertman et al. 2015)", "previouslyFormattedCitation" : "(Geertman et al. 2015)" }, "properties" : { "noteIndex" : 0 }, "schema" : "https://github.com/citation-style-language/schema/raw/master/csl-citation.json" }</w:instrText>
      </w:r>
      <w:r w:rsidR="0011064E">
        <w:fldChar w:fldCharType="separate"/>
      </w:r>
      <w:r w:rsidR="0011064E" w:rsidRPr="0011064E">
        <w:rPr>
          <w:noProof/>
        </w:rPr>
        <w:t>(Geertman et al. 2015)</w:t>
      </w:r>
      <w:r w:rsidR="0011064E">
        <w:fldChar w:fldCharType="end"/>
      </w:r>
      <w:r>
        <w:t xml:space="preserve">. Using technology-based solutions they try to address some of the challenges faced by metropolitan areas </w:t>
      </w:r>
      <w:r>
        <w:fldChar w:fldCharType="begin" w:fldLock="1"/>
      </w:r>
      <w:r w:rsidR="00C25C9B">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fldChar w:fldCharType="separate"/>
      </w:r>
      <w:r w:rsidRPr="00345CB6">
        <w:rPr>
          <w:noProof/>
        </w:rPr>
        <w:t>(Neirotti et al. 2014)</w:t>
      </w:r>
      <w:r>
        <w:fldChar w:fldCharType="end"/>
      </w:r>
      <w:r>
        <w:t>. Although there is no clear definition yet of what a SC is, it is widely accepted that Information and Communications Technologies (ICT) play a major role</w:t>
      </w:r>
      <w:r w:rsidR="0011064E">
        <w:t xml:space="preserve"> in SC</w:t>
      </w:r>
      <w:r>
        <w:t xml:space="preserve"> by acting as their “nervous system”</w:t>
      </w:r>
      <w:r w:rsidR="0011064E">
        <w:t xml:space="preserve"> </w:t>
      </w:r>
      <w:r w:rsidR="0011064E">
        <w:fldChar w:fldCharType="begin" w:fldLock="1"/>
      </w:r>
      <w:r w:rsidR="0011064E">
        <w:instrText>ADDIN CSL_CITATION { "citationItems" : [ { "id" : "ITEM-1", "itemData" : { "author" : [ { "dropping-particle" : "", "family" : "Geertman", "given" : "Stan", "non-dropping-particle" : "", "parse-names" : false, "suffix" : "" }, { "dropping-particle" : "", "family" : "Ferreira Jr", "given" : "Joseph", "non-dropping-particle" : "", "parse-names" : false, "suffix" : "" }, { "dropping-particle" : "", "family" : "Goodspeed", "given" : "Robert", "non-dropping-particle" : "", "parse-names" : false, "suffix" : "" }, { "dropping-particle" : "", "family" : "Stillwell", "given" : "John", "non-dropping-particle" : "", "parse-names" : false, "suffix" : "" } ], "id" : "ITEM-1", "issued" : { "date-parts" : [ [ "2015" ] ] }, "publisher" : "Springer", "title" : "Planning Support Systems and Smart Cities", "type" : "book" }, "uris" : [ "http://www.mendeley.com/documents/?uuid=634860a7-6cf4-475b-80db-50205e2180c8" ] } ], "mendeley" : { "formattedCitation" : "(Geertman et al. 2015)", "plainTextFormattedCitation" : "(Geertman et al. 2015)", "previouslyFormattedCitation" : "(Geertman et al. 2015)" }, "properties" : { "noteIndex" : 0 }, "schema" : "https://github.com/citation-style-language/schema/raw/master/csl-citation.json" }</w:instrText>
      </w:r>
      <w:r w:rsidR="0011064E">
        <w:fldChar w:fldCharType="separate"/>
      </w:r>
      <w:r w:rsidR="0011064E" w:rsidRPr="0011064E">
        <w:rPr>
          <w:noProof/>
        </w:rPr>
        <w:t>(Geertman et al. 2015)</w:t>
      </w:r>
      <w:r w:rsidR="0011064E">
        <w:fldChar w:fldCharType="end"/>
      </w:r>
      <w:r w:rsidR="0011064E">
        <w:t xml:space="preserve"> </w:t>
      </w:r>
      <w:r w:rsidR="0011064E">
        <w:fldChar w:fldCharType="begin" w:fldLock="1"/>
      </w:r>
      <w:r w:rsidR="002D1660">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rsidR="0011064E">
        <w:fldChar w:fldCharType="separate"/>
      </w:r>
      <w:r w:rsidR="0011064E" w:rsidRPr="0011064E">
        <w:rPr>
          <w:noProof/>
        </w:rPr>
        <w:t>(Neirotti et al. 2014)</w:t>
      </w:r>
      <w:r w:rsidR="0011064E">
        <w:fldChar w:fldCharType="end"/>
      </w:r>
      <w:r>
        <w:t>.</w:t>
      </w:r>
      <w:r w:rsidR="00877B7B">
        <w:t xml:space="preserve"> However, ICT capabilities by themselves are not sufficient and have to be matched with adequate human and organisational capital in order to enable cities to act accordingly.</w:t>
      </w:r>
      <w:r w:rsidR="00D4089E">
        <w:t xml:space="preserve"> </w:t>
      </w:r>
      <w:r w:rsidR="00C25C9B">
        <w:t xml:space="preserve"> </w:t>
      </w:r>
      <w:r w:rsidR="00D4089E">
        <w:t>Some research suggest that globally, initiatives within SC are highly diverse and depend heavily on the cultural and socio-economic background of the geographical region making it non trivial to find commonalities</w:t>
      </w:r>
      <w:r w:rsidR="00B12858">
        <w:t>, but with time a few archetype models will emerge</w:t>
      </w:r>
      <w:r w:rsidR="00D4089E">
        <w:t xml:space="preserve"> </w:t>
      </w:r>
      <w:r w:rsidR="00D4089E">
        <w:fldChar w:fldCharType="begin" w:fldLock="1"/>
      </w:r>
      <w:r w:rsidR="0011064E">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rsidR="00D4089E">
        <w:fldChar w:fldCharType="separate"/>
      </w:r>
      <w:r w:rsidR="00D4089E" w:rsidRPr="00D4089E">
        <w:rPr>
          <w:noProof/>
        </w:rPr>
        <w:t>(Neirotti et al. 2014)</w:t>
      </w:r>
      <w:r w:rsidR="00D4089E">
        <w:fldChar w:fldCharType="end"/>
      </w:r>
      <w:r w:rsidR="00B12858">
        <w:t xml:space="preserve"> </w:t>
      </w:r>
      <w:r w:rsidR="00B12858">
        <w:fldChar w:fldCharType="begin" w:fldLock="1"/>
      </w:r>
      <w:r w:rsidR="00733C70">
        <w:instrText>ADDIN CSL_CITATION { "citationItems" : [ { "id" : "ITEM-1", "itemData" : { "author" : [ { "dropping-particle" : "", "family" : "Geertman", "given" : "Stan", "non-dropping-particle" : "", "parse-names" : false, "suffix" : "" }, { "dropping-particle" : "", "family" : "Ferreira Jr", "given" : "Joseph", "non-dropping-particle" : "", "parse-names" : false, "suffix" : "" }, { "dropping-particle" : "", "family" : "Goodspeed", "given" : "Robert", "non-dropping-particle" : "", "parse-names" : false, "suffix" : "" }, { "dropping-particle" : "", "family" : "Stillwell", "given" : "John", "non-dropping-particle" : "", "parse-names" : false, "suffix" : "" } ], "id" : "ITEM-1", "issued" : { "date-parts" : [ [ "2015" ] ] }, "publisher" : "Springer", "title" : "Planning Support Systems and Smart Cities", "type" : "book" }, "uris" : [ "http://www.mendeley.com/documents/?uuid=634860a7-6cf4-475b-80db-50205e2180c8" ] } ], "mendeley" : { "formattedCitation" : "(Geertman et al. 2015)", "plainTextFormattedCitation" : "(Geertman et al. 2015)", "previouslyFormattedCitation" : "(Geertman et al. 2015)" }, "properties" : { "noteIndex" : 0 }, "schema" : "https://github.com/citation-style-language/schema/raw/master/csl-citation.json" }</w:instrText>
      </w:r>
      <w:r w:rsidR="00B12858">
        <w:fldChar w:fldCharType="separate"/>
      </w:r>
      <w:r w:rsidR="00B12858" w:rsidRPr="00B12858">
        <w:rPr>
          <w:noProof/>
        </w:rPr>
        <w:t>(Geertman et al. 2015)</w:t>
      </w:r>
      <w:r w:rsidR="00B12858">
        <w:fldChar w:fldCharType="end"/>
      </w:r>
      <w:r w:rsidR="00D4089E">
        <w:t>.</w:t>
      </w:r>
      <w:r w:rsidR="002D1660">
        <w:t xml:space="preserve"> The highest number of initiatives in area of SC has been observed in “Natural resources and energy” and “Transport and mobility” </w:t>
      </w:r>
      <w:r w:rsidR="002D1660">
        <w:fldChar w:fldCharType="begin" w:fldLock="1"/>
      </w:r>
      <w:r w:rsidR="002D1660">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rsidR="002D1660">
        <w:fldChar w:fldCharType="separate"/>
      </w:r>
      <w:r w:rsidR="002D1660" w:rsidRPr="00C25C9B">
        <w:rPr>
          <w:noProof/>
        </w:rPr>
        <w:t>(Neirotti et al. 2014)</w:t>
      </w:r>
      <w:r w:rsidR="002D1660">
        <w:fldChar w:fldCharType="end"/>
      </w:r>
      <w:r w:rsidR="002D1660">
        <w:t>.</w:t>
      </w:r>
    </w:p>
    <w:p w:rsidR="00345CB6" w:rsidRDefault="002D1660" w:rsidP="008B1BC5">
      <w:pPr>
        <w:jc w:val="both"/>
      </w:pPr>
      <w:r>
        <w:t xml:space="preserve">Transportation in Nairobi, Kenya using semi-formal mini-buses has been a subject of a project that used GPS data to improve route planning and way finding </w:t>
      </w:r>
      <w:r>
        <w:fldChar w:fldCharType="begin" w:fldLock="1"/>
      </w:r>
      <w:r w:rsidR="00AE2EA4">
        <w:instrText>ADDIN CSL_CITATION { "citationItems" : [ { "id" : "ITEM-1", "itemData" : { "author" : [ { "dropping-particle" : "", "family" : "Klopp", "given" : "Jacqueline", "non-dropping-particle" : "", "parse-names" : false, "suffix" : "" }, { "dropping-particle" : "", "family" : "Williams", "given" : "Sarah", "non-dropping-particle" : "", "parse-names" : false, "suffix" : "" }, { "dropping-particle" : "", "family" : "Waiganjo", "given" : "Peter", "non-dropping-particle" : "", "parse-names" : false, "suffix" : "" }, { "dropping-particle" : "", "family" : "Orwa", "given" : "Daniel", "non-dropping-particle" : "", "parse-names" : false, "suffix" : "" }, { "dropping-particle" : "", "family" : "White", "given" : "Adam", "non-dropping-particle" : "", "parse-names" : false, "suffix" : "" } ], "container-title" : "Planning Support Systems and Smart Cities", "id" : "ITEM-1", "issued" : { "date-parts" : [ [ "2015" ] ] }, "page" : "227-241", "publisher" : "Springer", "title" : "Leveraging Cellphones for Wayfinding and Journey Planning in Semi-formal Bus Systems: Lessons from Digital Matatus in Nairobi", "type" : "chapter" }, "uris" : [ "http://www.mendeley.com/documents/?uuid=1c07285f-2d76-43ec-ad11-abba81abc22e" ] } ], "mendeley" : { "formattedCitation" : "(Klopp et al. 2015)", "plainTextFormattedCitation" : "(Klopp et al. 2015)", "previouslyFormattedCitation" : "(Klopp et al. 2015)" }, "properties" : { "noteIndex" : 0 }, "schema" : "https://github.com/citation-style-language/schema/raw/master/csl-citation.json" }</w:instrText>
      </w:r>
      <w:r>
        <w:fldChar w:fldCharType="separate"/>
      </w:r>
      <w:r w:rsidRPr="002D1660">
        <w:rPr>
          <w:noProof/>
        </w:rPr>
        <w:t>(Klopp et al. 2015)</w:t>
      </w:r>
      <w:r>
        <w:fldChar w:fldCharType="end"/>
      </w:r>
      <w:r>
        <w:t>. The location</w:t>
      </w:r>
      <w:r w:rsidR="00AE2EA4">
        <w:t xml:space="preserve"> data</w:t>
      </w:r>
      <w:r>
        <w:t xml:space="preserve"> was not acquired through telecommunications operators, but was willingly shared by users</w:t>
      </w:r>
      <w:r w:rsidR="00AE2EA4">
        <w:t xml:space="preserve"> via a smartphone app</w:t>
      </w:r>
      <w:r>
        <w:t xml:space="preserve">. </w:t>
      </w:r>
      <w:r w:rsidR="00AE2EA4">
        <w:t xml:space="preserve">It was made public in GTFS format and processed using open-source tools such as Open Trip Planner </w:t>
      </w:r>
      <w:r w:rsidR="00AE2EA4">
        <w:fldChar w:fldCharType="begin" w:fldLock="1"/>
      </w:r>
      <w:r w:rsidR="00AE2EA4">
        <w:instrText>ADDIN CSL_CITATION { "citationItems" : [ { "id" : "ITEM-1", "itemData" : { "author" : [ { "dropping-particle" : "", "family" : "Klopp", "given" : "Jacqueline", "non-dropping-particle" : "", "parse-names" : false, "suffix" : "" }, { "dropping-particle" : "", "family" : "Williams", "given" : "Sarah", "non-dropping-particle" : "", "parse-names" : false, "suffix" : "" }, { "dropping-particle" : "", "family" : "Waiganjo", "given" : "Peter", "non-dropping-particle" : "", "parse-names" : false, "suffix" : "" }, { "dropping-particle" : "", "family" : "Orwa", "given" : "Daniel", "non-dropping-particle" : "", "parse-names" : false, "suffix" : "" }, { "dropping-particle" : "", "family" : "White", "given" : "Adam", "non-dropping-particle" : "", "parse-names" : false, "suffix" : "" } ], "container-title" : "Planning Support Systems and Smart Cities", "id" : "ITEM-1", "issued" : { "date-parts" : [ [ "2015" ] ] }, "page" : "227-241", "publisher" : "Springer", "title" : "Leveraging Cellphones for Wayfinding and Journey Planning in Semi-formal Bus Systems: Lessons from Digital Matatus in Nairobi", "type" : "chapter" }, "uris" : [ "http://www.mendeley.com/documents/?uuid=1c07285f-2d76-43ec-ad11-abba81abc22e" ] } ], "mendeley" : { "formattedCitation" : "(Klopp et al. 2015)", "plainTextFormattedCitation" : "(Klopp et al. 2015)", "previouslyFormattedCitation" : "(Klopp et al. 2015)" }, "properties" : { "noteIndex" : 0 }, "schema" : "https://github.com/citation-style-language/schema/raw/master/csl-citation.json" }</w:instrText>
      </w:r>
      <w:r w:rsidR="00AE2EA4">
        <w:fldChar w:fldCharType="separate"/>
      </w:r>
      <w:r w:rsidR="00AE2EA4" w:rsidRPr="00AE2EA4">
        <w:rPr>
          <w:noProof/>
        </w:rPr>
        <w:t>(Klopp et al. 2015)</w:t>
      </w:r>
      <w:r w:rsidR="00AE2EA4">
        <w:fldChar w:fldCharType="end"/>
      </w:r>
      <w:r w:rsidR="00AE2EA4">
        <w:t xml:space="preserve">. It is an example of “bottom-up” approach in which citizens are empowered (Open Data) and supported by local authorities to act and improve their city </w:t>
      </w:r>
      <w:r w:rsidR="00AE2EA4">
        <w:fldChar w:fldCharType="begin" w:fldLock="1"/>
      </w:r>
      <w:r w:rsidR="00B12858">
        <w:instrText>ADDIN CSL_CITATION { "citationItems" : [ { "id" : "ITEM-1", "itemData" : { "DOI" : "10.1016/j.cities.2013.12.010", "ISBN" : "0110907205", "ISSN" : "02642751", "abstract" : "The concept of Smart City (SC) as a means to enhance the life quality of citizen has been gaining increasing importance in the agendas of policy makers. However, a shared definition of SC is not available and it is hard to identify common global trends. This paper provides with a comprehensive understanding of the notion of SC through the elaboration of a taxonomy of pertinent application domains, namely: natural resources and energy, transport and mobility, buildings, living, government, and economy and people. It also explores the diffusion of smart initiatives via an empirical study aimed at investigating the ratio of domains covered by a city's best practices to the total of potential domains of smart initiatives and at understanding the role that various economic, urban, demographic, and geographical variables might have in influencing the planning approach to create a smarter city. Results reveal that the evolution patterns of a SC highly depend on its local context factors. In particular, economic development and structural urban variables are likely to influence a city's digital path, the geographical location to affect the SC strategy, and density of population, with its associated congestion problems, might an important component to determine the routes for the SC implementation. This work provides policy makers and city managers with useful guidelines to define and drive their SC strategy and planning actions towards the most appropriate domains of implementation. ?? 2014 Elsevier Ltd.", "author" : [ { "dropping-particle" : "", "family" : "Neirotti", "given" : "Paolo", "non-dropping-particle" : "", "parse-names" : false, "suffix" : "" }, { "dropping-particle" : "", "family" : "Marco", "given" : "Alberto", "non-dropping-particle" : "De", "parse-names" : false, "suffix" : "" }, { "dropping-particle" : "", "family" : "Cagliano", "given" : "Anna Corinna", "non-dropping-particle" : "", "parse-names" : false, "suffix" : "" }, { "dropping-particle" : "", "family" : "Mangano", "given" : "Giulio", "non-dropping-particle" : "", "parse-names" : false, "suffix" : "" }, { "dropping-particle" : "", "family" : "Scorrano", "given" : "Francesco", "non-dropping-particle" : "", "parse-names" : false, "suffix" : "" } ], "container-title" : "Cities", "id" : "ITEM-1", "issued" : { "date-parts" : [ [ "2014" ] ] }, "page" : "25-36", "publisher" : "Elsevier Ltd", "title" : "Current trends in smart city initiatives: Some stylised facts", "type" : "article-journal", "volume" : "38" }, "uris" : [ "http://www.mendeley.com/documents/?uuid=2e851111-1ba7-4c98-b7f9-94687431388e" ] } ], "mendeley" : { "formattedCitation" : "(Neirotti et al. 2014)", "plainTextFormattedCitation" : "(Neirotti et al. 2014)", "previouslyFormattedCitation" : "(Neirotti et al. 2014)" }, "properties" : { "noteIndex" : 0 }, "schema" : "https://github.com/citation-style-language/schema/raw/master/csl-citation.json" }</w:instrText>
      </w:r>
      <w:r w:rsidR="00AE2EA4">
        <w:fldChar w:fldCharType="separate"/>
      </w:r>
      <w:r w:rsidR="00AE2EA4" w:rsidRPr="00AE2EA4">
        <w:rPr>
          <w:noProof/>
        </w:rPr>
        <w:t>(Neirotti et al. 2014)</w:t>
      </w:r>
      <w:r w:rsidR="00AE2EA4">
        <w:fldChar w:fldCharType="end"/>
      </w:r>
      <w:r w:rsidR="00AE2EA4">
        <w:t>.</w:t>
      </w:r>
    </w:p>
    <w:p w:rsidR="00B153D4" w:rsidRDefault="00514319" w:rsidP="008B1BC5">
      <w:pPr>
        <w:jc w:val="both"/>
      </w:pPr>
      <w:r>
        <w:t xml:space="preserve">In 2012 the New York City Council has approved a law requiring all city agencies to open their data by 2018. One of the agencies helping in this process is </w:t>
      </w:r>
      <w:r w:rsidR="00733C70">
        <w:t xml:space="preserve">Mayor’s </w:t>
      </w:r>
      <w:r>
        <w:t xml:space="preserve">Office of Data Analytics (MODA). MODA </w:t>
      </w:r>
      <w:r w:rsidR="00733C70">
        <w:t xml:space="preserve">is responsible for initiatives within five categories: Supporting Operations, Citywide Data Sharing, Disaster </w:t>
      </w:r>
      <w:r>
        <w:t>Response</w:t>
      </w:r>
      <w:r w:rsidR="00733C70">
        <w:t xml:space="preserve"> and Resiliency, Economic Development, Open Data. They are offering courses to other City government employees about data and tools available to them</w:t>
      </w:r>
      <w:r w:rsidR="00346CC0">
        <w:t xml:space="preserve"> and are</w:t>
      </w:r>
      <w:r w:rsidR="00733C70">
        <w:t xml:space="preserve"> also promoting data driven decision making </w:t>
      </w:r>
      <w:r w:rsidR="00733C70">
        <w:fldChar w:fldCharType="begin" w:fldLock="1"/>
      </w:r>
      <w:r w:rsidR="0046657D">
        <w:instrText>ADDIN CSL_CITATION { "citationItems" : [ { "id" : "ITEM-1", "itemData" : { "URL" : "http://www.nyc.gov/html/analytics/html/initiatives/Initiatives.shtml", "accessed" : { "date-parts" : [ [ "2015", "8", "14" ] ] }, "author" : [ { "dropping-particle" : "", "family" : "NYC MODA", "given" : "", "non-dropping-particle" : "", "parse-names" : false, "suffix" : "" } ], "id" : "ITEM-1", "issued" : { "date-parts" : [ [ "2014" ] ] }, "title" : "NYC Analytics", "type" : "webpage" }, "uris" : [ "http://www.mendeley.com/documents/?uuid=b7d0f391-f4a1-4c9b-aec5-e7aba029a665" ] } ], "mendeley" : { "formattedCitation" : "(NYC MODA 2014)", "plainTextFormattedCitation" : "(NYC MODA 2014)", "previouslyFormattedCitation" : "(NYC MODA 2014)" }, "properties" : { "noteIndex" : 0 }, "schema" : "https://github.com/citation-style-language/schema/raw/master/csl-citation.json" }</w:instrText>
      </w:r>
      <w:r w:rsidR="00733C70">
        <w:fldChar w:fldCharType="separate"/>
      </w:r>
      <w:r w:rsidR="00733C70" w:rsidRPr="00733C70">
        <w:rPr>
          <w:noProof/>
        </w:rPr>
        <w:t>(NYC MODA 2014)</w:t>
      </w:r>
      <w:r w:rsidR="00733C70">
        <w:fldChar w:fldCharType="end"/>
      </w:r>
      <w:r w:rsidR="00733C70">
        <w:t xml:space="preserve">. </w:t>
      </w:r>
      <w:r w:rsidR="00346CC0">
        <w:t>One interesting project in New York City is called “Hudson Yards Redevelopment Project” in which an entire part of the city will be b</w:t>
      </w:r>
      <w:r w:rsidR="00CE3895">
        <w:t xml:space="preserve">uilt from scratch. </w:t>
      </w:r>
      <w:r w:rsidR="00CE3895">
        <w:lastRenderedPageBreak/>
        <w:t>It will be collecting information about air quality, pedestrian traffic, energy production and consumption. It will have a trash-disposal system to remove waste via underground pneumatic tubes.</w:t>
      </w:r>
    </w:p>
    <w:p w:rsidR="004D049A" w:rsidRDefault="00A66E37" w:rsidP="008B1BC5">
      <w:pPr>
        <w:pStyle w:val="Heading2"/>
        <w:jc w:val="both"/>
      </w:pPr>
      <w:bookmarkStart w:id="14" w:name="_Toc427347502"/>
      <w:r>
        <w:t>Double diamond</w:t>
      </w:r>
      <w:bookmarkEnd w:id="14"/>
    </w:p>
    <w:p w:rsidR="004274D4" w:rsidRDefault="00674F94" w:rsidP="008B1BC5">
      <w:pPr>
        <w:jc w:val="both"/>
      </w:pPr>
      <w:r>
        <w:t xml:space="preserve">“Double Diamond” is a model of the design process developed by the UK Design Council </w:t>
      </w:r>
      <w:r>
        <w:fldChar w:fldCharType="begin" w:fldLock="1"/>
      </w:r>
      <w:r w:rsidR="000A04B9">
        <w:instrText>ADDIN CSL_CITATION { "citationItems" : [ { "id" : "ITEM-1", "itemData" : { "author" : [ { "dropping-particle" : "", "family" : "Design Council", "given" : "", "non-dropping-particle" : "", "parse-names" : false, "suffix" : "" } ], "id" : "ITEM-1", "issued" : { "date-parts" : [ [ "2005" ] ] }, "title" : "The \u2018double diamond\u2019design process model", "type" : "article-journal" }, "uris" : [ "http://www.mendeley.com/documents/?uuid=f114ec10-6fb7-4b5a-b2c9-f203331d5ff2" ] } ], "mendeley" : { "formattedCitation" : "(Design Council 2005)", "plainTextFormattedCitation" : "(Design Council 2005)", "previouslyFormattedCitation" : "(Design Council 2005)" }, "properties" : { "noteIndex" : 0 }, "schema" : "https://github.com/citation-style-language/schema/raw/master/csl-citation.json" }</w:instrText>
      </w:r>
      <w:r>
        <w:fldChar w:fldCharType="separate"/>
      </w:r>
      <w:r w:rsidR="006149D9" w:rsidRPr="006149D9">
        <w:rPr>
          <w:noProof/>
        </w:rPr>
        <w:t>(Design Council 2005)</w:t>
      </w:r>
      <w:r>
        <w:fldChar w:fldCharType="end"/>
      </w:r>
      <w:r w:rsidR="00FD0E55">
        <w:t xml:space="preserve">, </w:t>
      </w:r>
      <w:r w:rsidR="00FD0E55">
        <w:fldChar w:fldCharType="begin" w:fldLock="1"/>
      </w:r>
      <w:r w:rsidR="000A04B9">
        <w:instrText>ADDIN CSL_CITATION { "citationItems" : [ { "id" : "ITEM-1", "itemData" : { "author" : [ { "dropping-particle" : "", "family" : "Design Council", "given" : "", "non-dropping-particle" : "", "parse-names" : false, "suffix" : "" } ], "container-title" : "London: Design Council, www. designcouncil. org. uk/sites/default/files/asset/document/ElevenLessons_Design_Council", "id" : "ITEM-1", "issue" : "282", "issued" : { "date-parts" : [ [ "2007" ] ] }, "page" : "29", "title" : "Eleven Lessons: Managing Design in Eleven Global Brands. A Study of the Design Process", "type" : "article-journal", "volume" : "20" }, "uris" : [ "http://www.mendeley.com/documents/?uuid=80f0054e-ae33-4c5f-98f1-f9d585239aba" ] } ], "mendeley" : { "formattedCitation" : "(Design Council 2007)", "plainTextFormattedCitation" : "(Design Council 2007)", "previouslyFormattedCitation" : "(Design Council 2007)" }, "properties" : { "noteIndex" : 0 }, "schema" : "https://github.com/citation-style-language/schema/raw/master/csl-citation.json" }</w:instrText>
      </w:r>
      <w:r w:rsidR="00FD0E55">
        <w:fldChar w:fldCharType="separate"/>
      </w:r>
      <w:r w:rsidR="006149D9" w:rsidRPr="006149D9">
        <w:rPr>
          <w:noProof/>
        </w:rPr>
        <w:t>(Design Council 2007)</w:t>
      </w:r>
      <w:r w:rsidR="00FD0E55">
        <w:fldChar w:fldCharType="end"/>
      </w:r>
      <w:r>
        <w:t xml:space="preserve">. </w:t>
      </w:r>
      <w:r w:rsidR="00B21309">
        <w:t>It is a result of a qualitative study of practices in companies focus</w:t>
      </w:r>
      <w:r w:rsidR="00F50A91">
        <w:t>ed</w:t>
      </w:r>
      <w:r w:rsidR="00B21309">
        <w:t xml:space="preserve"> on innovation and i</w:t>
      </w:r>
      <w:r>
        <w:t xml:space="preserve">t describes the commonalities in the creative </w:t>
      </w:r>
      <w:r w:rsidR="004274D4">
        <w:t xml:space="preserve">activities that </w:t>
      </w:r>
      <w:r w:rsidR="00564C62">
        <w:t>can be observed among designers</w:t>
      </w:r>
      <w:r w:rsidR="004274D4">
        <w:t xml:space="preserve"> regardless of the field they are working in. The model divides the design process into 4 phases as pictured in the diagram below.</w:t>
      </w:r>
      <w:r w:rsidR="00564C62">
        <w:t xml:space="preserve"> Each of those phases is focused on a different objective and involves methods which are characteristic to that stage</w:t>
      </w:r>
      <w:r w:rsidR="00F50A91">
        <w:t>.</w:t>
      </w:r>
    </w:p>
    <w:p w:rsidR="006923C9" w:rsidRDefault="006923C9" w:rsidP="006923C9">
      <w:pPr>
        <w:keepNext/>
        <w:jc w:val="both"/>
      </w:pPr>
      <w:r>
        <w:rPr>
          <w:noProof/>
          <w:lang w:eastAsia="en-GB"/>
        </w:rPr>
        <w:drawing>
          <wp:inline distT="0" distB="0" distL="0" distR="0" wp14:anchorId="3FCAF689" wp14:editId="6860BF28">
            <wp:extent cx="5760720" cy="337693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uble-Diamond-A3-for-publication-A-2000px_1.png"/>
                    <pic:cNvPicPr/>
                  </pic:nvPicPr>
                  <pic:blipFill>
                    <a:blip r:embed="rId7">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rsidR="00A66E37" w:rsidRDefault="006923C9" w:rsidP="008F3547">
      <w:pPr>
        <w:pStyle w:val="Caption"/>
        <w:jc w:val="center"/>
      </w:pPr>
      <w:r>
        <w:t xml:space="preserve">Figure </w:t>
      </w:r>
      <w:fldSimple w:instr=" SEQ Figure \* ARABIC ">
        <w:r w:rsidR="000E2DE2">
          <w:rPr>
            <w:noProof/>
          </w:rPr>
          <w:t>1</w:t>
        </w:r>
      </w:fldSimple>
      <w:r>
        <w:t xml:space="preserve"> Double Diamond diagram </w:t>
      </w:r>
      <w:r>
        <w:fldChar w:fldCharType="begin" w:fldLock="1"/>
      </w:r>
      <w:r w:rsidR="000A04B9">
        <w:instrText>ADDIN CSL_CITATION { "citationItems" : [ { "id" : "ITEM-1", "itemData" : { "author" : [ { "dropping-particle" : "", "family" : "Design Council", "given" : "", "non-dropping-particle" : "", "parse-names" : false, "suffix" : "" } ], "id" : "ITEM-1", "issued" : { "date-parts" : [ [ "2005" ] ] }, "title" : "The \u2018double diamond\u2019design process model", "type" : "article-journal" }, "uris" : [ "http://www.mendeley.com/documents/?uuid=f114ec10-6fb7-4b5a-b2c9-f203331d5ff2" ] } ], "mendeley" : { "formattedCitation" : "(Design Council 2005)", "plainTextFormattedCitation" : "(Design Council 2005)", "previouslyFormattedCitation" : "(Design Council 2005)" }, "properties" : { "noteIndex" : 0 }, "schema" : "https://github.com/citation-style-language/schema/raw/master/csl-citation.json" }</w:instrText>
      </w:r>
      <w:r>
        <w:fldChar w:fldCharType="separate"/>
      </w:r>
      <w:r w:rsidR="006149D9" w:rsidRPr="006149D9">
        <w:rPr>
          <w:b w:val="0"/>
          <w:noProof/>
        </w:rPr>
        <w:t>(Design Council 2005)</w:t>
      </w:r>
      <w:r>
        <w:fldChar w:fldCharType="end"/>
      </w:r>
    </w:p>
    <w:p w:rsidR="00B21309" w:rsidRDefault="00B21309" w:rsidP="008B1BC5">
      <w:pPr>
        <w:jc w:val="both"/>
      </w:pPr>
    </w:p>
    <w:p w:rsidR="00B21309" w:rsidRDefault="00B21309" w:rsidP="008B1BC5">
      <w:pPr>
        <w:pStyle w:val="Heading3"/>
        <w:jc w:val="both"/>
      </w:pPr>
      <w:bookmarkStart w:id="15" w:name="_Toc427347503"/>
      <w:r>
        <w:t>Discover</w:t>
      </w:r>
      <w:bookmarkEnd w:id="15"/>
    </w:p>
    <w:p w:rsidR="00564C62" w:rsidRDefault="00564C62" w:rsidP="008B1BC5">
      <w:pPr>
        <w:jc w:val="both"/>
      </w:pPr>
      <w:r>
        <w:t xml:space="preserve">At this stage the attitude </w:t>
      </w:r>
      <w:r w:rsidR="00F50A91">
        <w:t>adopted is</w:t>
      </w:r>
      <w:r>
        <w:t xml:space="preserve"> of openness in terms of thoughts and ideas. All ideas are welcome, different perspectives are nurtured and every direction has the potential to be valid. This thinking is </w:t>
      </w:r>
      <w:r w:rsidR="00F50A91">
        <w:t>typical</w:t>
      </w:r>
      <w:r>
        <w:t xml:space="preserve"> at the beginning of the project. Designers try to remain as open as possible so that their own perspectives do not limit cre</w:t>
      </w:r>
      <w:r w:rsidR="00FD0E55">
        <w:t>ativity. This helps in noticing things that might matter, clues about what would make the situation better especially</w:t>
      </w:r>
      <w:r w:rsidR="00F50A91">
        <w:t xml:space="preserve"> that it might be </w:t>
      </w:r>
      <w:r w:rsidR="00FD0E55">
        <w:t>something unexpected or not identified.</w:t>
      </w:r>
    </w:p>
    <w:p w:rsidR="00564C62" w:rsidRDefault="00FD0E55" w:rsidP="008B1BC5">
      <w:pPr>
        <w:jc w:val="both"/>
      </w:pPr>
      <w:r>
        <w:t>Some of the activities used at</w:t>
      </w:r>
      <w:r w:rsidR="00564C62">
        <w:t xml:space="preserve"> this stage include:</w:t>
      </w:r>
    </w:p>
    <w:p w:rsidR="00564C62" w:rsidRDefault="00564C62" w:rsidP="008B1BC5">
      <w:pPr>
        <w:pStyle w:val="ListParagraph"/>
        <w:numPr>
          <w:ilvl w:val="0"/>
          <w:numId w:val="27"/>
        </w:numPr>
        <w:jc w:val="both"/>
      </w:pPr>
      <w:r>
        <w:t>Observation</w:t>
      </w:r>
    </w:p>
    <w:p w:rsidR="00564C62" w:rsidRDefault="00564C62" w:rsidP="008B1BC5">
      <w:pPr>
        <w:pStyle w:val="ListParagraph"/>
        <w:numPr>
          <w:ilvl w:val="0"/>
          <w:numId w:val="27"/>
        </w:numPr>
        <w:jc w:val="both"/>
      </w:pPr>
      <w:r>
        <w:t>User diaries</w:t>
      </w:r>
    </w:p>
    <w:p w:rsidR="00564C62" w:rsidRDefault="00564C62" w:rsidP="008B1BC5">
      <w:pPr>
        <w:pStyle w:val="ListParagraph"/>
        <w:numPr>
          <w:ilvl w:val="0"/>
          <w:numId w:val="27"/>
        </w:numPr>
        <w:jc w:val="both"/>
      </w:pPr>
      <w:r>
        <w:t>Being your users</w:t>
      </w:r>
    </w:p>
    <w:p w:rsidR="00564C62" w:rsidRDefault="00564C62" w:rsidP="008B1BC5">
      <w:pPr>
        <w:pStyle w:val="ListParagraph"/>
        <w:numPr>
          <w:ilvl w:val="0"/>
          <w:numId w:val="27"/>
        </w:numPr>
        <w:jc w:val="both"/>
      </w:pPr>
      <w:r>
        <w:lastRenderedPageBreak/>
        <w:t>Brainstorming</w:t>
      </w:r>
    </w:p>
    <w:p w:rsidR="00564C62" w:rsidRDefault="00564C62" w:rsidP="008B1BC5">
      <w:pPr>
        <w:pStyle w:val="ListParagraph"/>
        <w:numPr>
          <w:ilvl w:val="0"/>
          <w:numId w:val="27"/>
        </w:numPr>
        <w:jc w:val="both"/>
      </w:pPr>
      <w:r>
        <w:t>Choosing a sample</w:t>
      </w:r>
    </w:p>
    <w:p w:rsidR="00564C62" w:rsidRDefault="00564C62" w:rsidP="008B1BC5">
      <w:pPr>
        <w:pStyle w:val="ListParagraph"/>
        <w:numPr>
          <w:ilvl w:val="0"/>
          <w:numId w:val="27"/>
        </w:numPr>
        <w:jc w:val="both"/>
      </w:pPr>
      <w:r>
        <w:t>Quantitative surveys</w:t>
      </w:r>
    </w:p>
    <w:p w:rsidR="00564C62" w:rsidRDefault="00564C62" w:rsidP="008B1BC5">
      <w:pPr>
        <w:pStyle w:val="ListParagraph"/>
        <w:numPr>
          <w:ilvl w:val="0"/>
          <w:numId w:val="27"/>
        </w:numPr>
        <w:jc w:val="both"/>
      </w:pPr>
      <w:r>
        <w:t>Fast visualisation</w:t>
      </w:r>
    </w:p>
    <w:p w:rsidR="00564C62" w:rsidRDefault="00564C62" w:rsidP="008B1BC5">
      <w:pPr>
        <w:pStyle w:val="ListParagraph"/>
        <w:numPr>
          <w:ilvl w:val="0"/>
          <w:numId w:val="27"/>
        </w:numPr>
        <w:jc w:val="both"/>
      </w:pPr>
      <w:r>
        <w:t>Secondary research</w:t>
      </w:r>
    </w:p>
    <w:p w:rsidR="00564C62" w:rsidRDefault="00564C62" w:rsidP="008B1BC5">
      <w:pPr>
        <w:pStyle w:val="ListParagraph"/>
        <w:numPr>
          <w:ilvl w:val="0"/>
          <w:numId w:val="27"/>
        </w:numPr>
        <w:jc w:val="both"/>
      </w:pPr>
      <w:r>
        <w:t>Hopes and fears</w:t>
      </w:r>
    </w:p>
    <w:p w:rsidR="00FD0E55" w:rsidRDefault="00FD0E55" w:rsidP="008B1BC5">
      <w:pPr>
        <w:pStyle w:val="ListParagraph"/>
        <w:numPr>
          <w:ilvl w:val="0"/>
          <w:numId w:val="27"/>
        </w:numPr>
        <w:jc w:val="both"/>
      </w:pPr>
      <w:r>
        <w:t>Market research</w:t>
      </w:r>
    </w:p>
    <w:p w:rsidR="00FD0E55" w:rsidRDefault="00FD0E55" w:rsidP="008B1BC5">
      <w:pPr>
        <w:pStyle w:val="ListParagraph"/>
        <w:numPr>
          <w:ilvl w:val="0"/>
          <w:numId w:val="27"/>
        </w:numPr>
        <w:jc w:val="both"/>
      </w:pPr>
      <w:r>
        <w:t>User research</w:t>
      </w:r>
    </w:p>
    <w:p w:rsidR="00FD0E55" w:rsidRDefault="00FD0E55" w:rsidP="008B1BC5">
      <w:pPr>
        <w:pStyle w:val="ListParagraph"/>
        <w:numPr>
          <w:ilvl w:val="0"/>
          <w:numId w:val="27"/>
        </w:numPr>
        <w:jc w:val="both"/>
      </w:pPr>
      <w:r>
        <w:t>Managing information</w:t>
      </w:r>
    </w:p>
    <w:p w:rsidR="00FD0E55" w:rsidRDefault="00FD0E55" w:rsidP="008B1BC5">
      <w:pPr>
        <w:pStyle w:val="ListParagraph"/>
        <w:numPr>
          <w:ilvl w:val="0"/>
          <w:numId w:val="27"/>
        </w:numPr>
        <w:jc w:val="both"/>
      </w:pPr>
      <w:r>
        <w:t>Design research groups</w:t>
      </w:r>
    </w:p>
    <w:p w:rsidR="00B21309" w:rsidRDefault="00B21309" w:rsidP="008B1BC5">
      <w:pPr>
        <w:pStyle w:val="Heading3"/>
        <w:jc w:val="both"/>
      </w:pPr>
      <w:bookmarkStart w:id="16" w:name="_Toc427347504"/>
      <w:r>
        <w:t>Define</w:t>
      </w:r>
      <w:bookmarkEnd w:id="16"/>
    </w:p>
    <w:p w:rsidR="00FD0E55" w:rsidRPr="00FD0E55" w:rsidRDefault="00FD0E55" w:rsidP="008B1BC5">
      <w:pPr>
        <w:jc w:val="both"/>
      </w:pPr>
      <w:r>
        <w:t xml:space="preserve">Second phase is trying to make sense out of all the information collected. It is focused on identifying causalities, narrowing down insights and establishing the main challenge which will be addressed. It takes into consideration limitations of the project in terms of what is feasible </w:t>
      </w:r>
      <w:r w:rsidR="008427C3">
        <w:t>given the time and resources. Selection and discarding of ideas takes place here as well. It starts with numerous concepts and ideas and finishes with a clear definition of the problem and a list of actionable tasks.</w:t>
      </w:r>
    </w:p>
    <w:p w:rsidR="00B21309" w:rsidRDefault="00F50A91" w:rsidP="008B1BC5">
      <w:pPr>
        <w:jc w:val="both"/>
      </w:pPr>
      <w:r>
        <w:t>Activities at this stage often involve:</w:t>
      </w:r>
    </w:p>
    <w:p w:rsidR="00F50A91" w:rsidRDefault="00F50A91" w:rsidP="008B1BC5">
      <w:pPr>
        <w:pStyle w:val="ListParagraph"/>
        <w:numPr>
          <w:ilvl w:val="0"/>
          <w:numId w:val="28"/>
        </w:numPr>
        <w:jc w:val="both"/>
      </w:pPr>
      <w:r>
        <w:t>Focus groups</w:t>
      </w:r>
    </w:p>
    <w:p w:rsidR="00F50A91" w:rsidRDefault="00F50A91" w:rsidP="008B1BC5">
      <w:pPr>
        <w:pStyle w:val="ListParagraph"/>
        <w:numPr>
          <w:ilvl w:val="0"/>
          <w:numId w:val="28"/>
        </w:numPr>
        <w:jc w:val="both"/>
      </w:pPr>
      <w:r>
        <w:t>Assessment criteria</w:t>
      </w:r>
    </w:p>
    <w:p w:rsidR="00F50A91" w:rsidRDefault="00F50A91" w:rsidP="008B1BC5">
      <w:pPr>
        <w:pStyle w:val="ListParagraph"/>
        <w:numPr>
          <w:ilvl w:val="0"/>
          <w:numId w:val="28"/>
        </w:numPr>
        <w:jc w:val="both"/>
      </w:pPr>
      <w:r>
        <w:t>Comparing notes</w:t>
      </w:r>
    </w:p>
    <w:p w:rsidR="00F50A91" w:rsidRDefault="00F50A91" w:rsidP="008B1BC5">
      <w:pPr>
        <w:pStyle w:val="ListParagraph"/>
        <w:numPr>
          <w:ilvl w:val="0"/>
          <w:numId w:val="28"/>
        </w:numPr>
        <w:jc w:val="both"/>
      </w:pPr>
      <w:r>
        <w:t>Drivers and hurdles</w:t>
      </w:r>
    </w:p>
    <w:p w:rsidR="00F50A91" w:rsidRDefault="00F50A91" w:rsidP="008B1BC5">
      <w:pPr>
        <w:pStyle w:val="ListParagraph"/>
        <w:numPr>
          <w:ilvl w:val="0"/>
          <w:numId w:val="28"/>
        </w:numPr>
        <w:jc w:val="both"/>
      </w:pPr>
      <w:r>
        <w:t>Customer journey mapping</w:t>
      </w:r>
    </w:p>
    <w:p w:rsidR="00F50A91" w:rsidRDefault="00F50A91" w:rsidP="008B1BC5">
      <w:pPr>
        <w:pStyle w:val="ListParagraph"/>
        <w:numPr>
          <w:ilvl w:val="0"/>
          <w:numId w:val="28"/>
        </w:numPr>
        <w:jc w:val="both"/>
      </w:pPr>
      <w:r>
        <w:t>Project development</w:t>
      </w:r>
    </w:p>
    <w:p w:rsidR="00F50A91" w:rsidRDefault="00F50A91" w:rsidP="008B1BC5">
      <w:pPr>
        <w:pStyle w:val="ListParagraph"/>
        <w:numPr>
          <w:ilvl w:val="0"/>
          <w:numId w:val="28"/>
        </w:numPr>
        <w:jc w:val="both"/>
      </w:pPr>
      <w:r>
        <w:t>Project management</w:t>
      </w:r>
    </w:p>
    <w:p w:rsidR="00F50A91" w:rsidRDefault="00F50A91" w:rsidP="008B1BC5">
      <w:pPr>
        <w:pStyle w:val="ListParagraph"/>
        <w:numPr>
          <w:ilvl w:val="0"/>
          <w:numId w:val="28"/>
        </w:numPr>
        <w:jc w:val="both"/>
      </w:pPr>
      <w:r>
        <w:t>Project sign-off</w:t>
      </w:r>
    </w:p>
    <w:p w:rsidR="00B21309" w:rsidRDefault="00B21309" w:rsidP="008B1BC5">
      <w:pPr>
        <w:pStyle w:val="Heading3"/>
        <w:jc w:val="both"/>
      </w:pPr>
      <w:bookmarkStart w:id="17" w:name="_Toc427347505"/>
      <w:r>
        <w:t>Develop</w:t>
      </w:r>
      <w:bookmarkEnd w:id="17"/>
    </w:p>
    <w:p w:rsidR="00B21309" w:rsidRDefault="00B874B3" w:rsidP="008B1BC5">
      <w:pPr>
        <w:jc w:val="both"/>
      </w:pPr>
      <w:r>
        <w:t>This stage involves intense creation, prototyping and testing. It takes the results of the previous phase as a “design brief” and uses it as a framework for the development process. Iterating is very important in order to improve and refine the</w:t>
      </w:r>
      <w:r w:rsidRPr="00B874B3">
        <w:t xml:space="preserve"> </w:t>
      </w:r>
      <w:r>
        <w:t>prototypes as well as</w:t>
      </w:r>
      <w:r w:rsidRPr="00B874B3">
        <w:t xml:space="preserve"> </w:t>
      </w:r>
      <w:r>
        <w:t xml:space="preserve">concepts. </w:t>
      </w:r>
      <w:r w:rsidR="00212683">
        <w:t>Attitude of trying and failing</w:t>
      </w:r>
      <w:r>
        <w:t xml:space="preserve"> </w:t>
      </w:r>
      <w:r w:rsidR="00212683">
        <w:t>ensures the space for</w:t>
      </w:r>
      <w:r>
        <w:t xml:space="preserve"> </w:t>
      </w:r>
      <w:r w:rsidR="00212683">
        <w:t>testing different implementations</w:t>
      </w:r>
      <w:r>
        <w:t xml:space="preserve"> using different techniques </w:t>
      </w:r>
      <w:r w:rsidR="00212683">
        <w:t xml:space="preserve">and thus finding </w:t>
      </w:r>
      <w:r>
        <w:t>the best one.</w:t>
      </w:r>
      <w:r w:rsidR="009932AD">
        <w:t xml:space="preserve"> Some of the tools used are similar to Define stage, but here they are focused on bringing a product ready for production.</w:t>
      </w:r>
    </w:p>
    <w:p w:rsidR="00F50A91" w:rsidRDefault="00F50A91" w:rsidP="008B1BC5">
      <w:pPr>
        <w:jc w:val="both"/>
      </w:pPr>
      <w:r>
        <w:t>Typical to this stage are:</w:t>
      </w:r>
    </w:p>
    <w:p w:rsidR="00F50A91" w:rsidRDefault="00F50A91" w:rsidP="008B1BC5">
      <w:pPr>
        <w:pStyle w:val="ListParagraph"/>
        <w:numPr>
          <w:ilvl w:val="0"/>
          <w:numId w:val="29"/>
        </w:numPr>
        <w:jc w:val="both"/>
      </w:pPr>
      <w:r>
        <w:t>Character profiles</w:t>
      </w:r>
    </w:p>
    <w:p w:rsidR="00F50A91" w:rsidRDefault="00F50A91" w:rsidP="008B1BC5">
      <w:pPr>
        <w:pStyle w:val="ListParagraph"/>
        <w:numPr>
          <w:ilvl w:val="0"/>
          <w:numId w:val="29"/>
        </w:numPr>
        <w:jc w:val="both"/>
      </w:pPr>
      <w:r>
        <w:t>Scenarios</w:t>
      </w:r>
    </w:p>
    <w:p w:rsidR="00F50A91" w:rsidRDefault="00F50A91" w:rsidP="008B1BC5">
      <w:pPr>
        <w:pStyle w:val="ListParagraph"/>
        <w:numPr>
          <w:ilvl w:val="0"/>
          <w:numId w:val="29"/>
        </w:numPr>
        <w:jc w:val="both"/>
      </w:pPr>
      <w:r>
        <w:t>Role-playing</w:t>
      </w:r>
    </w:p>
    <w:p w:rsidR="00F50A91" w:rsidRDefault="00F50A91" w:rsidP="008B1BC5">
      <w:pPr>
        <w:pStyle w:val="ListParagraph"/>
        <w:numPr>
          <w:ilvl w:val="0"/>
          <w:numId w:val="29"/>
        </w:numPr>
        <w:jc w:val="both"/>
      </w:pPr>
      <w:r>
        <w:t>Service blueprints</w:t>
      </w:r>
    </w:p>
    <w:p w:rsidR="00F50A91" w:rsidRDefault="00F50A91" w:rsidP="008B1BC5">
      <w:pPr>
        <w:pStyle w:val="ListParagraph"/>
        <w:numPr>
          <w:ilvl w:val="0"/>
          <w:numId w:val="29"/>
        </w:numPr>
        <w:jc w:val="both"/>
      </w:pPr>
      <w:r>
        <w:t>Physical prototyping</w:t>
      </w:r>
    </w:p>
    <w:p w:rsidR="00F50A91" w:rsidRDefault="00F50A91" w:rsidP="008B1BC5">
      <w:pPr>
        <w:pStyle w:val="ListParagraph"/>
        <w:numPr>
          <w:ilvl w:val="0"/>
          <w:numId w:val="29"/>
        </w:numPr>
        <w:jc w:val="both"/>
      </w:pPr>
      <w:r>
        <w:t>Multi-disciplinary working</w:t>
      </w:r>
    </w:p>
    <w:p w:rsidR="00F50A91" w:rsidRDefault="00F50A91" w:rsidP="008B1BC5">
      <w:pPr>
        <w:pStyle w:val="ListParagraph"/>
        <w:numPr>
          <w:ilvl w:val="0"/>
          <w:numId w:val="29"/>
        </w:numPr>
        <w:jc w:val="both"/>
      </w:pPr>
      <w:r>
        <w:t>Visual management</w:t>
      </w:r>
    </w:p>
    <w:p w:rsidR="00F50A91" w:rsidRDefault="00F50A91" w:rsidP="008B1BC5">
      <w:pPr>
        <w:pStyle w:val="ListParagraph"/>
        <w:numPr>
          <w:ilvl w:val="0"/>
          <w:numId w:val="29"/>
        </w:numPr>
        <w:jc w:val="both"/>
      </w:pPr>
      <w:r>
        <w:lastRenderedPageBreak/>
        <w:t>Development methods</w:t>
      </w:r>
    </w:p>
    <w:p w:rsidR="00F50A91" w:rsidRDefault="00F50A91" w:rsidP="008B1BC5">
      <w:pPr>
        <w:pStyle w:val="ListParagraph"/>
        <w:numPr>
          <w:ilvl w:val="0"/>
          <w:numId w:val="29"/>
        </w:numPr>
        <w:jc w:val="both"/>
      </w:pPr>
      <w:r>
        <w:t>Testing</w:t>
      </w:r>
    </w:p>
    <w:p w:rsidR="00F50A91" w:rsidRDefault="00F50A91" w:rsidP="008B1BC5">
      <w:pPr>
        <w:jc w:val="both"/>
      </w:pPr>
    </w:p>
    <w:p w:rsidR="00B21309" w:rsidRDefault="00B21309" w:rsidP="008B1BC5">
      <w:pPr>
        <w:pStyle w:val="Heading3"/>
        <w:jc w:val="both"/>
      </w:pPr>
      <w:bookmarkStart w:id="18" w:name="_Toc427347506"/>
      <w:r>
        <w:t>Deliver</w:t>
      </w:r>
      <w:bookmarkEnd w:id="18"/>
    </w:p>
    <w:p w:rsidR="00B21309" w:rsidRDefault="00B874B3" w:rsidP="008B1BC5">
      <w:pPr>
        <w:jc w:val="both"/>
      </w:pPr>
      <w:r>
        <w:t>The last phase is when the product is being finalised, produced and launched.</w:t>
      </w:r>
      <w:r w:rsidR="009932AD">
        <w:t xml:space="preserve"> Here it is mass produced, checked before release and delivered to the user. Feedback mechanisms should be in place which will improve the product itself, but also methods and practices used in the process of creation of it.</w:t>
      </w:r>
    </w:p>
    <w:p w:rsidR="00B21309" w:rsidRDefault="00F50A91" w:rsidP="008B1BC5">
      <w:pPr>
        <w:jc w:val="both"/>
      </w:pPr>
      <w:r>
        <w:t xml:space="preserve">Characteristic to this phase are the following </w:t>
      </w:r>
      <w:r w:rsidR="00F77BCF">
        <w:t>activities</w:t>
      </w:r>
      <w:r>
        <w:t>:</w:t>
      </w:r>
    </w:p>
    <w:p w:rsidR="00F50A91" w:rsidRDefault="00F50A91" w:rsidP="008B1BC5">
      <w:pPr>
        <w:pStyle w:val="ListParagraph"/>
        <w:numPr>
          <w:ilvl w:val="0"/>
          <w:numId w:val="30"/>
        </w:numPr>
        <w:jc w:val="both"/>
      </w:pPr>
      <w:r>
        <w:t>Phasing</w:t>
      </w:r>
    </w:p>
    <w:p w:rsidR="00F50A91" w:rsidRDefault="00F50A91" w:rsidP="008B1BC5">
      <w:pPr>
        <w:pStyle w:val="ListParagraph"/>
        <w:numPr>
          <w:ilvl w:val="0"/>
          <w:numId w:val="30"/>
        </w:numPr>
        <w:jc w:val="both"/>
      </w:pPr>
      <w:r>
        <w:t>Final testing</w:t>
      </w:r>
    </w:p>
    <w:p w:rsidR="00F50A91" w:rsidRDefault="00F50A91" w:rsidP="008B1BC5">
      <w:pPr>
        <w:pStyle w:val="ListParagraph"/>
        <w:numPr>
          <w:ilvl w:val="0"/>
          <w:numId w:val="30"/>
        </w:numPr>
        <w:jc w:val="both"/>
      </w:pPr>
      <w:r>
        <w:t>Evaluation</w:t>
      </w:r>
    </w:p>
    <w:p w:rsidR="00F50A91" w:rsidRDefault="00F50A91" w:rsidP="008B1BC5">
      <w:pPr>
        <w:pStyle w:val="ListParagraph"/>
        <w:numPr>
          <w:ilvl w:val="0"/>
          <w:numId w:val="30"/>
        </w:numPr>
        <w:jc w:val="both"/>
      </w:pPr>
      <w:r>
        <w:t>Feedback loops</w:t>
      </w:r>
    </w:p>
    <w:p w:rsidR="00F50A91" w:rsidRDefault="00F50A91" w:rsidP="008B1BC5">
      <w:pPr>
        <w:pStyle w:val="ListParagraph"/>
        <w:numPr>
          <w:ilvl w:val="0"/>
          <w:numId w:val="30"/>
        </w:numPr>
        <w:jc w:val="both"/>
      </w:pPr>
      <w:r>
        <w:t>Methods banks</w:t>
      </w:r>
    </w:p>
    <w:p w:rsidR="00F50A91" w:rsidRDefault="00F50A91" w:rsidP="008B1BC5">
      <w:pPr>
        <w:pStyle w:val="ListParagraph"/>
        <w:numPr>
          <w:ilvl w:val="0"/>
          <w:numId w:val="30"/>
        </w:numPr>
        <w:jc w:val="both"/>
      </w:pPr>
      <w:r>
        <w:t>Approval</w:t>
      </w:r>
    </w:p>
    <w:p w:rsidR="00F50A91" w:rsidRDefault="00F50A91" w:rsidP="008B1BC5">
      <w:pPr>
        <w:pStyle w:val="ListParagraph"/>
        <w:numPr>
          <w:ilvl w:val="0"/>
          <w:numId w:val="30"/>
        </w:numPr>
        <w:jc w:val="both"/>
      </w:pPr>
      <w:r>
        <w:t>Launch</w:t>
      </w:r>
    </w:p>
    <w:p w:rsidR="00B21309" w:rsidRPr="00A66E37" w:rsidRDefault="00F50A91" w:rsidP="008B1BC5">
      <w:pPr>
        <w:pStyle w:val="ListParagraph"/>
        <w:numPr>
          <w:ilvl w:val="0"/>
          <w:numId w:val="30"/>
        </w:numPr>
        <w:jc w:val="both"/>
      </w:pPr>
      <w:r>
        <w:t>Targets</w:t>
      </w:r>
    </w:p>
    <w:p w:rsidR="005058C1" w:rsidRDefault="005058C1" w:rsidP="008B1BC5">
      <w:pPr>
        <w:jc w:val="both"/>
      </w:pPr>
      <w:r>
        <w:br w:type="page"/>
      </w:r>
    </w:p>
    <w:p w:rsidR="00745150" w:rsidRPr="00A06C67" w:rsidRDefault="004E38B1" w:rsidP="008B1BC5">
      <w:pPr>
        <w:pStyle w:val="Heading1"/>
        <w:jc w:val="both"/>
      </w:pPr>
      <w:bookmarkStart w:id="19" w:name="_Toc427347507"/>
      <w:r>
        <w:lastRenderedPageBreak/>
        <w:t>Description of the work undertaken</w:t>
      </w:r>
      <w:bookmarkEnd w:id="19"/>
    </w:p>
    <w:p w:rsidR="00905739" w:rsidRDefault="00905739" w:rsidP="008B1BC5">
      <w:pPr>
        <w:pStyle w:val="Heading2"/>
        <w:jc w:val="both"/>
      </w:pPr>
      <w:bookmarkStart w:id="20" w:name="_Toc427347508"/>
      <w:r>
        <w:t>Discover</w:t>
      </w:r>
      <w:bookmarkEnd w:id="20"/>
    </w:p>
    <w:p w:rsidR="00581C8E" w:rsidRDefault="00581C8E" w:rsidP="008B1BC5">
      <w:pPr>
        <w:jc w:val="both"/>
      </w:pPr>
      <w:r>
        <w:t>During the discovery phase of the project the objective was to become familiar with the CEC environment</w:t>
      </w:r>
      <w:r w:rsidR="00073006">
        <w:t>, i.e. find out what tools are available and how they are being used,</w:t>
      </w:r>
      <w:r>
        <w:t xml:space="preserve"> and gather</w:t>
      </w:r>
      <w:r w:rsidR="00073006">
        <w:t xml:space="preserve"> information about how to best contribute to the organisation. This was to be done </w:t>
      </w:r>
      <w:r>
        <w:t>wh</w:t>
      </w:r>
      <w:r w:rsidR="00073006">
        <w:t>ile staying as open as possible, allowing any influences or ideas.</w:t>
      </w:r>
    </w:p>
    <w:p w:rsidR="0052785A" w:rsidRDefault="00073006" w:rsidP="008B1BC5">
      <w:pPr>
        <w:jc w:val="both"/>
      </w:pPr>
      <w:r>
        <w:t>At the beginning of the project I had no knowledge about the operations within the Council or which departments would be involved. Some of the question</w:t>
      </w:r>
      <w:r w:rsidR="0052785A">
        <w:t>s I wanted to answer include</w:t>
      </w:r>
      <w:r w:rsidR="00826A55">
        <w:t>d</w:t>
      </w:r>
      <w:r w:rsidR="0052785A">
        <w:t>:</w:t>
      </w:r>
    </w:p>
    <w:p w:rsidR="0052785A" w:rsidRDefault="0052785A" w:rsidP="008B1BC5">
      <w:pPr>
        <w:pStyle w:val="ListParagraph"/>
        <w:numPr>
          <w:ilvl w:val="0"/>
          <w:numId w:val="34"/>
        </w:numPr>
        <w:jc w:val="both"/>
      </w:pPr>
      <w:r>
        <w:t>Are there any activities in the Council similar to the</w:t>
      </w:r>
      <w:r w:rsidR="00253631">
        <w:t xml:space="preserve"> scope of the</w:t>
      </w:r>
      <w:r>
        <w:t xml:space="preserve"> project </w:t>
      </w:r>
      <w:r w:rsidR="00995E01">
        <w:t>(or were</w:t>
      </w:r>
      <w:r w:rsidR="00253631">
        <w:t xml:space="preserve"> there any</w:t>
      </w:r>
      <w:r w:rsidR="00995E01">
        <w:t xml:space="preserve"> in the past)</w:t>
      </w:r>
      <w:r>
        <w:t>?</w:t>
      </w:r>
    </w:p>
    <w:p w:rsidR="0052785A" w:rsidRDefault="0052785A" w:rsidP="008B1BC5">
      <w:pPr>
        <w:pStyle w:val="ListParagraph"/>
        <w:numPr>
          <w:ilvl w:val="0"/>
          <w:numId w:val="34"/>
        </w:numPr>
        <w:jc w:val="both"/>
      </w:pPr>
      <w:r>
        <w:t xml:space="preserve">Who would benefit from </w:t>
      </w:r>
      <w:r w:rsidR="00826A55">
        <w:t>it</w:t>
      </w:r>
      <w:r>
        <w:t xml:space="preserve"> and how to give</w:t>
      </w:r>
      <w:r w:rsidR="00826A55">
        <w:t xml:space="preserve"> those stakeholders</w:t>
      </w:r>
      <w:r>
        <w:t xml:space="preserve"> an opportunity to be involved?</w:t>
      </w:r>
    </w:p>
    <w:p w:rsidR="0052785A" w:rsidRDefault="0052785A" w:rsidP="008B1BC5">
      <w:pPr>
        <w:pStyle w:val="ListParagraph"/>
        <w:numPr>
          <w:ilvl w:val="0"/>
          <w:numId w:val="34"/>
        </w:numPr>
        <w:jc w:val="both"/>
      </w:pPr>
      <w:r>
        <w:t>What questions (in terms of “channel shift”) are not answered in the Council?</w:t>
      </w:r>
    </w:p>
    <w:p w:rsidR="00073006" w:rsidRDefault="00073006" w:rsidP="008B1BC5">
      <w:pPr>
        <w:pStyle w:val="ListParagraph"/>
        <w:numPr>
          <w:ilvl w:val="0"/>
          <w:numId w:val="34"/>
        </w:numPr>
        <w:jc w:val="both"/>
      </w:pPr>
      <w:r>
        <w:t>At what level of abstraction should the analysis be</w:t>
      </w:r>
      <w:r w:rsidR="00253631">
        <w:t xml:space="preserve"> conducted</w:t>
      </w:r>
      <w:r>
        <w:t>?</w:t>
      </w:r>
    </w:p>
    <w:p w:rsidR="00073006" w:rsidRDefault="00073006" w:rsidP="008B1BC5">
      <w:pPr>
        <w:pStyle w:val="ListParagraph"/>
        <w:numPr>
          <w:ilvl w:val="0"/>
          <w:numId w:val="34"/>
        </w:numPr>
        <w:jc w:val="both"/>
      </w:pPr>
      <w:r>
        <w:t>What</w:t>
      </w:r>
      <w:r w:rsidR="00826A55">
        <w:t xml:space="preserve"> IT</w:t>
      </w:r>
      <w:r>
        <w:t xml:space="preserve"> systems</w:t>
      </w:r>
      <w:r w:rsidR="00826A55">
        <w:t>/tools</w:t>
      </w:r>
      <w:r>
        <w:t xml:space="preserve"> can be used in the project?</w:t>
      </w:r>
    </w:p>
    <w:p w:rsidR="00073006" w:rsidRDefault="00073006" w:rsidP="008B1BC5">
      <w:pPr>
        <w:pStyle w:val="ListParagraph"/>
        <w:numPr>
          <w:ilvl w:val="0"/>
          <w:numId w:val="34"/>
        </w:numPr>
        <w:jc w:val="both"/>
      </w:pPr>
      <w:r>
        <w:t xml:space="preserve">Who has the </w:t>
      </w:r>
      <w:r w:rsidR="0052785A">
        <w:t xml:space="preserve">necessary understanding </w:t>
      </w:r>
      <w:r w:rsidR="00826A55">
        <w:t xml:space="preserve">of the infrastructure and activities </w:t>
      </w:r>
      <w:r w:rsidR="0052785A">
        <w:t>on the architectural level?</w:t>
      </w:r>
    </w:p>
    <w:p w:rsidR="0052785A" w:rsidRPr="00581C8E" w:rsidRDefault="0052785A" w:rsidP="008B1BC5">
      <w:pPr>
        <w:pStyle w:val="ListParagraph"/>
        <w:numPr>
          <w:ilvl w:val="0"/>
          <w:numId w:val="34"/>
        </w:numPr>
        <w:jc w:val="both"/>
      </w:pPr>
      <w:r>
        <w:t>What else do I not know?</w:t>
      </w:r>
    </w:p>
    <w:p w:rsidR="00905739" w:rsidRDefault="00ED03FF" w:rsidP="008B1BC5">
      <w:pPr>
        <w:pStyle w:val="Heading3"/>
        <w:jc w:val="both"/>
      </w:pPr>
      <w:bookmarkStart w:id="21" w:name="_Toc427347509"/>
      <w:r>
        <w:t>M</w:t>
      </w:r>
      <w:r w:rsidR="00905739">
        <w:t>eetings at the Council</w:t>
      </w:r>
      <w:bookmarkEnd w:id="21"/>
    </w:p>
    <w:p w:rsidR="00905739" w:rsidRDefault="00D851F1" w:rsidP="008B1BC5">
      <w:pPr>
        <w:jc w:val="both"/>
      </w:pPr>
      <w:r>
        <w:t xml:space="preserve">Initially the contact person from the Council was Sally Kerr. In response to my questions she arranged a meeting with a corporate architect Neil </w:t>
      </w:r>
      <w:proofErr w:type="spellStart"/>
      <w:r>
        <w:t>Dumbleton</w:t>
      </w:r>
      <w:proofErr w:type="spellEnd"/>
      <w:r>
        <w:t>. The purpose of the meeting was to give me an opportunity to ask questions regarding organisational structure as well as</w:t>
      </w:r>
      <w:r w:rsidR="004F15F9">
        <w:t xml:space="preserve"> to</w:t>
      </w:r>
      <w:r>
        <w:t xml:space="preserve"> get an overview of the context of the project.</w:t>
      </w:r>
    </w:p>
    <w:p w:rsidR="00283598" w:rsidRDefault="00D851F1" w:rsidP="008B1BC5">
      <w:pPr>
        <w:jc w:val="both"/>
      </w:pPr>
      <w:r>
        <w:t>As it turned out</w:t>
      </w:r>
      <w:r w:rsidR="00FE4CBA">
        <w:t>,</w:t>
      </w:r>
      <w:r>
        <w:t xml:space="preserve"> it was a fi</w:t>
      </w:r>
      <w:r w:rsidR="00FE4CBA">
        <w:t>rst meeting in a series. There was no formalized documentation or central place with knowledge about on-going projects that was made available to the author. As a result, personal meetings were the only way to understand activity in the Council. Moreover, it was only thanks to good will of many employees at the City of Edinburgh Council that this was possible.</w:t>
      </w:r>
    </w:p>
    <w:p w:rsidR="00FE4CBA" w:rsidRDefault="00FE4CBA" w:rsidP="008B1BC5">
      <w:pPr>
        <w:jc w:val="both"/>
      </w:pPr>
      <w:r>
        <w:t xml:space="preserve">The diagram below </w:t>
      </w:r>
      <w:r w:rsidR="00144B5B">
        <w:t>shows all the</w:t>
      </w:r>
      <w:r>
        <w:t xml:space="preserve"> people who I interacted with </w:t>
      </w:r>
      <w:r w:rsidR="00144B5B">
        <w:t>during the entire project</w:t>
      </w:r>
      <w:r>
        <w:t>. Connections between d</w:t>
      </w:r>
      <w:r w:rsidR="00BE0632">
        <w:t>ifferent actors represent how I got to know them.</w:t>
      </w:r>
      <w:r w:rsidR="00144B5B">
        <w:t xml:space="preserve"> Circles with colour</w:t>
      </w:r>
      <w:r w:rsidR="00977B0C">
        <w:t>ed</w:t>
      </w:r>
      <w:r w:rsidR="00144B5B">
        <w:t xml:space="preserve"> backgrounds highlight people who I spoke with </w:t>
      </w:r>
      <w:r w:rsidR="005A37D0">
        <w:t>in this phase. Orange colour marks people related with University of Edinburgh, blue is for CEC employees. L</w:t>
      </w:r>
      <w:r w:rsidR="00893287">
        <w:t>evel</w:t>
      </w:r>
      <w:r w:rsidR="005A37D0">
        <w:t xml:space="preserve"> of </w:t>
      </w:r>
      <w:r w:rsidR="009233F1">
        <w:t>a circle</w:t>
      </w:r>
      <w:r w:rsidR="005A37D0">
        <w:t xml:space="preserve"> do</w:t>
      </w:r>
      <w:r w:rsidR="009233F1">
        <w:t>es</w:t>
      </w:r>
      <w:r w:rsidR="005A37D0">
        <w:t xml:space="preserve"> not reflect </w:t>
      </w:r>
      <w:r w:rsidR="009233F1">
        <w:t xml:space="preserve">a </w:t>
      </w:r>
      <w:r w:rsidR="005A37D0">
        <w:t>position in the Council’s structure</w:t>
      </w:r>
      <w:r w:rsidR="009233F1">
        <w:t xml:space="preserve"> -</w:t>
      </w:r>
      <w:r w:rsidR="005A37D0">
        <w:t xml:space="preserve"> </w:t>
      </w:r>
      <w:r w:rsidR="009233F1">
        <w:t>it is</w:t>
      </w:r>
      <w:r w:rsidR="005A37D0">
        <w:t xml:space="preserve"> used solely </w:t>
      </w:r>
      <w:r w:rsidR="009233F1">
        <w:t xml:space="preserve">for </w:t>
      </w:r>
      <w:r w:rsidR="005A37D0">
        <w:t>increasing legibility of the diagram.</w:t>
      </w:r>
    </w:p>
    <w:p w:rsidR="002C4F57" w:rsidRDefault="002C4F57" w:rsidP="008B1BC5">
      <w:pPr>
        <w:jc w:val="both"/>
      </w:pPr>
    </w:p>
    <w:p w:rsidR="005F2ED4" w:rsidRDefault="005A37D0" w:rsidP="00283598">
      <w:pPr>
        <w:jc w:val="center"/>
      </w:pPr>
      <w:r>
        <w:rPr>
          <w:noProof/>
          <w:lang w:eastAsia="en-GB"/>
        </w:rPr>
        <w:lastRenderedPageBreak/>
        <w:drawing>
          <wp:inline distT="0" distB="0" distL="0" distR="0" wp14:anchorId="252A6FD8" wp14:editId="6811798C">
            <wp:extent cx="8870778" cy="2837634"/>
            <wp:effectExtent l="6668"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overy phase, people(4).jpg"/>
                    <pic:cNvPicPr/>
                  </pic:nvPicPr>
                  <pic:blipFill>
                    <a:blip r:embed="rId8">
                      <a:extLst>
                        <a:ext uri="{28A0092B-C50C-407E-A947-70E740481C1C}">
                          <a14:useLocalDpi xmlns:a14="http://schemas.microsoft.com/office/drawing/2010/main" val="0"/>
                        </a:ext>
                      </a:extLst>
                    </a:blip>
                    <a:stretch>
                      <a:fillRect/>
                    </a:stretch>
                  </pic:blipFill>
                  <pic:spPr>
                    <a:xfrm rot="5400000">
                      <a:off x="0" y="0"/>
                      <a:ext cx="8875424" cy="2839120"/>
                    </a:xfrm>
                    <a:prstGeom prst="rect">
                      <a:avLst/>
                    </a:prstGeom>
                  </pic:spPr>
                </pic:pic>
              </a:graphicData>
            </a:graphic>
          </wp:inline>
        </w:drawing>
      </w:r>
    </w:p>
    <w:p w:rsidR="00314E93" w:rsidRDefault="00977B0C" w:rsidP="00977B0C">
      <w:pPr>
        <w:jc w:val="both"/>
      </w:pPr>
      <w:r>
        <w:lastRenderedPageBreak/>
        <w:t xml:space="preserve">From these meetings and discussions I gained a brief understanding of the situation at </w:t>
      </w:r>
      <w:smartTag w:uri="urn:schemas-microsoft-com:office:smarttags" w:element="stockticker">
        <w:r>
          <w:t>CEC</w:t>
        </w:r>
      </w:smartTag>
      <w:r>
        <w:t xml:space="preserve">. There </w:t>
      </w:r>
      <w:r w:rsidR="00314E93">
        <w:t>was</w:t>
      </w:r>
      <w:r>
        <w:t xml:space="preserve"> a big effort within the Council aiming at transforming the way services are being delivered and “Channel Shift” </w:t>
      </w:r>
      <w:r w:rsidR="00314E93">
        <w:t xml:space="preserve">was a part of it. The outsourced ICT services in the Council were delivered by British Telecom starting from 2001 and the contract was set to end in 2016. </w:t>
      </w:r>
      <w:r w:rsidR="00A5386B">
        <w:t>In order to find a new service provider under revised conditions</w:t>
      </w:r>
      <w:r w:rsidR="00314E93">
        <w:t xml:space="preserve">, a public tender was </w:t>
      </w:r>
      <w:r w:rsidR="00281774">
        <w:t xml:space="preserve">being </w:t>
      </w:r>
      <w:r w:rsidR="00314E93">
        <w:t>held during the writing of this thesis</w:t>
      </w:r>
      <w:r w:rsidR="00281774">
        <w:t>.</w:t>
      </w:r>
      <w:r w:rsidR="00314E93">
        <w:t xml:space="preserve"> </w:t>
      </w:r>
      <w:r w:rsidR="00281774">
        <w:t>I</w:t>
      </w:r>
      <w:r w:rsidR="00314E93">
        <w:t xml:space="preserve">t considered “Channel Shift” </w:t>
      </w:r>
      <w:r w:rsidR="00281774">
        <w:t xml:space="preserve">as </w:t>
      </w:r>
      <w:r w:rsidR="00314E93">
        <w:t xml:space="preserve">one of the </w:t>
      </w:r>
      <w:r w:rsidR="00281774">
        <w:t>significant</w:t>
      </w:r>
      <w:r w:rsidR="00314E93">
        <w:t xml:space="preserve"> enhancements of the Council’</w:t>
      </w:r>
      <w:r w:rsidR="00281774">
        <w:t>s operations. Final report suggesting the best bidder was submitted by the Finance and Resources Committee on third of August</w:t>
      </w:r>
      <w:r w:rsidR="005D0797">
        <w:t xml:space="preserve"> 2015</w:t>
      </w:r>
      <w:r w:rsidR="00281774">
        <w:t xml:space="preserve"> </w:t>
      </w:r>
      <w:r w:rsidR="00281774">
        <w:fldChar w:fldCharType="begin" w:fldLock="1"/>
      </w:r>
      <w:r w:rsidR="00281774">
        <w:instrText>ADDIN CSL_CITATION { "citationItems" : [ { "id" : "ITEM-1", "itemData" : { "author" : [ { "dropping-particle" : "", "family" : "Finance and Resources Committee", "given" : "", "non-dropping-particle" : "", "parse-names" : false, "suffix" : "" } ], "id" : "ITEM-1", "issue" : "August 2015", "issued" : { "date-parts" : [ [ "2016" ] ] }, "page" : "1-18", "title" : "Finance and Resources Committee ICT Services and Transformation Procurement \u2013 Final Stage Report", "type" : "article-journal" }, "uris" : [ "http://www.mendeley.com/documents/?uuid=46cbd6d7-3dfd-4d26-aec1-83f5725e3afb" ] } ], "mendeley" : { "formattedCitation" : "(Finance and Resources Committee 2016)", "plainTextFormattedCitation" : "(Finance and Resources Committee 2016)", "previouslyFormattedCitation" : "(Finance and Resources Committee 2016)" }, "properties" : { "noteIndex" : 0 }, "schema" : "https://github.com/citation-style-language/schema/raw/master/csl-citation.json" }</w:instrText>
      </w:r>
      <w:r w:rsidR="00281774">
        <w:fldChar w:fldCharType="separate"/>
      </w:r>
      <w:r w:rsidR="00281774" w:rsidRPr="00281774">
        <w:rPr>
          <w:noProof/>
        </w:rPr>
        <w:t>(Finance and Resources Committee 2016)</w:t>
      </w:r>
      <w:r w:rsidR="00281774">
        <w:fldChar w:fldCharType="end"/>
      </w:r>
      <w:r w:rsidR="00281774">
        <w:t>.</w:t>
      </w:r>
    </w:p>
    <w:p w:rsidR="00977B0C" w:rsidRDefault="00281774" w:rsidP="00A5386B">
      <w:pPr>
        <w:jc w:val="both"/>
      </w:pPr>
      <w:r>
        <w:t xml:space="preserve">In summer 2014 a new CRM system was introduced called Oracle </w:t>
      </w:r>
      <w:proofErr w:type="spellStart"/>
      <w:r>
        <w:t>RightNow</w:t>
      </w:r>
      <w:proofErr w:type="spellEnd"/>
      <w:r>
        <w:t xml:space="preserve">. It was replacing </w:t>
      </w:r>
      <w:r w:rsidR="00A5386B">
        <w:t>the</w:t>
      </w:r>
      <w:r>
        <w:t xml:space="preserve"> old </w:t>
      </w:r>
      <w:r w:rsidR="00A5386B">
        <w:t>system</w:t>
      </w:r>
      <w:r>
        <w:t xml:space="preserve"> called Capture.</w:t>
      </w:r>
      <w:r w:rsidR="00A5386B">
        <w:t xml:space="preserve"> The deployment was part of the</w:t>
      </w:r>
      <w:r w:rsidR="005D0797">
        <w:t xml:space="preserve"> transformation</w:t>
      </w:r>
      <w:r w:rsidR="00977B0C">
        <w:t xml:space="preserve">. The system </w:t>
      </w:r>
      <w:r w:rsidR="005D0797">
        <w:t>was</w:t>
      </w:r>
      <w:r w:rsidR="00977B0C">
        <w:t xml:space="preserve"> used to capture information about all interactions with cit</w:t>
      </w:r>
      <w:r w:rsidR="005D0797">
        <w:t>izens and in some cases it meant that entries did</w:t>
      </w:r>
      <w:r w:rsidR="00977B0C">
        <w:t xml:space="preserve"> not have all the </w:t>
      </w:r>
      <w:r w:rsidR="00A5386B">
        <w:t xml:space="preserve">values specified </w:t>
      </w:r>
      <w:r w:rsidR="00977B0C">
        <w:t>(due to the nature of</w:t>
      </w:r>
      <w:r w:rsidR="00A5386B">
        <w:t xml:space="preserve"> an</w:t>
      </w:r>
      <w:r w:rsidR="00977B0C">
        <w:t xml:space="preserve"> inquiry). The incompleteness </w:t>
      </w:r>
      <w:r w:rsidR="005D0797">
        <w:t>of entries did</w:t>
      </w:r>
      <w:r w:rsidR="00977B0C">
        <w:t xml:space="preserve"> not make them useless </w:t>
      </w:r>
      <w:r w:rsidR="004821E7">
        <w:t>as</w:t>
      </w:r>
      <w:r w:rsidR="00A5386B">
        <w:t xml:space="preserve"> </w:t>
      </w:r>
      <w:r w:rsidR="004821E7">
        <w:t xml:space="preserve">they </w:t>
      </w:r>
      <w:r w:rsidR="005D0797">
        <w:t>could</w:t>
      </w:r>
      <w:r w:rsidR="004821E7">
        <w:t xml:space="preserve"> still inform about things like level of use</w:t>
      </w:r>
      <w:r w:rsidR="00977B0C">
        <w:t>. The data captured has not been analysed from the angle described in this project (socio-economic insights) and it was confirmed that such analysis would be useful for the Council.</w:t>
      </w:r>
    </w:p>
    <w:p w:rsidR="005D0797" w:rsidRDefault="00977B0C" w:rsidP="008B1BC5">
      <w:pPr>
        <w:jc w:val="both"/>
      </w:pPr>
      <w:r>
        <w:t xml:space="preserve">The transformation within the Council </w:t>
      </w:r>
      <w:r w:rsidR="005D0797">
        <w:t>was</w:t>
      </w:r>
      <w:r>
        <w:t xml:space="preserve"> </w:t>
      </w:r>
      <w:r w:rsidR="005D0797">
        <w:t xml:space="preserve">also </w:t>
      </w:r>
      <w:r>
        <w:t xml:space="preserve">trying to centralise Business Intelligence capabilities. The BI department </w:t>
      </w:r>
      <w:r w:rsidR="005D0797">
        <w:t>had</w:t>
      </w:r>
      <w:r>
        <w:t xml:space="preserve"> a number of responsibilities and systems. One </w:t>
      </w:r>
      <w:r w:rsidR="004821E7">
        <w:t>of those systems was</w:t>
      </w:r>
      <w:r>
        <w:t xml:space="preserve"> called IBM </w:t>
      </w:r>
      <w:proofErr w:type="spellStart"/>
      <w:r>
        <w:t>Cognos</w:t>
      </w:r>
      <w:proofErr w:type="spellEnd"/>
      <w:r>
        <w:t xml:space="preserve">. It was fully operational and a number of reports were generated and delivered to stakeholders. However, the scale of deployment was still unclear and many departments were still figuring out the role </w:t>
      </w:r>
      <w:r w:rsidR="00A5386B">
        <w:t>the system</w:t>
      </w:r>
      <w:r>
        <w:t xml:space="preserve"> in their operations. Many services </w:t>
      </w:r>
      <w:r w:rsidR="00A5386B">
        <w:t>required more digitisation</w:t>
      </w:r>
      <w:r>
        <w:t xml:space="preserve"> and</w:t>
      </w:r>
      <w:r w:rsidR="00A5386B">
        <w:t xml:space="preserve"> given the strategy, they could potentially use </w:t>
      </w:r>
      <w:proofErr w:type="spellStart"/>
      <w:r w:rsidR="00A5386B">
        <w:t>Cognos</w:t>
      </w:r>
      <w:proofErr w:type="spellEnd"/>
      <w:r w:rsidR="00A5386B">
        <w:t xml:space="preserve"> in the process</w:t>
      </w:r>
      <w:r>
        <w:t xml:space="preserve">. CRM data was an example of a dataset that </w:t>
      </w:r>
      <w:r w:rsidR="00A5386B">
        <w:t>was promising in providing</w:t>
      </w:r>
      <w:r w:rsidR="005D0797">
        <w:t xml:space="preserve"> valuable business insights.</w:t>
      </w:r>
    </w:p>
    <w:p w:rsidR="00977B0C" w:rsidRDefault="005D0797" w:rsidP="008B1BC5">
      <w:pPr>
        <w:jc w:val="both"/>
      </w:pPr>
      <w:r>
        <w:t>Considering the above</w:t>
      </w:r>
      <w:r w:rsidR="00977B0C">
        <w:t>, the project</w:t>
      </w:r>
      <w:r>
        <w:t xml:space="preserve"> would develop a piece of work that would</w:t>
      </w:r>
      <w:r w:rsidR="00977B0C">
        <w:t xml:space="preserve"> </w:t>
      </w:r>
      <w:r w:rsidR="00A5386B">
        <w:t>increase</w:t>
      </w:r>
      <w:r w:rsidR="00977B0C">
        <w:t xml:space="preserve"> know-how within the Council</w:t>
      </w:r>
      <w:r w:rsidR="00A5386B">
        <w:t xml:space="preserve"> </w:t>
      </w:r>
      <w:r>
        <w:t>(</w:t>
      </w:r>
      <w:r w:rsidR="00A5386B">
        <w:t>in terms of using data analysis for designing services and interfaces</w:t>
      </w:r>
      <w:r>
        <w:t>)</w:t>
      </w:r>
      <w:r w:rsidR="001B06BD">
        <w:t>,</w:t>
      </w:r>
      <w:r w:rsidR="00A5386B">
        <w:t xml:space="preserve"> provide a </w:t>
      </w:r>
      <w:r w:rsidR="001B06BD">
        <w:t>“case study”</w:t>
      </w:r>
      <w:r w:rsidR="00A5386B">
        <w:t xml:space="preserve"> </w:t>
      </w:r>
      <w:r w:rsidR="00977B0C">
        <w:t>and directly deliver business value to the organisation.</w:t>
      </w:r>
      <w:r w:rsidR="00014BBD">
        <w:t xml:space="preserve"> The tools and datasets that could be used are described in the following sections.</w:t>
      </w:r>
    </w:p>
    <w:p w:rsidR="00905739" w:rsidRDefault="00905739" w:rsidP="008B1BC5">
      <w:pPr>
        <w:pStyle w:val="Heading3"/>
        <w:jc w:val="both"/>
      </w:pPr>
      <w:bookmarkStart w:id="22" w:name="_Toc427347510"/>
      <w:r>
        <w:t>CRM data</w:t>
      </w:r>
      <w:bookmarkEnd w:id="22"/>
    </w:p>
    <w:p w:rsidR="0027182A" w:rsidRDefault="0027182A" w:rsidP="00B22FE6">
      <w:pPr>
        <w:jc w:val="both"/>
      </w:pPr>
      <w:r>
        <w:t xml:space="preserve">The new system used at the Council was called </w:t>
      </w:r>
      <w:proofErr w:type="spellStart"/>
      <w:r>
        <w:t>RightNow</w:t>
      </w:r>
      <w:proofErr w:type="spellEnd"/>
      <w:r>
        <w:t xml:space="preserve"> and was provided by Oracle. It was a cloud service and the data in the system was available to CEC employees after registration</w:t>
      </w:r>
      <w:r w:rsidR="00A26FDF">
        <w:t xml:space="preserve"> (with staff number)</w:t>
      </w:r>
      <w:r>
        <w:t xml:space="preserve"> and installation of the interface. The database consisted of a number of tables, e.g. “Answers” which was a “knowledge base for consultants”. The table used in the project was “Incidents” and it contained information about transactions initiated by citizens (issues reported by them through all channels). The choice was </w:t>
      </w:r>
      <w:r w:rsidR="00B22FE6">
        <w:t>dictated by the scope of the project - de facto by preferences of the clients who were interested in better understanding of the usage patterns of citizens.</w:t>
      </w:r>
    </w:p>
    <w:p w:rsidR="00171B55" w:rsidRDefault="00A26FDF" w:rsidP="00B22FE6">
      <w:pPr>
        <w:jc w:val="both"/>
      </w:pPr>
      <w:commentRangeStart w:id="23"/>
      <w:r>
        <w:t>UPRN</w:t>
      </w:r>
      <w:commentRangeEnd w:id="23"/>
      <w:r w:rsidR="00171B55">
        <w:rPr>
          <w:rStyle w:val="CommentReference"/>
        </w:rPr>
        <w:commentReference w:id="23"/>
      </w:r>
      <w:r>
        <w:t xml:space="preserve"> is a number uniquely identifying a </w:t>
      </w:r>
      <w:r w:rsidR="00171B55">
        <w:t>household</w:t>
      </w:r>
      <w:r>
        <w:t xml:space="preserve"> in Edinburgh</w:t>
      </w:r>
      <w:r w:rsidR="00171B55">
        <w:t xml:space="preserve"> and thus a person (or a family)</w:t>
      </w:r>
      <w:r>
        <w:t xml:space="preserve">. Incidents table had a column named UPRN which </w:t>
      </w:r>
      <w:r w:rsidR="00171B55">
        <w:t>provided information about who reported the issue. The Mosaic personas were also using UPRN making it possible to link the two datasets.</w:t>
      </w:r>
    </w:p>
    <w:p w:rsidR="00171B55" w:rsidRDefault="00171B55" w:rsidP="008B1BC5">
      <w:pPr>
        <w:jc w:val="both"/>
      </w:pPr>
      <w:r>
        <w:t>The table had dozens of columns containing information about things like channel used to report the issue, postcode where it was reported, date reported, Service Level Agreement (SLA).</w:t>
      </w:r>
    </w:p>
    <w:p w:rsidR="00171B55" w:rsidRDefault="00171B55" w:rsidP="008B1BC5">
      <w:pPr>
        <w:jc w:val="both"/>
      </w:pPr>
    </w:p>
    <w:p w:rsidR="00171B55" w:rsidRDefault="00157D5C" w:rsidP="008B1BC5">
      <w:pPr>
        <w:jc w:val="both"/>
      </w:pPr>
      <w:r>
        <w:t>The incidents table selected for this project (which is a part of the CRM database) apart from storing detailed information on issues reported by citizens provides means for tracking activity across different channels. Some enquires are just general questions and as a result, many entries do not have all values filled in. This enriches the dataset giving a fuller picture of what is happening</w:t>
      </w:r>
      <w:r w:rsidR="00171B55">
        <w:t>,</w:t>
      </w:r>
      <w:r w:rsidR="00174CF3">
        <w:t xml:space="preserve"> i.e</w:t>
      </w:r>
      <w:r w:rsidR="00171B55">
        <w:t xml:space="preserve">. </w:t>
      </w:r>
      <w:r w:rsidR="00174CF3">
        <w:t>keeping a trace of all</w:t>
      </w:r>
      <w:r w:rsidR="00171B55">
        <w:t xml:space="preserve"> </w:t>
      </w:r>
      <w:r>
        <w:t>enquires.</w:t>
      </w:r>
    </w:p>
    <w:p w:rsidR="00905739" w:rsidRDefault="00905739" w:rsidP="008B1BC5">
      <w:pPr>
        <w:pStyle w:val="Heading3"/>
        <w:jc w:val="both"/>
      </w:pPr>
      <w:bookmarkStart w:id="24" w:name="_Toc427347511"/>
      <w:r>
        <w:t>Mosaic</w:t>
      </w:r>
      <w:r w:rsidR="00393340">
        <w:t xml:space="preserve"> UK Consumer and Demographic Data</w:t>
      </w:r>
      <w:bookmarkEnd w:id="24"/>
    </w:p>
    <w:p w:rsidR="00393340" w:rsidRDefault="00393340" w:rsidP="008B1BC5">
      <w:pPr>
        <w:jc w:val="both"/>
      </w:pPr>
      <w:r w:rsidRPr="00393340">
        <w:t xml:space="preserve">Mosaic </w:t>
      </w:r>
      <w:r w:rsidR="009E4A36">
        <w:t>i</w:t>
      </w:r>
      <w:r>
        <w:t xml:space="preserve">s a dataset </w:t>
      </w:r>
      <w:r w:rsidR="00FF5CBD">
        <w:t>created</w:t>
      </w:r>
      <w:r>
        <w:t xml:space="preserve"> by Experian</w:t>
      </w:r>
      <w:r w:rsidR="001B3C7A">
        <w:t xml:space="preserve"> -</w:t>
      </w:r>
      <w:r>
        <w:t xml:space="preserve"> </w:t>
      </w:r>
      <w:r w:rsidR="00F713C1" w:rsidRPr="00F713C1">
        <w:t>credit reference agency</w:t>
      </w:r>
      <w:r>
        <w:t xml:space="preserve">. It provides </w:t>
      </w:r>
      <w:r w:rsidR="00FF5CBD">
        <w:t>insights</w:t>
      </w:r>
      <w:r>
        <w:t xml:space="preserve"> about </w:t>
      </w:r>
      <w:r w:rsidR="00FF5CBD">
        <w:t>lifestyles</w:t>
      </w:r>
      <w:r>
        <w:t xml:space="preserve"> and preferences of people across the United Kingdom.</w:t>
      </w:r>
      <w:r w:rsidR="00FF5CBD">
        <w:t xml:space="preserve"> </w:t>
      </w:r>
      <w:r>
        <w:t xml:space="preserve">It identifies 14 social groups and </w:t>
      </w:r>
      <w:r w:rsidR="00FF5CBD">
        <w:t xml:space="preserve">a total of </w:t>
      </w:r>
      <w:r>
        <w:t xml:space="preserve">57 types within those groups. </w:t>
      </w:r>
      <w:r w:rsidR="00FF5CBD">
        <w:t>It was built using more than 450 data variables and the sources include</w:t>
      </w:r>
      <w:r w:rsidR="00E330E6">
        <w:t xml:space="preserve">, but are not limited to </w:t>
      </w:r>
      <w:r w:rsidR="00E330E6">
        <w:fldChar w:fldCharType="begin" w:fldLock="1"/>
      </w:r>
      <w:r w:rsidR="001B3C7A">
        <w:instrText>ADDIN CSL_CITATION { "citationItems" : [ { "id" : "ITEM-1", "itemData" : { "URL" : "http://www.experian.co.uk/assets/marketing-services/presentations/mosaic-data-methodology-and-build.pdf", "accessed" : { "date-parts" : [ [ "2015", "8", "7" ] ] }, "author" : [ { "dropping-particle" : "", "family" : "Experian", "given" : "", "non-dropping-particle" : "", "parse-names" : false, "suffix" : "" } ], "id" : "ITEM-1", "issued" : { "date-parts" : [ [ "2014" ] ] }, "title" : "Mosaic data methodology and build", "type" : "webpage" }, "uris" : [ "http://www.mendeley.com/documents/?uuid=e6919a40-fe6b-48fa-971e-44661a3b59d5" ] } ], "mendeley" : { "formattedCitation" : "(Experian 2014)", "plainTextFormattedCitation" : "(Experian 2014)", "previouslyFormattedCitation" : "(Experian 2014)" }, "properties" : { "noteIndex" : 0 }, "schema" : "https://github.com/citation-style-language/schema/raw/master/csl-citation.json" }</w:instrText>
      </w:r>
      <w:r w:rsidR="00E330E6">
        <w:fldChar w:fldCharType="separate"/>
      </w:r>
      <w:r w:rsidR="00E330E6" w:rsidRPr="00E330E6">
        <w:rPr>
          <w:noProof/>
        </w:rPr>
        <w:t>(Experian 2014)</w:t>
      </w:r>
      <w:r w:rsidR="00E330E6">
        <w:fldChar w:fldCharType="end"/>
      </w:r>
      <w:r w:rsidR="00FF5CBD">
        <w:t>:</w:t>
      </w:r>
    </w:p>
    <w:p w:rsidR="00E330E6" w:rsidRDefault="00E330E6" w:rsidP="00E330E6">
      <w:pPr>
        <w:pStyle w:val="ListParagraph"/>
        <w:numPr>
          <w:ilvl w:val="0"/>
          <w:numId w:val="38"/>
        </w:numPr>
        <w:jc w:val="both"/>
      </w:pPr>
      <w:r>
        <w:t>Census</w:t>
      </w:r>
    </w:p>
    <w:p w:rsidR="00E330E6" w:rsidRDefault="00E330E6" w:rsidP="00E330E6">
      <w:pPr>
        <w:pStyle w:val="ListParagraph"/>
        <w:numPr>
          <w:ilvl w:val="0"/>
          <w:numId w:val="38"/>
        </w:numPr>
        <w:jc w:val="both"/>
      </w:pPr>
      <w:r>
        <w:t>Open Data</w:t>
      </w:r>
    </w:p>
    <w:p w:rsidR="00E330E6" w:rsidRDefault="00E330E6" w:rsidP="00E330E6">
      <w:pPr>
        <w:pStyle w:val="ListParagraph"/>
        <w:numPr>
          <w:ilvl w:val="0"/>
          <w:numId w:val="38"/>
        </w:numPr>
        <w:jc w:val="both"/>
      </w:pPr>
      <w:r>
        <w:t>OFCOM Broadband speeds</w:t>
      </w:r>
    </w:p>
    <w:p w:rsidR="00E330E6" w:rsidRDefault="00E330E6" w:rsidP="00E330E6">
      <w:pPr>
        <w:pStyle w:val="ListParagraph"/>
        <w:numPr>
          <w:ilvl w:val="0"/>
          <w:numId w:val="38"/>
        </w:numPr>
        <w:jc w:val="both"/>
      </w:pPr>
      <w:r>
        <w:t>Higher Education Statistics Authority (HESA)</w:t>
      </w:r>
    </w:p>
    <w:p w:rsidR="00E330E6" w:rsidRDefault="00E330E6" w:rsidP="00E330E6">
      <w:pPr>
        <w:pStyle w:val="ListParagraph"/>
        <w:numPr>
          <w:ilvl w:val="0"/>
          <w:numId w:val="38"/>
        </w:numPr>
        <w:jc w:val="both"/>
      </w:pPr>
      <w:r>
        <w:t xml:space="preserve">Electoral </w:t>
      </w:r>
      <w:r w:rsidR="009E4A36">
        <w:t>Roll</w:t>
      </w:r>
    </w:p>
    <w:p w:rsidR="00E330E6" w:rsidRDefault="00E330E6" w:rsidP="00E330E6">
      <w:pPr>
        <w:pStyle w:val="ListParagraph"/>
        <w:numPr>
          <w:ilvl w:val="0"/>
          <w:numId w:val="38"/>
        </w:numPr>
        <w:jc w:val="both"/>
      </w:pPr>
      <w:r>
        <w:t>Council Tax property valuations</w:t>
      </w:r>
    </w:p>
    <w:p w:rsidR="00E330E6" w:rsidRDefault="00E330E6" w:rsidP="00E330E6">
      <w:pPr>
        <w:pStyle w:val="ListParagraph"/>
        <w:numPr>
          <w:ilvl w:val="0"/>
          <w:numId w:val="38"/>
        </w:numPr>
        <w:jc w:val="both"/>
      </w:pPr>
      <w:proofErr w:type="spellStart"/>
      <w:r>
        <w:t>YouGov’s</w:t>
      </w:r>
      <w:proofErr w:type="spellEnd"/>
      <w:r>
        <w:t xml:space="preserve"> survey of consumers and their financial behaviour</w:t>
      </w:r>
    </w:p>
    <w:p w:rsidR="00F713C1" w:rsidRDefault="00F713C1" w:rsidP="00E330E6">
      <w:pPr>
        <w:pStyle w:val="ListParagraph"/>
        <w:numPr>
          <w:ilvl w:val="0"/>
          <w:numId w:val="38"/>
        </w:numPr>
        <w:jc w:val="both"/>
      </w:pPr>
      <w:r>
        <w:t>British Crime Survey</w:t>
      </w:r>
    </w:p>
    <w:p w:rsidR="00F713C1" w:rsidRDefault="009E4A36" w:rsidP="008B1BC5">
      <w:pPr>
        <w:jc w:val="both"/>
      </w:pPr>
      <w:r>
        <w:t>It is highly detailed (e.g. food a person buys based on information from retailers) and granular (every household). It can be used as a numerical dataset (</w:t>
      </w:r>
      <w:proofErr w:type="spellStart"/>
      <w:r>
        <w:t>Cognos</w:t>
      </w:r>
      <w:proofErr w:type="spellEnd"/>
      <w:r>
        <w:t xml:space="preserve"> package) or a descriptive interpretation (portal).</w:t>
      </w:r>
    </w:p>
    <w:p w:rsidR="001B3C7A" w:rsidRDefault="001B3C7A" w:rsidP="008B1BC5">
      <w:pPr>
        <w:jc w:val="both"/>
      </w:pPr>
      <w:r>
        <w:t>Some of the information</w:t>
      </w:r>
      <w:r w:rsidR="00877793" w:rsidRPr="00877793">
        <w:t xml:space="preserve"> </w:t>
      </w:r>
      <w:r w:rsidR="00877793">
        <w:t>about a household</w:t>
      </w:r>
      <w:r>
        <w:t xml:space="preserve"> available in Mosaic includes:</w:t>
      </w:r>
    </w:p>
    <w:p w:rsidR="001B3C7A" w:rsidRDefault="001B3C7A" w:rsidP="001B3C7A">
      <w:pPr>
        <w:pStyle w:val="ListParagraph"/>
        <w:numPr>
          <w:ilvl w:val="0"/>
          <w:numId w:val="39"/>
        </w:numPr>
        <w:jc w:val="both"/>
      </w:pPr>
      <w:r>
        <w:t>Age of members</w:t>
      </w:r>
    </w:p>
    <w:p w:rsidR="001B3C7A" w:rsidRDefault="001B3C7A" w:rsidP="001B3C7A">
      <w:pPr>
        <w:pStyle w:val="ListParagraph"/>
        <w:numPr>
          <w:ilvl w:val="0"/>
          <w:numId w:val="39"/>
        </w:numPr>
        <w:jc w:val="both"/>
      </w:pPr>
      <w:r>
        <w:t>Income</w:t>
      </w:r>
    </w:p>
    <w:p w:rsidR="001B3C7A" w:rsidRDefault="001B3C7A" w:rsidP="001B3C7A">
      <w:pPr>
        <w:pStyle w:val="ListParagraph"/>
        <w:numPr>
          <w:ilvl w:val="0"/>
          <w:numId w:val="39"/>
        </w:numPr>
        <w:jc w:val="both"/>
      </w:pPr>
      <w:r>
        <w:t>S</w:t>
      </w:r>
      <w:r w:rsidRPr="001B3C7A">
        <w:t>pending structure</w:t>
      </w:r>
    </w:p>
    <w:p w:rsidR="001B3C7A" w:rsidRDefault="001B3C7A" w:rsidP="001B3C7A">
      <w:pPr>
        <w:pStyle w:val="ListParagraph"/>
        <w:numPr>
          <w:ilvl w:val="0"/>
          <w:numId w:val="39"/>
        </w:numPr>
        <w:jc w:val="both"/>
      </w:pPr>
      <w:r>
        <w:t>Property type</w:t>
      </w:r>
    </w:p>
    <w:p w:rsidR="001B3C7A" w:rsidRDefault="001B3C7A" w:rsidP="001B3C7A">
      <w:pPr>
        <w:pStyle w:val="ListParagraph"/>
        <w:numPr>
          <w:ilvl w:val="0"/>
          <w:numId w:val="39"/>
        </w:numPr>
        <w:jc w:val="both"/>
      </w:pPr>
      <w:r>
        <w:t>Contact channel preference</w:t>
      </w:r>
    </w:p>
    <w:p w:rsidR="001B3C7A" w:rsidRDefault="001B3C7A" w:rsidP="001B3C7A">
      <w:pPr>
        <w:pStyle w:val="ListParagraph"/>
        <w:numPr>
          <w:ilvl w:val="0"/>
          <w:numId w:val="39"/>
        </w:numPr>
        <w:jc w:val="both"/>
      </w:pPr>
      <w:r>
        <w:t>Edu</w:t>
      </w:r>
      <w:r w:rsidR="00316B01">
        <w:t>c</w:t>
      </w:r>
      <w:r>
        <w:t>ation</w:t>
      </w:r>
    </w:p>
    <w:p w:rsidR="001B3C7A" w:rsidRDefault="009E4A36" w:rsidP="001B3C7A">
      <w:pPr>
        <w:keepNext/>
        <w:jc w:val="both"/>
      </w:pPr>
      <w:r>
        <w:rPr>
          <w:noProof/>
          <w:lang w:eastAsia="en-GB"/>
        </w:rPr>
        <w:lastRenderedPageBreak/>
        <w:drawing>
          <wp:inline distT="0" distB="0" distL="0" distR="0" wp14:anchorId="37DF964E" wp14:editId="179604F5">
            <wp:extent cx="5760720" cy="397954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saic_segmentation_portal.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3979545"/>
                    </a:xfrm>
                    <a:prstGeom prst="rect">
                      <a:avLst/>
                    </a:prstGeom>
                  </pic:spPr>
                </pic:pic>
              </a:graphicData>
            </a:graphic>
          </wp:inline>
        </w:drawing>
      </w:r>
    </w:p>
    <w:p w:rsidR="00905739" w:rsidRDefault="001B3C7A" w:rsidP="001B3C7A">
      <w:pPr>
        <w:pStyle w:val="Caption"/>
        <w:jc w:val="both"/>
      </w:pPr>
      <w:r>
        <w:t xml:space="preserve">Figure </w:t>
      </w:r>
      <w:fldSimple w:instr=" SEQ Figure \* ARABIC ">
        <w:r w:rsidR="000E2DE2">
          <w:rPr>
            <w:noProof/>
          </w:rPr>
          <w:t>2</w:t>
        </w:r>
      </w:fldSimple>
      <w:r>
        <w:t xml:space="preserve"> Segmentation portal visualising Mosaic data </w:t>
      </w:r>
      <w:r>
        <w:fldChar w:fldCharType="begin" w:fldLock="1"/>
      </w:r>
      <w:r w:rsidR="00B01F0F">
        <w:instrText>ADDIN CSL_CITATION { "citationItems" : [ { "id" : "ITEM-1", "itemData" : { "URL" : "http://www.experian.co.uk/assets/marketing-services/presentations/mosaic-data-methodology-and-build.pdf", "accessed" : { "date-parts" : [ [ "2015", "8", "7" ] ] }, "author" : [ { "dropping-particle" : "", "family" : "Experian", "given" : "", "non-dropping-particle" : "", "parse-names" : false, "suffix" : "" } ], "id" : "ITEM-1", "issued" : { "date-parts" : [ [ "2014" ] ] }, "title" : "Mosaic data methodology and build", "type" : "webpage" }, "uris" : [ "http://www.mendeley.com/documents/?uuid=e6919a40-fe6b-48fa-971e-44661a3b59d5" ] } ], "mendeley" : { "formattedCitation" : "(Experian 2014)", "plainTextFormattedCitation" : "(Experian 2014)", "previouslyFormattedCitation" : "(Experian 2014)" }, "properties" : { "noteIndex" : 0 }, "schema" : "https://github.com/citation-style-language/schema/raw/master/csl-citation.json" }</w:instrText>
      </w:r>
      <w:r>
        <w:fldChar w:fldCharType="separate"/>
      </w:r>
      <w:r w:rsidRPr="001B3C7A">
        <w:rPr>
          <w:b w:val="0"/>
          <w:noProof/>
        </w:rPr>
        <w:t>(Experian 2014)</w:t>
      </w:r>
      <w:r>
        <w:fldChar w:fldCharType="end"/>
      </w:r>
    </w:p>
    <w:p w:rsidR="00F759A6" w:rsidRDefault="00F759A6" w:rsidP="008B1BC5">
      <w:pPr>
        <w:jc w:val="both"/>
      </w:pPr>
    </w:p>
    <w:p w:rsidR="00905739" w:rsidRDefault="00905739" w:rsidP="008B1BC5">
      <w:pPr>
        <w:pStyle w:val="Heading3"/>
        <w:jc w:val="both"/>
      </w:pPr>
      <w:bookmarkStart w:id="25" w:name="_Toc427347512"/>
      <w:r>
        <w:t xml:space="preserve">IBM </w:t>
      </w:r>
      <w:proofErr w:type="spellStart"/>
      <w:r>
        <w:t>Cognos</w:t>
      </w:r>
      <w:bookmarkEnd w:id="25"/>
      <w:proofErr w:type="spellEnd"/>
    </w:p>
    <w:p w:rsidR="00905739" w:rsidRDefault="00905739" w:rsidP="008B1BC5">
      <w:pPr>
        <w:jc w:val="both"/>
      </w:pPr>
    </w:p>
    <w:p w:rsidR="00905739" w:rsidRPr="00B64E4D" w:rsidRDefault="00905739" w:rsidP="008B1BC5">
      <w:pPr>
        <w:pStyle w:val="Heading4"/>
        <w:jc w:val="both"/>
      </w:pPr>
      <w:r>
        <w:t>Introduction</w:t>
      </w:r>
    </w:p>
    <w:p w:rsidR="00905739" w:rsidRDefault="00905739" w:rsidP="008B1BC5">
      <w:pPr>
        <w:jc w:val="both"/>
      </w:pPr>
      <w:r>
        <w:t xml:space="preserve">Addressing the need of businesses for software helping to achieve a competitive advantage, IBM has a rich portfolio of analytics products. These include solutions in areas of predictive analytics, risk analytics, prescriptive analytics, enterprise performance management and business intelligence </w:t>
      </w:r>
      <w:r>
        <w:fldChar w:fldCharType="begin" w:fldLock="1"/>
      </w:r>
      <w:r w:rsidR="000E2DE2">
        <w:instrText>ADDIN CSL_CITATION { "citationItems" : [ { "id" : "ITEM-1", "itemData" : { "URL" : "http://www-03.ibm.com/software/products/en/category/business-analytics", "accessed" : { "date-parts" : [ [ "2015", "7", "9" ] ] }, "author" : [ { "dropping-particle" : "", "family" : "IBM", "given" : "", "non-dropping-particle" : "", "parse-names" : false, "suffix" : "" } ], "id" : "ITEM-1", "issued" : { "date-parts" : [ [ "2015" ] ] }, "title" : "IBM Business analytics", "type" : "webpage" }, "uris" : [ "http://www.mendeley.com/documents/?uuid=7be59a18-23d0-43c9-bc08-f4a3a045469d" ] } ], "mendeley" : { "formattedCitation" : "(IBM 2015b)", "plainTextFormattedCitation" : "(IBM 2015b)", "previouslyFormattedCitation" : "(IBM 2015b)" }, "properties" : { "noteIndex" : 0 }, "schema" : "https://github.com/citation-style-language/schema/raw/master/csl-citation.json" }</w:instrText>
      </w:r>
      <w:r>
        <w:fldChar w:fldCharType="separate"/>
      </w:r>
      <w:r w:rsidR="000E2DE2" w:rsidRPr="000E2DE2">
        <w:rPr>
          <w:noProof/>
        </w:rPr>
        <w:t>(IBM 2015b)</w:t>
      </w:r>
      <w:r>
        <w:fldChar w:fldCharType="end"/>
      </w:r>
      <w:r>
        <w:t xml:space="preserve">. Majority of IBM products in BI belong to </w:t>
      </w:r>
      <w:proofErr w:type="spellStart"/>
      <w:r>
        <w:t>Cognos</w:t>
      </w:r>
      <w:proofErr w:type="spellEnd"/>
      <w:r>
        <w:t xml:space="preserve"> family and include very specialized applications like “</w:t>
      </w:r>
      <w:proofErr w:type="spellStart"/>
      <w:r w:rsidRPr="008F49F4">
        <w:t>Cognos</w:t>
      </w:r>
      <w:proofErr w:type="spellEnd"/>
      <w:r w:rsidRPr="008F49F4">
        <w:t xml:space="preserve"> Supply Chain Performance Procurement Analytics</w:t>
      </w:r>
      <w:r>
        <w:t>” as well as general purpose tools like “</w:t>
      </w:r>
      <w:proofErr w:type="spellStart"/>
      <w:r>
        <w:t>Cognos</w:t>
      </w:r>
      <w:proofErr w:type="spellEnd"/>
      <w:r>
        <w:t xml:space="preserve"> Business Intelligence”.</w:t>
      </w:r>
    </w:p>
    <w:p w:rsidR="00905739" w:rsidRDefault="00905739" w:rsidP="008B1BC5">
      <w:pPr>
        <w:jc w:val="both"/>
      </w:pPr>
      <w:r>
        <w:t xml:space="preserve">The solution used at CEC is IBM </w:t>
      </w:r>
      <w:proofErr w:type="spellStart"/>
      <w:r>
        <w:t>Cognos</w:t>
      </w:r>
      <w:proofErr w:type="spellEnd"/>
      <w:r>
        <w:t xml:space="preserve"> Business Intelligence 10.2.1 and it is a set of tools </w:t>
      </w:r>
      <w:r w:rsidRPr="008F49F4">
        <w:t>that significantly ease</w:t>
      </w:r>
      <w:r>
        <w:t>s</w:t>
      </w:r>
      <w:r w:rsidRPr="008F49F4">
        <w:t xml:space="preserve"> processes such as importing data from different formats (e.g. </w:t>
      </w:r>
      <w:proofErr w:type="spellStart"/>
      <w:r w:rsidRPr="008F49F4">
        <w:t>csv</w:t>
      </w:r>
      <w:proofErr w:type="spellEnd"/>
      <w:r w:rsidRPr="008F49F4">
        <w:t xml:space="preserve">, xml, </w:t>
      </w:r>
      <w:proofErr w:type="spellStart"/>
      <w:r w:rsidRPr="008F49F4">
        <w:t>xlsx</w:t>
      </w:r>
      <w:proofErr w:type="spellEnd"/>
      <w:r w:rsidRPr="008F49F4">
        <w:t>), combining relational and multidimensional data, generating reports (real time reports, drag-and-drop GUI, database queries in SQL and OLAP), scheduling and redistributing reports, publishing reports on multiple platforms and many more.</w:t>
      </w:r>
      <w:r>
        <w:t xml:space="preserve"> Tools available at the CEC include: Report Studio, Query Studio, </w:t>
      </w:r>
    </w:p>
    <w:p w:rsidR="00905739" w:rsidRDefault="00905739" w:rsidP="008B1BC5">
      <w:pPr>
        <w:jc w:val="both"/>
      </w:pPr>
      <w:r>
        <w:t xml:space="preserve">The same results can be achieved using different tools, but </w:t>
      </w:r>
      <w:r w:rsidR="00877793">
        <w:t>some</w:t>
      </w:r>
      <w:r>
        <w:t xml:space="preserve"> of them </w:t>
      </w:r>
      <w:r w:rsidR="00877793">
        <w:t>are</w:t>
      </w:r>
      <w:r>
        <w:t xml:space="preserve"> better fitted for a specific purpose. Report Studio was designed with reports creation in mind, Query Studio was optimized for creating and editing complex database queries. CEC has two types of instances of IBM </w:t>
      </w:r>
      <w:proofErr w:type="spellStart"/>
      <w:r>
        <w:t>Cognos</w:t>
      </w:r>
      <w:proofErr w:type="spellEnd"/>
      <w:r>
        <w:t xml:space="preserve"> – production and development machines, accessible under different URLs.</w:t>
      </w:r>
    </w:p>
    <w:p w:rsidR="00905739" w:rsidRDefault="00905739" w:rsidP="008B1BC5">
      <w:pPr>
        <w:jc w:val="both"/>
      </w:pPr>
      <w:r>
        <w:lastRenderedPageBreak/>
        <w:t xml:space="preserve">IBM </w:t>
      </w:r>
      <w:proofErr w:type="spellStart"/>
      <w:r>
        <w:t>Cognos</w:t>
      </w:r>
      <w:proofErr w:type="spellEnd"/>
      <w:r>
        <w:t xml:space="preserve"> BI is an enterprise class SOA platform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F17F44">
        <w:rPr>
          <w:noProof/>
        </w:rPr>
        <w:t>(Browne et al. 2010)</w:t>
      </w:r>
      <w:r>
        <w:fldChar w:fldCharType="end"/>
      </w:r>
      <w:r>
        <w:t>. Its n-tiered architecture is made up of:</w:t>
      </w:r>
    </w:p>
    <w:p w:rsidR="00905739" w:rsidRDefault="00905739" w:rsidP="008B1BC5">
      <w:pPr>
        <w:pStyle w:val="ListParagraph"/>
        <w:numPr>
          <w:ilvl w:val="1"/>
          <w:numId w:val="5"/>
        </w:numPr>
        <w:jc w:val="both"/>
      </w:pPr>
      <w:r>
        <w:t>The web tier – provides user sessions connectivity to applications</w:t>
      </w:r>
    </w:p>
    <w:p w:rsidR="00905739" w:rsidRDefault="00905739" w:rsidP="008B1BC5">
      <w:pPr>
        <w:pStyle w:val="ListParagraph"/>
        <w:numPr>
          <w:ilvl w:val="1"/>
          <w:numId w:val="5"/>
        </w:numPr>
        <w:jc w:val="both"/>
      </w:pPr>
      <w:r>
        <w:t>The application tier – load balancing and processing of requests, managing storage of customer application data</w:t>
      </w:r>
    </w:p>
    <w:p w:rsidR="00905739" w:rsidRDefault="00905739" w:rsidP="008B1BC5">
      <w:pPr>
        <w:pStyle w:val="ListParagraph"/>
        <w:numPr>
          <w:ilvl w:val="1"/>
          <w:numId w:val="5"/>
        </w:numPr>
        <w:jc w:val="both"/>
      </w:pPr>
      <w:r>
        <w:t>The data tier</w:t>
      </w:r>
    </w:p>
    <w:p w:rsidR="00905739" w:rsidRDefault="00905739" w:rsidP="008B1BC5">
      <w:pPr>
        <w:keepNext/>
        <w:jc w:val="both"/>
      </w:pPr>
      <w:r>
        <w:rPr>
          <w:noProof/>
          <w:lang w:eastAsia="en-GB"/>
        </w:rPr>
        <w:drawing>
          <wp:inline distT="0" distB="0" distL="0" distR="0" wp14:anchorId="2416B987" wp14:editId="16D83E0C">
            <wp:extent cx="5760720" cy="4046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gnos architecture.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40462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3</w:t>
        </w:r>
      </w:fldSimple>
      <w:r>
        <w:t xml:space="preserve"> IBM </w:t>
      </w:r>
      <w:proofErr w:type="spellStart"/>
      <w:r>
        <w:t>Cognos</w:t>
      </w:r>
      <w:proofErr w:type="spellEnd"/>
      <w:r>
        <w:t xml:space="preserve"> BI architecture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ED6C9C">
        <w:rPr>
          <w:b w:val="0"/>
          <w:noProof/>
        </w:rPr>
        <w:t>(Browne et al. 2010)</w:t>
      </w:r>
      <w:r>
        <w:fldChar w:fldCharType="end"/>
      </w:r>
    </w:p>
    <w:p w:rsidR="00905739" w:rsidRDefault="00B01F0F" w:rsidP="008B1BC5">
      <w:pPr>
        <w:jc w:val="both"/>
      </w:pPr>
      <w:r>
        <w:t xml:space="preserve">The platform operates by using different services which are run at those three levels </w:t>
      </w:r>
      <w:r>
        <w:fldChar w:fldCharType="begin" w:fldLock="1"/>
      </w:r>
      <w:r w:rsidR="00A946B3">
        <w:instrText>ADDIN CSL_CITATION { "citationItems" : [ { "id" : "ITEM-1", "itemData" : { "author" : [ { "dropping-particle" : "", "family" : "Browne", "given" : "Dean", "non-dropping-particle" : "", "parse-names" : false, "suffix" : "" } ], "container-title" : "Red Books", "id" : "ITEM-1", "issued" : { "date-parts" : [ [ "2010" ] ] }, "page" : "26", "title" : "Front cover IBM Cognos Business Intelligence V10 . 1", "type" : "article-journal", "volume" : "REDP-4693-" }, "uris" : [ "http://www.mendeley.com/documents/?uuid=8f806f96-8a5b-4c13-a98a-dad7f2dd614b" ] } ], "mendeley" : { "formattedCitation" : "(Browne 2010)", "plainTextFormattedCitation" : "(Browne 2010)", "previouslyFormattedCitation" : "(Browne 2010)" }, "properties" : { "noteIndex" : 0 }, "schema" : "https://github.com/citation-style-language/schema/raw/master/csl-citation.json" }</w:instrText>
      </w:r>
      <w:r>
        <w:fldChar w:fldCharType="separate"/>
      </w:r>
      <w:r w:rsidRPr="00B01F0F">
        <w:rPr>
          <w:noProof/>
        </w:rPr>
        <w:t>(Browne 2010)</w:t>
      </w:r>
      <w:r>
        <w:fldChar w:fldCharType="end"/>
      </w:r>
      <w:r>
        <w:t xml:space="preserve">, </w:t>
      </w:r>
      <w:r w:rsidR="00657BB9">
        <w:t>for example</w:t>
      </w:r>
      <w:r>
        <w:t>:</w:t>
      </w:r>
    </w:p>
    <w:p w:rsidR="00B01F0F" w:rsidRDefault="00B01F0F" w:rsidP="00B01F0F">
      <w:pPr>
        <w:pStyle w:val="ListParagraph"/>
        <w:numPr>
          <w:ilvl w:val="0"/>
          <w:numId w:val="40"/>
        </w:numPr>
        <w:jc w:val="both"/>
      </w:pPr>
      <w:r>
        <w:t>Agent service – responsible for running agents</w:t>
      </w:r>
      <w:r w:rsidR="00657BB9">
        <w:t>, “determines which tasks to execute and forwards those tasks to the monitor service for execution”</w:t>
      </w:r>
    </w:p>
    <w:p w:rsidR="00657BB9" w:rsidRDefault="00657BB9" w:rsidP="00B01F0F">
      <w:pPr>
        <w:pStyle w:val="ListParagraph"/>
        <w:numPr>
          <w:ilvl w:val="0"/>
          <w:numId w:val="40"/>
        </w:numPr>
        <w:jc w:val="both"/>
      </w:pPr>
      <w:r>
        <w:t>Monitor service – handles requests which will be run in the background including background tasks, reports scheduled to be run and e-mailed, jobs</w:t>
      </w:r>
    </w:p>
    <w:p w:rsidR="00657BB9" w:rsidRDefault="00657BB9" w:rsidP="00B01F0F">
      <w:pPr>
        <w:pStyle w:val="ListParagraph"/>
        <w:numPr>
          <w:ilvl w:val="0"/>
          <w:numId w:val="40"/>
        </w:numPr>
        <w:jc w:val="both"/>
      </w:pPr>
      <w:r>
        <w:t>Query service – “manages Dynamic Query Mode requests and returns the results to the requesting batch”</w:t>
      </w:r>
    </w:p>
    <w:p w:rsidR="009D5840" w:rsidRDefault="009D5840" w:rsidP="009D5840">
      <w:pPr>
        <w:jc w:val="both"/>
      </w:pPr>
      <w:r>
        <w:t xml:space="preserve">Selected alternatives to IBM </w:t>
      </w:r>
      <w:proofErr w:type="spellStart"/>
      <w:r>
        <w:t>Cognos</w:t>
      </w:r>
      <w:proofErr w:type="spellEnd"/>
      <w:r>
        <w:t xml:space="preserve"> BI:</w:t>
      </w:r>
    </w:p>
    <w:p w:rsidR="009D5840" w:rsidRPr="001737B6" w:rsidRDefault="009D5840" w:rsidP="009D5840">
      <w:pPr>
        <w:pStyle w:val="ListParagraph"/>
        <w:numPr>
          <w:ilvl w:val="0"/>
          <w:numId w:val="14"/>
        </w:numPr>
        <w:jc w:val="both"/>
        <w:rPr>
          <w:lang w:val="pl-PL"/>
        </w:rPr>
      </w:pPr>
      <w:proofErr w:type="spellStart"/>
      <w:r w:rsidRPr="001737B6">
        <w:rPr>
          <w:lang w:val="pl-PL"/>
        </w:rPr>
        <w:t>Qlik</w:t>
      </w:r>
      <w:proofErr w:type="spellEnd"/>
      <w:r w:rsidRPr="001737B6">
        <w:rPr>
          <w:lang w:val="pl-PL"/>
        </w:rPr>
        <w:t xml:space="preserve"> </w:t>
      </w:r>
      <w:r>
        <w:rPr>
          <w:lang w:val="pl-PL"/>
        </w:rPr>
        <w:t>–</w:t>
      </w:r>
      <w:r w:rsidRPr="001737B6">
        <w:rPr>
          <w:lang w:val="pl-PL"/>
        </w:rPr>
        <w:t xml:space="preserve"> http://global.qlik.com/uk</w:t>
      </w:r>
    </w:p>
    <w:p w:rsidR="009D5840" w:rsidRPr="001737B6" w:rsidRDefault="009D5840" w:rsidP="009D5840">
      <w:pPr>
        <w:pStyle w:val="ListParagraph"/>
        <w:numPr>
          <w:ilvl w:val="0"/>
          <w:numId w:val="14"/>
        </w:numPr>
        <w:jc w:val="both"/>
      </w:pPr>
      <w:r w:rsidRPr="001737B6">
        <w:t xml:space="preserve">CAFE – </w:t>
      </w:r>
      <w:proofErr w:type="spellStart"/>
      <w:r w:rsidRPr="001737B6">
        <w:t>cognos</w:t>
      </w:r>
      <w:proofErr w:type="spellEnd"/>
      <w:r w:rsidRPr="001737B6">
        <w:t xml:space="preserve"> analysis for Excel</w:t>
      </w:r>
    </w:p>
    <w:p w:rsidR="009D5840" w:rsidRDefault="009D5840" w:rsidP="009D5840">
      <w:pPr>
        <w:pStyle w:val="ListParagraph"/>
        <w:numPr>
          <w:ilvl w:val="0"/>
          <w:numId w:val="14"/>
        </w:numPr>
        <w:jc w:val="both"/>
      </w:pPr>
      <w:proofErr w:type="spellStart"/>
      <w:r w:rsidRPr="00A430FF">
        <w:t>Tableu</w:t>
      </w:r>
      <w:proofErr w:type="spellEnd"/>
      <w:r>
        <w:t xml:space="preserve"> –</w:t>
      </w:r>
      <w:r w:rsidRPr="00A430FF">
        <w:t xml:space="preserve"> http://www.tableau.com/</w:t>
      </w:r>
    </w:p>
    <w:p w:rsidR="009D5840" w:rsidRDefault="009D5840" w:rsidP="009D5840">
      <w:pPr>
        <w:jc w:val="both"/>
      </w:pPr>
    </w:p>
    <w:p w:rsidR="00905739" w:rsidRPr="00ED6C9C" w:rsidRDefault="00905739" w:rsidP="008B1BC5">
      <w:pPr>
        <w:pStyle w:val="Heading4"/>
        <w:jc w:val="both"/>
      </w:pPr>
      <w:r>
        <w:t xml:space="preserve">Working with IBM </w:t>
      </w:r>
      <w:proofErr w:type="spellStart"/>
      <w:r>
        <w:t>Cognos</w:t>
      </w:r>
      <w:proofErr w:type="spellEnd"/>
      <w:r>
        <w:t xml:space="preserve"> BI</w:t>
      </w:r>
    </w:p>
    <w:p w:rsidR="00905739" w:rsidRDefault="00905739" w:rsidP="008B1BC5">
      <w:pPr>
        <w:jc w:val="both"/>
      </w:pPr>
      <w:r>
        <w:t xml:space="preserve">IBM </w:t>
      </w:r>
      <w:proofErr w:type="spellStart"/>
      <w:r>
        <w:t>Cognos</w:t>
      </w:r>
      <w:proofErr w:type="spellEnd"/>
      <w:r>
        <w:t xml:space="preserve"> can be accessed using either a web interface called IBM </w:t>
      </w:r>
      <w:proofErr w:type="spellStart"/>
      <w:r>
        <w:t>Cognos</w:t>
      </w:r>
      <w:proofErr w:type="spellEnd"/>
      <w:r>
        <w:t xml:space="preserve"> Connection or a Windows application. For the purpose of this project only web interface was used.</w:t>
      </w:r>
    </w:p>
    <w:p w:rsidR="00905739" w:rsidRDefault="00B01F0F" w:rsidP="008B1BC5">
      <w:pPr>
        <w:jc w:val="both"/>
      </w:pPr>
      <w:r>
        <w:t xml:space="preserve">The URL for accessing IBM </w:t>
      </w:r>
      <w:proofErr w:type="spellStart"/>
      <w:r>
        <w:t>Cognos</w:t>
      </w:r>
      <w:proofErr w:type="spellEnd"/>
      <w:r>
        <w:t xml:space="preserve"> Connection is:</w:t>
      </w:r>
      <w:r w:rsidR="00905739">
        <w:t xml:space="preserve"> ht</w:t>
      </w:r>
      <w:r w:rsidR="009D5840">
        <w:t>tp://c-cog-dev-app-1/ibmcognos/</w:t>
      </w:r>
    </w:p>
    <w:p w:rsidR="00905739" w:rsidRDefault="00905739" w:rsidP="008B1BC5">
      <w:pPr>
        <w:keepNext/>
        <w:jc w:val="both"/>
      </w:pPr>
      <w:commentRangeStart w:id="26"/>
      <w:r>
        <w:rPr>
          <w:noProof/>
          <w:lang w:eastAsia="en-GB"/>
        </w:rPr>
        <w:drawing>
          <wp:inline distT="0" distB="0" distL="0" distR="0" wp14:anchorId="23A10018" wp14:editId="728D6212">
            <wp:extent cx="5760720" cy="27590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page of web interface of Cognos.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2759075"/>
                    </a:xfrm>
                    <a:prstGeom prst="rect">
                      <a:avLst/>
                    </a:prstGeom>
                  </pic:spPr>
                </pic:pic>
              </a:graphicData>
            </a:graphic>
          </wp:inline>
        </w:drawing>
      </w:r>
      <w:commentRangeEnd w:id="26"/>
      <w:r>
        <w:rPr>
          <w:rStyle w:val="CommentReference"/>
        </w:rPr>
        <w:commentReference w:id="26"/>
      </w:r>
    </w:p>
    <w:p w:rsidR="00905739" w:rsidRDefault="00905739" w:rsidP="009D5840">
      <w:pPr>
        <w:pStyle w:val="Caption"/>
        <w:jc w:val="both"/>
      </w:pPr>
      <w:r>
        <w:t xml:space="preserve">Figure </w:t>
      </w:r>
      <w:fldSimple w:instr=" SEQ Figure \* ARABIC ">
        <w:r w:rsidR="000E2DE2">
          <w:rPr>
            <w:noProof/>
          </w:rPr>
          <w:t>4</w:t>
        </w:r>
      </w:fldSimple>
      <w:r>
        <w:t xml:space="preserve"> Welcome page of IBM </w:t>
      </w:r>
      <w:proofErr w:type="spellStart"/>
      <w:r>
        <w:t>Cognos</w:t>
      </w:r>
      <w:proofErr w:type="spellEnd"/>
      <w:r>
        <w:t xml:space="preserve"> Connection 10.2.1 (web i</w:t>
      </w:r>
      <w:r w:rsidR="009D5840">
        <w:t>nterface to the entire package)</w:t>
      </w:r>
    </w:p>
    <w:p w:rsidR="00905739" w:rsidRDefault="00905739" w:rsidP="008B1BC5">
      <w:pPr>
        <w:jc w:val="both"/>
      </w:pPr>
      <w:r>
        <w:t xml:space="preserve">From this welcome page you can start applications available within your license, e.g. Report Studio. The first step after starting Report Studio </w:t>
      </w:r>
      <w:r w:rsidR="009D5840">
        <w:t>is a selection of data package.</w:t>
      </w:r>
    </w:p>
    <w:p w:rsidR="00905739" w:rsidRDefault="00905739" w:rsidP="008B1BC5">
      <w:pPr>
        <w:keepNext/>
        <w:jc w:val="both"/>
      </w:pPr>
      <w:r>
        <w:rPr>
          <w:noProof/>
          <w:lang w:eastAsia="en-GB"/>
        </w:rPr>
        <w:drawing>
          <wp:inline distT="0" distB="0" distL="0" distR="0" wp14:anchorId="34F84613" wp14:editId="33A5125B">
            <wp:extent cx="5760720" cy="29648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package for Report Studio.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296481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5</w:t>
        </w:r>
      </w:fldSimple>
      <w:r>
        <w:t xml:space="preserve"> Select data package for Report Studio</w:t>
      </w:r>
    </w:p>
    <w:p w:rsidR="00905739" w:rsidRDefault="00905739" w:rsidP="008B1BC5">
      <w:pPr>
        <w:jc w:val="both"/>
      </w:pPr>
    </w:p>
    <w:p w:rsidR="00905739" w:rsidRDefault="00905739" w:rsidP="008B1BC5">
      <w:pPr>
        <w:jc w:val="both"/>
      </w:pPr>
      <w:r>
        <w:lastRenderedPageBreak/>
        <w:t>After selecting the data package, one can either open an existing report or start creating a new one. In the latter case, a num</w:t>
      </w:r>
      <w:r w:rsidR="00657BB9">
        <w:t>ber of templates are available.</w:t>
      </w:r>
    </w:p>
    <w:p w:rsidR="00905739" w:rsidRDefault="00905739" w:rsidP="008B1BC5">
      <w:pPr>
        <w:keepNext/>
        <w:jc w:val="both"/>
      </w:pPr>
      <w:r>
        <w:rPr>
          <w:noProof/>
          <w:lang w:eastAsia="en-GB"/>
        </w:rPr>
        <w:drawing>
          <wp:inline distT="0" distB="0" distL="0" distR="0" wp14:anchorId="5EBE0386" wp14:editId="3A9A1D0C">
            <wp:extent cx="5760720" cy="307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studio welcome page.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307340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6</w:t>
        </w:r>
      </w:fldSimple>
      <w:r>
        <w:t xml:space="preserve"> Report Studio welcome page</w:t>
      </w:r>
    </w:p>
    <w:p w:rsidR="00905739" w:rsidRDefault="00905739" w:rsidP="008B1BC5">
      <w:pPr>
        <w:jc w:val="both"/>
      </w:pPr>
    </w:p>
    <w:p w:rsidR="00905739" w:rsidRDefault="00905739" w:rsidP="008B1BC5">
      <w:pPr>
        <w:keepNext/>
        <w:jc w:val="both"/>
      </w:pPr>
      <w:r>
        <w:rPr>
          <w:noProof/>
          <w:lang w:eastAsia="en-GB"/>
        </w:rPr>
        <w:drawing>
          <wp:inline distT="0" distB="0" distL="0" distR="0" wp14:anchorId="45592861" wp14:editId="086EF4F9">
            <wp:extent cx="5760720" cy="3068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type of report.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30683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7</w:t>
        </w:r>
      </w:fldSimple>
      <w:r>
        <w:t xml:space="preserve"> Select a template</w:t>
      </w:r>
    </w:p>
    <w:p w:rsidR="00905739" w:rsidRDefault="00905739" w:rsidP="008B1BC5">
      <w:pPr>
        <w:jc w:val="both"/>
      </w:pPr>
    </w:p>
    <w:p w:rsidR="00905739" w:rsidRDefault="00905739" w:rsidP="008B1BC5">
      <w:pPr>
        <w:jc w:val="both"/>
      </w:pPr>
      <w:r>
        <w:t>The following figure shows Report Studio with a blank report and Mosaic data loaded.</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23B89EDE" wp14:editId="7CB37D24">
            <wp:extent cx="5760720" cy="305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nk template, mosaic data loaded.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30556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8</w:t>
        </w:r>
      </w:fldSimple>
      <w:r>
        <w:t xml:space="preserve"> Blank template, Mosaic data loaded</w:t>
      </w:r>
    </w:p>
    <w:p w:rsidR="00657BB9" w:rsidRDefault="00657BB9" w:rsidP="00657BB9">
      <w:pPr>
        <w:jc w:val="both"/>
      </w:pPr>
      <w:r>
        <w:t xml:space="preserve">Graphic User Interface (GUI) makes the entire process quick and easy, but it is used to set the general structure of the report. The specifics of the report, e.g. how to filter data, have to </w:t>
      </w:r>
      <w:r w:rsidR="009D5840">
        <w:t>implemented</w:t>
      </w:r>
      <w:r>
        <w:t xml:space="preserve"> using queries.</w:t>
      </w:r>
    </w:p>
    <w:p w:rsidR="00657BB9" w:rsidRDefault="00657BB9" w:rsidP="00657BB9">
      <w:pPr>
        <w:jc w:val="both"/>
      </w:pPr>
      <w:r>
        <w:t>Example of a single SQL query (filter):</w:t>
      </w:r>
    </w:p>
    <w:p w:rsidR="00657BB9" w:rsidRDefault="00657BB9" w:rsidP="00657BB9">
      <w:pPr>
        <w:jc w:val="both"/>
      </w:pPr>
      <w:r>
        <w:t>if ([No of interactions with CEC] &gt; 3) then ( 'above 3') else ('up to 3')</w:t>
      </w:r>
    </w:p>
    <w:p w:rsidR="00657BB9" w:rsidRDefault="00657BB9" w:rsidP="00657BB9">
      <w:pPr>
        <w:jc w:val="both"/>
      </w:pPr>
      <w:r>
        <w:t>Example of a counter:</w:t>
      </w:r>
    </w:p>
    <w:p w:rsidR="00657BB9" w:rsidRDefault="00657BB9" w:rsidP="00657BB9">
      <w:pPr>
        <w:jc w:val="both"/>
      </w:pPr>
      <w:r>
        <w:t>count(rows for [MW].[MW].[Date Created], [MW].[MW].[UPRN], [MW].[MW].[Subject])</w:t>
      </w:r>
    </w:p>
    <w:p w:rsidR="001737B6" w:rsidRDefault="00657BB9" w:rsidP="001737B6">
      <w:pPr>
        <w:jc w:val="both"/>
      </w:pPr>
      <w:r>
        <w:t xml:space="preserve">Example of the SQL query </w:t>
      </w:r>
      <w:r w:rsidR="004A2264">
        <w:t>used to generate</w:t>
      </w:r>
      <w:r>
        <w:t xml:space="preserve"> an entire report</w:t>
      </w:r>
      <w:r w:rsidR="008F51E3">
        <w:t xml:space="preserve"> (the entire report can be exported to an XML format)</w:t>
      </w:r>
      <w:r>
        <w:t>:</w:t>
      </w:r>
    </w:p>
    <w:p w:rsidR="001737B6" w:rsidRDefault="001737B6" w:rsidP="001737B6">
      <w:pPr>
        <w:jc w:val="both"/>
      </w:pPr>
      <w:r>
        <w:t xml:space="preserve">select </w:t>
      </w:r>
    </w:p>
    <w:p w:rsidR="001737B6" w:rsidRDefault="001737B6" w:rsidP="001737B6">
      <w:pPr>
        <w:jc w:val="both"/>
      </w:pPr>
      <w:r>
        <w:t xml:space="preserve">       </w:t>
      </w:r>
      <w:proofErr w:type="spellStart"/>
      <w:r>
        <w:t>MW."Creation</w:t>
      </w:r>
      <w:proofErr w:type="spellEnd"/>
      <w:r>
        <w:t xml:space="preserve"> Source"  as  </w:t>
      </w:r>
      <w:proofErr w:type="spellStart"/>
      <w:r>
        <w:t>Creation_Source</w:t>
      </w:r>
      <w:proofErr w:type="spellEnd"/>
      <w:r>
        <w:t>,</w:t>
      </w:r>
    </w:p>
    <w:p w:rsidR="001737B6" w:rsidRDefault="001737B6" w:rsidP="001737B6">
      <w:pPr>
        <w:jc w:val="both"/>
      </w:pPr>
      <w:r>
        <w:t xml:space="preserve">       </w:t>
      </w:r>
      <w:proofErr w:type="spellStart"/>
      <w:r>
        <w:t>MW."Group</w:t>
      </w:r>
      <w:proofErr w:type="spellEnd"/>
      <w:r>
        <w:t>"  as  Group2,</w:t>
      </w:r>
    </w:p>
    <w:p w:rsidR="001737B6" w:rsidRDefault="001737B6" w:rsidP="001737B6">
      <w:pPr>
        <w:jc w:val="both"/>
      </w:pPr>
      <w:r>
        <w:t xml:space="preserve">       </w:t>
      </w:r>
      <w:proofErr w:type="spellStart"/>
      <w:r>
        <w:t>MW."Date</w:t>
      </w:r>
      <w:proofErr w:type="spellEnd"/>
      <w:r>
        <w:t xml:space="preserve"> Created"  as  </w:t>
      </w:r>
      <w:proofErr w:type="spellStart"/>
      <w:r>
        <w:t>Date_Created</w:t>
      </w:r>
      <w:proofErr w:type="spellEnd"/>
      <w:r>
        <w:t>,</w:t>
      </w:r>
    </w:p>
    <w:p w:rsidR="001737B6" w:rsidRDefault="001737B6" w:rsidP="001737B6">
      <w:pPr>
        <w:jc w:val="both"/>
      </w:pPr>
      <w:r>
        <w:t xml:space="preserve">       </w:t>
      </w:r>
      <w:proofErr w:type="spellStart"/>
      <w:r>
        <w:t>MW."Reference</w:t>
      </w:r>
      <w:proofErr w:type="spellEnd"/>
      <w:r>
        <w:t xml:space="preserve"> #"  as  Reference__,</w:t>
      </w:r>
    </w:p>
    <w:p w:rsidR="001737B6" w:rsidRDefault="001737B6" w:rsidP="001737B6">
      <w:pPr>
        <w:jc w:val="both"/>
      </w:pPr>
      <w:r>
        <w:t xml:space="preserve">       </w:t>
      </w:r>
      <w:proofErr w:type="spellStart"/>
      <w:r>
        <w:t>MW.Subject</w:t>
      </w:r>
      <w:proofErr w:type="spellEnd"/>
      <w:r>
        <w:t xml:space="preserve">  as  Subject,</w:t>
      </w:r>
    </w:p>
    <w:p w:rsidR="001737B6" w:rsidRDefault="001737B6" w:rsidP="001737B6">
      <w:pPr>
        <w:jc w:val="both"/>
      </w:pPr>
      <w:r>
        <w:t xml:space="preserve">       </w:t>
      </w:r>
      <w:proofErr w:type="spellStart"/>
      <w:r>
        <w:t>MW."Product</w:t>
      </w:r>
      <w:proofErr w:type="spellEnd"/>
      <w:r>
        <w:t xml:space="preserve"> Hierarchy"  as  </w:t>
      </w:r>
      <w:proofErr w:type="spellStart"/>
      <w:r>
        <w:t>Product_Hierarchy</w:t>
      </w:r>
      <w:proofErr w:type="spellEnd"/>
      <w:r>
        <w:t>,</w:t>
      </w:r>
    </w:p>
    <w:p w:rsidR="001737B6" w:rsidRDefault="001737B6" w:rsidP="001737B6">
      <w:pPr>
        <w:jc w:val="both"/>
      </w:pPr>
      <w:r>
        <w:t xml:space="preserve">       MW.UPRN  as  UPRN,</w:t>
      </w:r>
    </w:p>
    <w:p w:rsidR="001737B6" w:rsidRDefault="001737B6" w:rsidP="001737B6">
      <w:pPr>
        <w:jc w:val="both"/>
      </w:pPr>
      <w:r>
        <w:lastRenderedPageBreak/>
        <w:t xml:space="preserve">       XCOUNT(</w:t>
      </w:r>
      <w:proofErr w:type="spellStart"/>
      <w:r>
        <w:t>MW."Reference</w:t>
      </w:r>
      <w:proofErr w:type="spellEnd"/>
      <w:r>
        <w:t xml:space="preserve"> #"  at </w:t>
      </w:r>
      <w:proofErr w:type="spellStart"/>
      <w:r>
        <w:t>MW.UPRN,MW."Reference</w:t>
      </w:r>
      <w:proofErr w:type="spellEnd"/>
      <w:r>
        <w:t xml:space="preserve"> #"  for MW.UPRN )  as  </w:t>
      </w:r>
      <w:proofErr w:type="spellStart"/>
      <w:r>
        <w:t>No_of_interactions_with_CEC</w:t>
      </w:r>
      <w:proofErr w:type="spellEnd"/>
      <w:r>
        <w:t>,</w:t>
      </w:r>
    </w:p>
    <w:p w:rsidR="001737B6" w:rsidRDefault="001737B6" w:rsidP="001737B6">
      <w:pPr>
        <w:jc w:val="both"/>
      </w:pPr>
      <w:r>
        <w:t xml:space="preserve">       </w:t>
      </w:r>
      <w:proofErr w:type="spellStart"/>
      <w:r>
        <w:t>D_MosaicGroupType.GroupTypeCode</w:t>
      </w:r>
      <w:proofErr w:type="spellEnd"/>
      <w:r>
        <w:t xml:space="preserve">  as  </w:t>
      </w:r>
      <w:proofErr w:type="spellStart"/>
      <w:r>
        <w:t>Group_Type_Code</w:t>
      </w:r>
      <w:proofErr w:type="spellEnd"/>
    </w:p>
    <w:p w:rsidR="001737B6" w:rsidRDefault="001737B6" w:rsidP="001737B6">
      <w:pPr>
        <w:jc w:val="both"/>
      </w:pPr>
      <w:r>
        <w:t xml:space="preserve"> from </w:t>
      </w:r>
    </w:p>
    <w:p w:rsidR="001737B6" w:rsidRDefault="001737B6" w:rsidP="001737B6">
      <w:pPr>
        <w:jc w:val="both"/>
      </w:pPr>
      <w:r>
        <w:t xml:space="preserve">       MW...MW </w:t>
      </w:r>
      <w:proofErr w:type="spellStart"/>
      <w:r>
        <w:t>MW</w:t>
      </w:r>
      <w:proofErr w:type="spellEnd"/>
      <w:r>
        <w:t>,</w:t>
      </w:r>
    </w:p>
    <w:p w:rsidR="001737B6" w:rsidRDefault="001737B6" w:rsidP="001737B6">
      <w:pPr>
        <w:jc w:val="both"/>
      </w:pPr>
      <w:r>
        <w:t xml:space="preserve">       </w:t>
      </w:r>
      <w:proofErr w:type="spellStart"/>
      <w:r>
        <w:t>Mosaic.MosaicExport.dbo.D_MosaicGroupType</w:t>
      </w:r>
      <w:proofErr w:type="spellEnd"/>
      <w:r>
        <w:t xml:space="preserve"> </w:t>
      </w:r>
      <w:proofErr w:type="spellStart"/>
      <w:r>
        <w:t>D_MosaicGroupType</w:t>
      </w:r>
      <w:proofErr w:type="spellEnd"/>
      <w:r>
        <w:t>,</w:t>
      </w:r>
    </w:p>
    <w:p w:rsidR="001737B6" w:rsidRDefault="001737B6" w:rsidP="001737B6">
      <w:pPr>
        <w:jc w:val="both"/>
      </w:pPr>
      <w:r>
        <w:t xml:space="preserve">       </w:t>
      </w:r>
      <w:proofErr w:type="spellStart"/>
      <w:r>
        <w:t>Mosaic.MosaicExport.dbo.F_MosaicAddresses</w:t>
      </w:r>
      <w:proofErr w:type="spellEnd"/>
      <w:r>
        <w:t xml:space="preserve"> </w:t>
      </w:r>
      <w:proofErr w:type="spellStart"/>
      <w:r>
        <w:t>F_MosaicAddresses</w:t>
      </w:r>
      <w:proofErr w:type="spellEnd"/>
    </w:p>
    <w:p w:rsidR="001737B6" w:rsidRDefault="001737B6" w:rsidP="001737B6">
      <w:pPr>
        <w:jc w:val="both"/>
      </w:pPr>
      <w:r>
        <w:t xml:space="preserve"> where </w:t>
      </w:r>
    </w:p>
    <w:p w:rsidR="001737B6" w:rsidRDefault="001737B6" w:rsidP="001737B6">
      <w:pPr>
        <w:jc w:val="both"/>
      </w:pPr>
      <w:r>
        <w:t xml:space="preserve">       (MW.UPRN = </w:t>
      </w:r>
      <w:proofErr w:type="spellStart"/>
      <w:r>
        <w:t>F_MosaicAddresses.Uprn</w:t>
      </w:r>
      <w:proofErr w:type="spellEnd"/>
      <w:r>
        <w:t xml:space="preserve">) and </w:t>
      </w:r>
    </w:p>
    <w:p w:rsidR="001737B6" w:rsidRDefault="001737B6" w:rsidP="001737B6">
      <w:pPr>
        <w:jc w:val="both"/>
      </w:pPr>
      <w:r>
        <w:t xml:space="preserve">       (</w:t>
      </w:r>
      <w:proofErr w:type="spellStart"/>
      <w:r>
        <w:t>D_MosaicGroupType.GroupTypeId</w:t>
      </w:r>
      <w:proofErr w:type="spellEnd"/>
      <w:r>
        <w:t xml:space="preserve"> = </w:t>
      </w:r>
      <w:proofErr w:type="spellStart"/>
      <w:r>
        <w:t>F_MosaicAddresses.MosaicGroupTypeId</w:t>
      </w:r>
      <w:proofErr w:type="spellEnd"/>
      <w:r>
        <w:t>)</w:t>
      </w:r>
    </w:p>
    <w:p w:rsidR="001737B6" w:rsidRDefault="001737B6" w:rsidP="001737B6">
      <w:pPr>
        <w:jc w:val="both"/>
      </w:pPr>
      <w:r>
        <w:t xml:space="preserve"> group by </w:t>
      </w:r>
    </w:p>
    <w:p w:rsidR="001737B6" w:rsidRDefault="001737B6" w:rsidP="001737B6">
      <w:pPr>
        <w:jc w:val="both"/>
      </w:pPr>
      <w:r>
        <w:t xml:space="preserve">       </w:t>
      </w:r>
      <w:proofErr w:type="spellStart"/>
      <w:r>
        <w:t>MW."Creation</w:t>
      </w:r>
      <w:proofErr w:type="spellEnd"/>
      <w:r>
        <w:t xml:space="preserve"> Source",</w:t>
      </w:r>
    </w:p>
    <w:p w:rsidR="001737B6" w:rsidRDefault="001737B6" w:rsidP="001737B6">
      <w:pPr>
        <w:jc w:val="both"/>
      </w:pPr>
      <w:r>
        <w:t xml:space="preserve">       </w:t>
      </w:r>
      <w:proofErr w:type="spellStart"/>
      <w:r>
        <w:t>MW."Group</w:t>
      </w:r>
      <w:proofErr w:type="spellEnd"/>
      <w:r>
        <w:t>",</w:t>
      </w:r>
    </w:p>
    <w:p w:rsidR="001737B6" w:rsidRDefault="001737B6" w:rsidP="001737B6">
      <w:pPr>
        <w:jc w:val="both"/>
      </w:pPr>
      <w:r>
        <w:t xml:space="preserve">       </w:t>
      </w:r>
      <w:proofErr w:type="spellStart"/>
      <w:r>
        <w:t>MW."Date</w:t>
      </w:r>
      <w:proofErr w:type="spellEnd"/>
      <w:r>
        <w:t xml:space="preserve"> Created",</w:t>
      </w:r>
    </w:p>
    <w:p w:rsidR="001737B6" w:rsidRDefault="001737B6" w:rsidP="001737B6">
      <w:pPr>
        <w:jc w:val="both"/>
      </w:pPr>
      <w:r>
        <w:t xml:space="preserve">       </w:t>
      </w:r>
      <w:proofErr w:type="spellStart"/>
      <w:r>
        <w:t>MW."Reference</w:t>
      </w:r>
      <w:proofErr w:type="spellEnd"/>
      <w:r>
        <w:t xml:space="preserve"> #",</w:t>
      </w:r>
    </w:p>
    <w:p w:rsidR="001737B6" w:rsidRDefault="001737B6" w:rsidP="001737B6">
      <w:pPr>
        <w:jc w:val="both"/>
      </w:pPr>
      <w:r>
        <w:t xml:space="preserve">       </w:t>
      </w:r>
      <w:proofErr w:type="spellStart"/>
      <w:r>
        <w:t>MW.Subject</w:t>
      </w:r>
      <w:proofErr w:type="spellEnd"/>
      <w:r>
        <w:t>,</w:t>
      </w:r>
    </w:p>
    <w:p w:rsidR="001737B6" w:rsidRDefault="001737B6" w:rsidP="001737B6">
      <w:pPr>
        <w:jc w:val="both"/>
      </w:pPr>
      <w:r>
        <w:t xml:space="preserve">       </w:t>
      </w:r>
      <w:proofErr w:type="spellStart"/>
      <w:r>
        <w:t>MW."Product</w:t>
      </w:r>
      <w:proofErr w:type="spellEnd"/>
      <w:r>
        <w:t xml:space="preserve"> Hierarchy",</w:t>
      </w:r>
    </w:p>
    <w:p w:rsidR="001737B6" w:rsidRDefault="001737B6" w:rsidP="001737B6">
      <w:pPr>
        <w:jc w:val="both"/>
      </w:pPr>
      <w:r>
        <w:t xml:space="preserve">       MW.UPRN,</w:t>
      </w:r>
    </w:p>
    <w:p w:rsidR="001737B6" w:rsidRDefault="001737B6" w:rsidP="001737B6">
      <w:pPr>
        <w:jc w:val="both"/>
      </w:pPr>
      <w:r>
        <w:t xml:space="preserve">       </w:t>
      </w:r>
      <w:proofErr w:type="spellStart"/>
      <w:r>
        <w:t>D_MosaicGroupType.GroupTypeCode</w:t>
      </w:r>
      <w:proofErr w:type="spellEnd"/>
    </w:p>
    <w:p w:rsidR="001737B6" w:rsidRDefault="001737B6" w:rsidP="001737B6">
      <w:pPr>
        <w:jc w:val="both"/>
      </w:pPr>
      <w:r>
        <w:t xml:space="preserve"> filter </w:t>
      </w:r>
    </w:p>
    <w:p w:rsidR="001737B6" w:rsidRDefault="001737B6" w:rsidP="001737B6">
      <w:pPr>
        <w:jc w:val="both"/>
      </w:pPr>
      <w:r>
        <w:t xml:space="preserve">       (XCOUNT(</w:t>
      </w:r>
      <w:proofErr w:type="spellStart"/>
      <w:r>
        <w:t>MW."Reference</w:t>
      </w:r>
      <w:proofErr w:type="spellEnd"/>
      <w:r>
        <w:t xml:space="preserve"> #"  at </w:t>
      </w:r>
      <w:proofErr w:type="spellStart"/>
      <w:r>
        <w:t>MW.UPRN,MW."Reference</w:t>
      </w:r>
      <w:proofErr w:type="spellEnd"/>
      <w:r>
        <w:t xml:space="preserve"> #"  for MW.UPRN ) &gt; 3)</w:t>
      </w:r>
    </w:p>
    <w:p w:rsidR="001737B6" w:rsidRDefault="001737B6" w:rsidP="001737B6">
      <w:pPr>
        <w:jc w:val="both"/>
      </w:pPr>
      <w:r>
        <w:t xml:space="preserve"> order by </w:t>
      </w:r>
    </w:p>
    <w:p w:rsidR="001737B6" w:rsidRDefault="001737B6" w:rsidP="001737B6">
      <w:pPr>
        <w:jc w:val="both"/>
      </w:pPr>
      <w:r>
        <w:t xml:space="preserve">       </w:t>
      </w:r>
      <w:proofErr w:type="spellStart"/>
      <w:r>
        <w:t>Date_Created</w:t>
      </w:r>
      <w:proofErr w:type="spellEnd"/>
      <w:r>
        <w:t xml:space="preserve"> </w:t>
      </w:r>
      <w:proofErr w:type="spellStart"/>
      <w:r>
        <w:t>asc</w:t>
      </w:r>
      <w:proofErr w:type="spellEnd"/>
    </w:p>
    <w:p w:rsidR="001737B6" w:rsidRDefault="001737B6" w:rsidP="008B1BC5">
      <w:pPr>
        <w:jc w:val="both"/>
      </w:pPr>
    </w:p>
    <w:p w:rsidR="00A946B3" w:rsidRDefault="00353071" w:rsidP="00353071">
      <w:pPr>
        <w:jc w:val="both"/>
      </w:pPr>
      <w:r>
        <w:t>I</w:t>
      </w:r>
      <w:r w:rsidR="00A946B3" w:rsidRPr="00773720">
        <w:t xml:space="preserve">f </w:t>
      </w:r>
      <w:r>
        <w:t>an item is removed</w:t>
      </w:r>
      <w:r w:rsidR="00A946B3">
        <w:t xml:space="preserve"> from report it is</w:t>
      </w:r>
      <w:r w:rsidR="00A946B3" w:rsidRPr="00773720">
        <w:t xml:space="preserve"> permanently removed</w:t>
      </w:r>
      <w:r>
        <w:t>. In most cases, th</w:t>
      </w:r>
      <w:r w:rsidR="004031D1">
        <w:t>at is not the intention and</w:t>
      </w:r>
      <w:r w:rsidR="00A946B3">
        <w:t xml:space="preserve"> cut</w:t>
      </w:r>
      <w:r>
        <w:t xml:space="preserve"> function should be used</w:t>
      </w:r>
      <w:r w:rsidR="00A946B3">
        <w:t xml:space="preserve"> instead.</w:t>
      </w:r>
    </w:p>
    <w:p w:rsidR="00905739" w:rsidRPr="00A430FF" w:rsidRDefault="00353071" w:rsidP="00353071">
      <w:pPr>
        <w:jc w:val="both"/>
      </w:pPr>
      <w:r>
        <w:t xml:space="preserve">The number of entries that can be imported from an external data source is limited to 20000. It is not a Council specific limit, it is a limit on the platform </w:t>
      </w:r>
      <w:commentRangeStart w:id="27"/>
      <w:r>
        <w:t>itself</w:t>
      </w:r>
      <w:commentRangeEnd w:id="27"/>
      <w:r w:rsidR="00BF6142">
        <w:rPr>
          <w:rStyle w:val="CommentReference"/>
        </w:rPr>
        <w:commentReference w:id="27"/>
      </w:r>
      <w:r w:rsidR="00A946B3">
        <w:t xml:space="preserve"> </w:t>
      </w:r>
      <w:r w:rsidR="00A946B3">
        <w:fldChar w:fldCharType="begin" w:fldLock="1"/>
      </w:r>
      <w:r w:rsidR="000E2DE2">
        <w:instrText>ADDIN CSL_CITATION { "citationItems" : [ { "id" : "ITEM-1", "itemData" : { "URL" : "https://www-304.ibm.com/support/knowledgecenter/#!/SSEP7J_10.2.2/com.ibm.swg.ba.cognos.ug_cr_rptstd.10.2.2.doc/c_prep_ext_data.html%23prep_ext_data", "accessed" : { "date-parts" : [ [ "2015", "8", "7" ] ] }, "author" : [ { "dropping-particle" : "", "family" : "IBM", "given" : "", "non-dropping-particle" : "", "parse-names" : false, "suffix" : "" } ], "id" : "ITEM-1", "issued" : { "date-parts" : [ [ "2015" ] ] }, "title" : "IBM Knowledge Centre - Preparing to Work with your External Data", "type" : "webpage" }, "uris" : [ "http://www.mendeley.com/documents/?uuid=ebe47e5b-5e3e-48ff-b2b8-e05b6e79fe9a" ] } ], "mendeley" : { "formattedCitation" : "(IBM 2015e)", "plainTextFormattedCitation" : "(IBM 2015e)", "previouslyFormattedCitation" : "(IBM 2015e)" }, "properties" : { "noteIndex" : 0 }, "schema" : "https://github.com/citation-style-language/schema/raw/master/csl-citation.json" }</w:instrText>
      </w:r>
      <w:r w:rsidR="00A946B3">
        <w:fldChar w:fldCharType="separate"/>
      </w:r>
      <w:r w:rsidR="000E2DE2" w:rsidRPr="000E2DE2">
        <w:rPr>
          <w:noProof/>
        </w:rPr>
        <w:t>(IBM 2015e)</w:t>
      </w:r>
      <w:r w:rsidR="00A946B3">
        <w:fldChar w:fldCharType="end"/>
      </w:r>
      <w:r>
        <w:t xml:space="preserve">. </w:t>
      </w:r>
      <w:r w:rsidR="00A946B3">
        <w:t>When a new package is created on top of another</w:t>
      </w:r>
      <w:r>
        <w:t>,</w:t>
      </w:r>
      <w:r w:rsidR="00A946B3">
        <w:t xml:space="preserve"> it is not overwritten – a copy is created which contains both data sources.</w:t>
      </w:r>
    </w:p>
    <w:p w:rsidR="00905739" w:rsidRDefault="00905739" w:rsidP="008B1BC5">
      <w:pPr>
        <w:pStyle w:val="Heading2"/>
        <w:jc w:val="both"/>
      </w:pPr>
      <w:bookmarkStart w:id="28" w:name="_Toc427347513"/>
      <w:r>
        <w:lastRenderedPageBreak/>
        <w:t>Define</w:t>
      </w:r>
      <w:bookmarkEnd w:id="28"/>
    </w:p>
    <w:p w:rsidR="00373626" w:rsidRDefault="00373626" w:rsidP="008B1BC5">
      <w:pPr>
        <w:jc w:val="both"/>
      </w:pPr>
      <w:r>
        <w:t xml:space="preserve">After the discovery phase </w:t>
      </w:r>
      <w:r w:rsidR="007A2957">
        <w:t xml:space="preserve">an understanding of the </w:t>
      </w:r>
      <w:r w:rsidR="002638B6">
        <w:t>specifics</w:t>
      </w:r>
      <w:r w:rsidR="007A2957">
        <w:t xml:space="preserve"> of the project within the Council</w:t>
      </w:r>
      <w:r w:rsidR="002638B6">
        <w:t xml:space="preserve"> has been achieved</w:t>
      </w:r>
      <w:r>
        <w:t xml:space="preserve">. The goal of the next phase was to narrow down the scope, find specific questions to be answered and make a decision </w:t>
      </w:r>
      <w:r w:rsidR="002638B6">
        <w:t>about tools that would be used.</w:t>
      </w:r>
      <w:r w:rsidR="00875A64">
        <w:t xml:space="preserve"> Prototypes were created (simple reports) to prove the capabilities of the system. This phase ended with clear objectives and </w:t>
      </w:r>
      <w:r w:rsidR="002930AE">
        <w:t xml:space="preserve">a </w:t>
      </w:r>
      <w:r w:rsidR="00875A64">
        <w:t>general idea of technical aspects of implementing them.</w:t>
      </w:r>
    </w:p>
    <w:p w:rsidR="00905739" w:rsidRDefault="00905739" w:rsidP="008B1BC5">
      <w:pPr>
        <w:pStyle w:val="Heading3"/>
        <w:jc w:val="both"/>
      </w:pPr>
      <w:bookmarkStart w:id="29" w:name="_Toc427347514"/>
      <w:r>
        <w:t xml:space="preserve">Preliminary </w:t>
      </w:r>
      <w:r w:rsidR="003E3735">
        <w:t>work</w:t>
      </w:r>
      <w:bookmarkEnd w:id="29"/>
    </w:p>
    <w:p w:rsidR="005F2ED4" w:rsidRDefault="00905739" w:rsidP="005F2ED4">
      <w:pPr>
        <w:pStyle w:val="Heading4"/>
        <w:jc w:val="both"/>
      </w:pPr>
      <w:r>
        <w:t xml:space="preserve">Meetings </w:t>
      </w:r>
      <w:r w:rsidR="006C575B">
        <w:t xml:space="preserve">at </w:t>
      </w:r>
      <w:r>
        <w:t>the Council</w:t>
      </w:r>
    </w:p>
    <w:p w:rsidR="007751AA" w:rsidRDefault="007751AA" w:rsidP="007751AA"/>
    <w:p w:rsidR="003018F7" w:rsidRDefault="003018F7" w:rsidP="003018F7">
      <w:pPr>
        <w:jc w:val="both"/>
      </w:pPr>
      <w:r>
        <w:t>Describe how the users were driving design decisions</w:t>
      </w:r>
      <w:r w:rsidR="0027182A">
        <w:t xml:space="preserve"> (e.g. incidents table from CRM)</w:t>
      </w:r>
    </w:p>
    <w:p w:rsidR="00977B0C" w:rsidRDefault="00977B0C" w:rsidP="00977B0C">
      <w:pPr>
        <w:jc w:val="both"/>
      </w:pPr>
    </w:p>
    <w:p w:rsidR="00977B0C" w:rsidRDefault="00977B0C" w:rsidP="00977B0C">
      <w:pPr>
        <w:jc w:val="both"/>
      </w:pPr>
      <w:r>
        <w:t>Meetings with Kevin to have a look at BI platforms, what kind of reports they generate.</w:t>
      </w:r>
    </w:p>
    <w:p w:rsidR="00A26FDF" w:rsidRDefault="00A26FDF" w:rsidP="00A26FDF">
      <w:pPr>
        <w:jc w:val="both"/>
      </w:pPr>
      <w:r>
        <w:t xml:space="preserve">The extract used in the process was from May 2015. </w:t>
      </w:r>
      <w:r w:rsidRPr="009C2CFB">
        <w:t>- the data I'm working on is May extract, only entries with UPRN</w:t>
      </w:r>
    </w:p>
    <w:p w:rsidR="00A26FDF" w:rsidRDefault="00A26FDF" w:rsidP="00A26FDF">
      <w:pPr>
        <w:jc w:val="both"/>
      </w:pPr>
      <w:r>
        <w:t>5224 registered in 05.2015</w:t>
      </w:r>
    </w:p>
    <w:p w:rsidR="00A26FDF" w:rsidRDefault="00A26FDF" w:rsidP="00A26FDF">
      <w:pPr>
        <w:jc w:val="both"/>
      </w:pPr>
      <w:r>
        <w:t>24671 in total in 05.2015</w:t>
      </w:r>
    </w:p>
    <w:p w:rsidR="007B272E" w:rsidRDefault="007B272E" w:rsidP="007B272E">
      <w:pPr>
        <w:jc w:val="both"/>
      </w:pPr>
      <w:r>
        <w:t>The CRM dataset I was working on was limited to May only, entries without UPRN were filtered. There were 979 entries left as a result</w:t>
      </w:r>
    </w:p>
    <w:p w:rsidR="00977B0C" w:rsidRDefault="00977B0C" w:rsidP="003018F7">
      <w:pPr>
        <w:jc w:val="both"/>
      </w:pPr>
    </w:p>
    <w:p w:rsidR="003018F7" w:rsidRPr="007751AA" w:rsidRDefault="003018F7" w:rsidP="007751AA"/>
    <w:p w:rsidR="005F2ED4" w:rsidRDefault="005F2ED4" w:rsidP="005F2ED4">
      <w:pPr>
        <w:pStyle w:val="ListParagraph"/>
        <w:numPr>
          <w:ilvl w:val="1"/>
          <w:numId w:val="5"/>
        </w:numPr>
      </w:pPr>
      <w:proofErr w:type="spellStart"/>
      <w:r>
        <w:t>Gosia</w:t>
      </w:r>
      <w:proofErr w:type="spellEnd"/>
      <w:r>
        <w:t xml:space="preserve"> </w:t>
      </w:r>
      <w:proofErr w:type="spellStart"/>
      <w:r>
        <w:t>Szymczak</w:t>
      </w:r>
      <w:proofErr w:type="spellEnd"/>
      <w:r>
        <w:t xml:space="preserve"> (Sally introduced me to </w:t>
      </w:r>
      <w:proofErr w:type="spellStart"/>
      <w:r>
        <w:t>Gosia</w:t>
      </w:r>
      <w:proofErr w:type="spellEnd"/>
      <w:r>
        <w:t>)</w:t>
      </w:r>
    </w:p>
    <w:p w:rsidR="005F2ED4" w:rsidRDefault="005F2ED4" w:rsidP="005F2ED4">
      <w:pPr>
        <w:pStyle w:val="ListParagraph"/>
        <w:numPr>
          <w:ilvl w:val="1"/>
          <w:numId w:val="5"/>
        </w:numPr>
      </w:pPr>
      <w:r>
        <w:t xml:space="preserve">Kevin Kelly (after meeting </w:t>
      </w:r>
      <w:proofErr w:type="spellStart"/>
      <w:r>
        <w:t>Gosia</w:t>
      </w:r>
      <w:proofErr w:type="spellEnd"/>
      <w:r>
        <w:t>, she introduced me to Kevin)</w:t>
      </w:r>
    </w:p>
    <w:p w:rsidR="005F2ED4" w:rsidRDefault="005F2ED4" w:rsidP="005F2ED4">
      <w:pPr>
        <w:pStyle w:val="ListParagraph"/>
        <w:numPr>
          <w:ilvl w:val="1"/>
          <w:numId w:val="5"/>
        </w:numPr>
      </w:pPr>
    </w:p>
    <w:p w:rsidR="005F2ED4" w:rsidRDefault="005F2ED4" w:rsidP="005F2ED4">
      <w:pPr>
        <w:pStyle w:val="ListParagraph"/>
        <w:numPr>
          <w:ilvl w:val="1"/>
          <w:numId w:val="5"/>
        </w:numPr>
      </w:pPr>
      <w:r>
        <w:t>Andy Thomson (Sally introduced me to Andy)</w:t>
      </w:r>
    </w:p>
    <w:p w:rsidR="005F2ED4" w:rsidRDefault="005F2ED4" w:rsidP="005F2ED4">
      <w:pPr>
        <w:pStyle w:val="ListParagraph"/>
        <w:numPr>
          <w:ilvl w:val="1"/>
          <w:numId w:val="5"/>
        </w:numPr>
      </w:pPr>
      <w:r>
        <w:t xml:space="preserve">Angela </w:t>
      </w:r>
      <w:proofErr w:type="spellStart"/>
      <w:r>
        <w:t>McInnes</w:t>
      </w:r>
      <w:proofErr w:type="spellEnd"/>
      <w:r>
        <w:t xml:space="preserve"> (Kevin introduced me to Angela)</w:t>
      </w:r>
    </w:p>
    <w:p w:rsidR="005F2ED4" w:rsidRDefault="005F2ED4" w:rsidP="005F2ED4">
      <w:pPr>
        <w:pStyle w:val="ListParagraph"/>
        <w:numPr>
          <w:ilvl w:val="1"/>
          <w:numId w:val="5"/>
        </w:numPr>
      </w:pPr>
      <w:r>
        <w:rPr>
          <w:rStyle w:val="bidi"/>
        </w:rPr>
        <w:t xml:space="preserve">Emilio G. </w:t>
      </w:r>
      <w:proofErr w:type="spellStart"/>
      <w:r>
        <w:rPr>
          <w:rStyle w:val="bidi"/>
        </w:rPr>
        <w:t>Zamudio</w:t>
      </w:r>
      <w:proofErr w:type="spellEnd"/>
      <w:r>
        <w:t xml:space="preserve"> (the other student at CEC, Andy introduced me to the fellow student)</w:t>
      </w:r>
    </w:p>
    <w:p w:rsidR="005F2ED4" w:rsidRPr="006E1E0A" w:rsidRDefault="005F2ED4" w:rsidP="005F2ED4">
      <w:pPr>
        <w:pStyle w:val="ListParagraph"/>
        <w:numPr>
          <w:ilvl w:val="2"/>
          <w:numId w:val="5"/>
        </w:numPr>
      </w:pPr>
      <w:r>
        <w:t>Chris Jeff</w:t>
      </w:r>
      <w:r w:rsidRPr="006E1E0A">
        <w:t>e</w:t>
      </w:r>
      <w:r>
        <w:t>r</w:t>
      </w:r>
      <w:r w:rsidRPr="006E1E0A">
        <w:t>y gave him an extract of data from CRM system</w:t>
      </w:r>
    </w:p>
    <w:p w:rsidR="005F2ED4" w:rsidRPr="006E1E0A" w:rsidRDefault="005F2ED4" w:rsidP="005F2ED4">
      <w:pPr>
        <w:pStyle w:val="ListParagraph"/>
        <w:numPr>
          <w:ilvl w:val="2"/>
          <w:numId w:val="5"/>
        </w:numPr>
      </w:pPr>
      <w:r w:rsidRPr="006E1E0A">
        <w:t>He is using IBM SPSS</w:t>
      </w:r>
    </w:p>
    <w:p w:rsidR="005F2ED4" w:rsidRPr="006E1E0A" w:rsidRDefault="005F2ED4" w:rsidP="005F2ED4">
      <w:pPr>
        <w:pStyle w:val="ListParagraph"/>
        <w:numPr>
          <w:ilvl w:val="2"/>
          <w:numId w:val="5"/>
        </w:numPr>
      </w:pPr>
      <w:proofErr w:type="spellStart"/>
      <w:r w:rsidRPr="006E1E0A">
        <w:t>UoE</w:t>
      </w:r>
      <w:proofErr w:type="spellEnd"/>
      <w:r w:rsidRPr="006E1E0A">
        <w:t>: Finlay Buchanan</w:t>
      </w:r>
    </w:p>
    <w:p w:rsidR="005F2ED4" w:rsidRDefault="005F2ED4" w:rsidP="005F2ED4">
      <w:pPr>
        <w:pStyle w:val="ListParagraph"/>
        <w:numPr>
          <w:ilvl w:val="2"/>
          <w:numId w:val="5"/>
        </w:numPr>
      </w:pPr>
      <w:r w:rsidRPr="006E1E0A">
        <w:t xml:space="preserve">CEC: Danny </w:t>
      </w:r>
      <w:proofErr w:type="spellStart"/>
      <w:r w:rsidRPr="006E1E0A">
        <w:t>Galliker</w:t>
      </w:r>
      <w:proofErr w:type="spellEnd"/>
    </w:p>
    <w:p w:rsidR="005F2ED4" w:rsidRDefault="005F2ED4" w:rsidP="005F2ED4">
      <w:pPr>
        <w:pStyle w:val="ListParagraph"/>
        <w:numPr>
          <w:ilvl w:val="1"/>
          <w:numId w:val="5"/>
        </w:numPr>
      </w:pPr>
      <w:r>
        <w:t>A gentleman conducting user studies (Andy introduced me to him)</w:t>
      </w:r>
    </w:p>
    <w:p w:rsidR="007751AA" w:rsidRPr="006A1B02" w:rsidRDefault="007751AA" w:rsidP="007751AA">
      <w:pPr>
        <w:pStyle w:val="ListParagraph"/>
        <w:numPr>
          <w:ilvl w:val="1"/>
          <w:numId w:val="5"/>
        </w:numPr>
      </w:pPr>
      <w:r>
        <w:t>Chris Jeffery (Andy forwarded an e-mail with my questions to him, he was the</w:t>
      </w:r>
      <w:r w:rsidR="003018F7">
        <w:t xml:space="preserve"> person who knew the most about the</w:t>
      </w:r>
      <w:r>
        <w:t xml:space="preserve"> CRM </w:t>
      </w:r>
      <w:r w:rsidR="003018F7">
        <w:t>system</w:t>
      </w:r>
      <w:r>
        <w:t>, Andy cc-</w:t>
      </w:r>
      <w:proofErr w:type="spellStart"/>
      <w:r>
        <w:t>ed</w:t>
      </w:r>
      <w:proofErr w:type="spellEnd"/>
      <w:r>
        <w:t xml:space="preserve"> me to an e-mail)</w:t>
      </w:r>
    </w:p>
    <w:p w:rsidR="007751AA" w:rsidRDefault="007751AA" w:rsidP="005F2ED4">
      <w:pPr>
        <w:pStyle w:val="ListParagraph"/>
        <w:numPr>
          <w:ilvl w:val="1"/>
          <w:numId w:val="5"/>
        </w:numPr>
      </w:pPr>
    </w:p>
    <w:p w:rsidR="005F2ED4" w:rsidRDefault="005F2ED4" w:rsidP="008B1BC5">
      <w:pPr>
        <w:jc w:val="both"/>
      </w:pPr>
    </w:p>
    <w:p w:rsidR="005F2ED4" w:rsidRDefault="005F2ED4" w:rsidP="008B1BC5">
      <w:pPr>
        <w:jc w:val="both"/>
      </w:pPr>
    </w:p>
    <w:p w:rsidR="005F2ED4" w:rsidRDefault="005F2ED4" w:rsidP="008B1BC5">
      <w:pPr>
        <w:jc w:val="both"/>
      </w:pPr>
    </w:p>
    <w:p w:rsidR="00905739" w:rsidRPr="009826AE" w:rsidRDefault="00905739" w:rsidP="008B1BC5">
      <w:pPr>
        <w:jc w:val="both"/>
      </w:pPr>
    </w:p>
    <w:p w:rsidR="00905739" w:rsidRDefault="00905739" w:rsidP="008B1BC5">
      <w:pPr>
        <w:pStyle w:val="Heading4"/>
        <w:jc w:val="both"/>
      </w:pPr>
      <w:r>
        <w:t>First iteration (proof-of-concept)</w:t>
      </w:r>
    </w:p>
    <w:p w:rsidR="00905739" w:rsidRDefault="00B21151" w:rsidP="008B1BC5">
      <w:pPr>
        <w:jc w:val="both"/>
      </w:pPr>
      <w:r>
        <w:t xml:space="preserve">The purpose of this stage was to go through the entire cycle of development. Before discussing what kind of analyses would be useful to the Council I had to confirm that it was possible to use the two datasets together and </w:t>
      </w:r>
      <w:r w:rsidR="00C87BC8">
        <w:t xml:space="preserve">understand </w:t>
      </w:r>
      <w:r>
        <w:t xml:space="preserve">what limitations to the process were. There were no existing reports </w:t>
      </w:r>
      <w:r w:rsidR="00C90136">
        <w:t>of this kind</w:t>
      </w:r>
      <w:r w:rsidR="00C87BC8">
        <w:t xml:space="preserve"> so</w:t>
      </w:r>
      <w:r w:rsidR="00C90136">
        <w:t xml:space="preserve"> I had to create the </w:t>
      </w:r>
      <w:proofErr w:type="spellStart"/>
      <w:r w:rsidR="00C90136">
        <w:t>Cognos</w:t>
      </w:r>
      <w:proofErr w:type="spellEnd"/>
      <w:r w:rsidR="00C90136">
        <w:t xml:space="preserve"> package for CRM and Mosaic data.</w:t>
      </w:r>
    </w:p>
    <w:p w:rsidR="002E6B92" w:rsidRDefault="00C90136" w:rsidP="008B1BC5">
      <w:pPr>
        <w:jc w:val="both"/>
      </w:pPr>
      <w:r>
        <w:t>The Mosaic package ha</w:t>
      </w:r>
      <w:r w:rsidR="002E6B92">
        <w:t>s</w:t>
      </w:r>
      <w:r>
        <w:t xml:space="preserve"> already been i</w:t>
      </w:r>
      <w:r w:rsidR="002E6B92">
        <w:t>mported to the platform as it was being used in other Business Intelligence reports. The process of importing CRM data was manual, but</w:t>
      </w:r>
      <w:r w:rsidR="00C87BC8">
        <w:t xml:space="preserve"> it</w:t>
      </w:r>
      <w:r w:rsidR="002E6B92">
        <w:t xml:space="preserve"> is planned to be automated in the future.</w:t>
      </w:r>
      <w:r w:rsidR="00C34B5F">
        <w:t xml:space="preserve"> It is assumed that UPRN uniquely identifies the user.</w:t>
      </w:r>
    </w:p>
    <w:p w:rsidR="00C90136" w:rsidRDefault="00C90136" w:rsidP="008B1BC5">
      <w:pPr>
        <w:jc w:val="both"/>
      </w:pPr>
      <w:r>
        <w:t xml:space="preserve">What I needed to do was to add </w:t>
      </w:r>
      <w:r w:rsidR="002E6B92">
        <w:t>to the Mosaic package</w:t>
      </w:r>
      <w:r w:rsidR="002B4399">
        <w:t xml:space="preserve"> on IBM </w:t>
      </w:r>
      <w:proofErr w:type="spellStart"/>
      <w:r w:rsidR="002B4399">
        <w:t>Cognos</w:t>
      </w:r>
      <w:proofErr w:type="spellEnd"/>
      <w:r w:rsidR="002E6B92">
        <w:t xml:space="preserve"> </w:t>
      </w:r>
      <w:r>
        <w:t>an external source of data (CRM dataset) using built-in ETL (Extract, Transform, Load) mechanisms, which required administrative access rights. The</w:t>
      </w:r>
      <w:r w:rsidR="002E6B92">
        <w:t xml:space="preserve"> </w:t>
      </w:r>
      <w:r>
        <w:t>platform is quite flexible when it comes to file extensions and data formats. Some of the acceptable extensions include: .</w:t>
      </w:r>
      <w:proofErr w:type="spellStart"/>
      <w:r>
        <w:t>csv</w:t>
      </w:r>
      <w:proofErr w:type="spellEnd"/>
      <w:r>
        <w:t>, .</w:t>
      </w:r>
      <w:proofErr w:type="spellStart"/>
      <w:r>
        <w:t>xls</w:t>
      </w:r>
      <w:proofErr w:type="spellEnd"/>
      <w:r>
        <w:t>, .</w:t>
      </w:r>
      <w:proofErr w:type="spellStart"/>
      <w:r>
        <w:t>xlsx</w:t>
      </w:r>
      <w:proofErr w:type="spellEnd"/>
      <w:r>
        <w:t>, xml.</w:t>
      </w:r>
      <w:r w:rsidR="002B4399">
        <w:t xml:space="preserve"> The </w:t>
      </w:r>
      <w:r>
        <w:t>CRM data</w:t>
      </w:r>
      <w:r w:rsidR="002B4399">
        <w:t>set</w:t>
      </w:r>
      <w:r>
        <w:t xml:space="preserve"> was extracted from the Council’</w:t>
      </w:r>
      <w:r w:rsidR="002B4399">
        <w:t>s system and save</w:t>
      </w:r>
      <w:r w:rsidR="00C87BC8">
        <w:t>d</w:t>
      </w:r>
      <w:r w:rsidR="002B4399">
        <w:t xml:space="preserve"> as an .</w:t>
      </w:r>
      <w:proofErr w:type="spellStart"/>
      <w:r w:rsidR="002B4399">
        <w:t>xlsx</w:t>
      </w:r>
      <w:proofErr w:type="spellEnd"/>
      <w:r w:rsidR="002B4399">
        <w:t xml:space="preserve"> file on a shared network drive. I then created the package and generated a few simple reports as described below.</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548FDAD5" wp14:editId="2DCAFCEA">
            <wp:extent cx="5760720" cy="40811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query.jpg"/>
                    <pic:cNvPicPr/>
                  </pic:nvPicPr>
                  <pic:blipFill>
                    <a:blip r:embed="rId17">
                      <a:extLst>
                        <a:ext uri="{28A0092B-C50C-407E-A947-70E740481C1C}">
                          <a14:useLocalDpi xmlns:a14="http://schemas.microsoft.com/office/drawing/2010/main" val="0"/>
                        </a:ext>
                      </a:extLst>
                    </a:blip>
                    <a:stretch>
                      <a:fillRect/>
                    </a:stretch>
                  </pic:blipFill>
                  <pic:spPr>
                    <a:xfrm>
                      <a:off x="0" y="0"/>
                      <a:ext cx="5760720" cy="408114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9</w:t>
        </w:r>
      </w:fldSimple>
      <w:r>
        <w:t xml:space="preserve"> Creating query</w:t>
      </w:r>
    </w:p>
    <w:p w:rsidR="00905739" w:rsidRDefault="00C87BC8" w:rsidP="008B1BC5">
      <w:pPr>
        <w:jc w:val="both"/>
      </w:pPr>
      <w:r>
        <w:t xml:space="preserve">The above diagram shows the package containing Mosaic and CRM datasets loaded in </w:t>
      </w:r>
      <w:proofErr w:type="spellStart"/>
      <w:r>
        <w:t>Cognos</w:t>
      </w:r>
      <w:proofErr w:type="spellEnd"/>
      <w:r>
        <w:t>. A simple query is then used to show the content of it to verify that it is working as expect - CRM entries are linked with Mosaic entries using UPRN. The results of the query are visualised on the diagram below.</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5F55672F" wp14:editId="6A646F88">
            <wp:extent cx="5760720" cy="40887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 report - no analysis.jpg"/>
                    <pic:cNvPicPr/>
                  </pic:nvPicPr>
                  <pic:blipFill>
                    <a:blip r:embed="rId18">
                      <a:extLst>
                        <a:ext uri="{28A0092B-C50C-407E-A947-70E740481C1C}">
                          <a14:useLocalDpi xmlns:a14="http://schemas.microsoft.com/office/drawing/2010/main" val="0"/>
                        </a:ext>
                      </a:extLst>
                    </a:blip>
                    <a:stretch>
                      <a:fillRect/>
                    </a:stretch>
                  </pic:blipFill>
                  <pic:spPr>
                    <a:xfrm>
                      <a:off x="0" y="0"/>
                      <a:ext cx="5760720" cy="408876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10</w:t>
        </w:r>
      </w:fldSimple>
      <w:r>
        <w:t xml:space="preserve"> First report - no analysis, plain CRM data</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2A179F1B" wp14:editId="673F9B75">
            <wp:extent cx="5760720" cy="41097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second query.jpg"/>
                    <pic:cNvPicPr/>
                  </pic:nvPicPr>
                  <pic:blipFill>
                    <a:blip r:embed="rId19">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11</w:t>
        </w:r>
      </w:fldSimple>
      <w:r>
        <w:t xml:space="preserve"> second query</w:t>
      </w:r>
    </w:p>
    <w:p w:rsidR="00905739" w:rsidRDefault="00C87BC8" w:rsidP="008B1BC5">
      <w:pPr>
        <w:jc w:val="both"/>
      </w:pPr>
      <w:r>
        <w:t>The above screen shot is showing another query which was filtering entries based on the date of creations.</w:t>
      </w:r>
    </w:p>
    <w:p w:rsidR="00905739" w:rsidRDefault="00905739" w:rsidP="008B1BC5">
      <w:pPr>
        <w:keepNext/>
        <w:jc w:val="both"/>
      </w:pPr>
      <w:r>
        <w:rPr>
          <w:noProof/>
          <w:lang w:eastAsia="en-GB"/>
        </w:rPr>
        <w:lastRenderedPageBreak/>
        <w:drawing>
          <wp:inline distT="0" distB="0" distL="0" distR="0" wp14:anchorId="0E3BD0BE" wp14:editId="27C3B874">
            <wp:extent cx="5760720" cy="41097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page layout.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12</w:t>
        </w:r>
      </w:fldSimple>
      <w:r>
        <w:t xml:space="preserve"> page layout</w:t>
      </w:r>
    </w:p>
    <w:p w:rsidR="00905739" w:rsidRDefault="00C87BC8" w:rsidP="008B1BC5">
      <w:pPr>
        <w:jc w:val="both"/>
      </w:pPr>
      <w:r>
        <w:t xml:space="preserve">In the next one, chart is created and here you can see how the layout of the report can be controlled – at the top of the page a list </w:t>
      </w:r>
      <w:r w:rsidR="007B2223">
        <w:t>is added followed by a chart.</w:t>
      </w:r>
    </w:p>
    <w:p w:rsidR="00905739" w:rsidRDefault="00905739" w:rsidP="008B1BC5">
      <w:pPr>
        <w:keepNext/>
        <w:jc w:val="both"/>
      </w:pPr>
      <w:r>
        <w:rPr>
          <w:noProof/>
          <w:lang w:eastAsia="en-GB"/>
        </w:rPr>
        <w:lastRenderedPageBreak/>
        <w:drawing>
          <wp:inline distT="0" distB="0" distL="0" distR="0" wp14:anchorId="1A881328" wp14:editId="7153B746">
            <wp:extent cx="5760720" cy="4097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40970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13</w:t>
        </w:r>
      </w:fldSimple>
      <w:r>
        <w:t xml:space="preserve"> first chart</w:t>
      </w:r>
    </w:p>
    <w:p w:rsidR="00905739" w:rsidRDefault="007B2223" w:rsidP="008B1BC5">
      <w:pPr>
        <w:jc w:val="both"/>
      </w:pPr>
      <w:r>
        <w:t>In this case, the chart was based on the data from the list. This was in order to manually verify that the chart generation happens as expected. Below is the second part of the dataset and the filter used.</w:t>
      </w:r>
    </w:p>
    <w:p w:rsidR="00905739" w:rsidRDefault="00905739" w:rsidP="008B1BC5">
      <w:pPr>
        <w:keepNext/>
        <w:jc w:val="both"/>
      </w:pPr>
      <w:r>
        <w:rPr>
          <w:noProof/>
          <w:lang w:eastAsia="en-GB"/>
        </w:rPr>
        <w:lastRenderedPageBreak/>
        <w:drawing>
          <wp:inline distT="0" distB="0" distL="0" distR="0" wp14:anchorId="33AAFF27" wp14:editId="420B456C">
            <wp:extent cx="5760720" cy="41198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a to confirm chart is valid.jpg"/>
                    <pic:cNvPicPr/>
                  </pic:nvPicPr>
                  <pic:blipFill>
                    <a:blip r:embed="rId22">
                      <a:extLst>
                        <a:ext uri="{28A0092B-C50C-407E-A947-70E740481C1C}">
                          <a14:useLocalDpi xmlns:a14="http://schemas.microsoft.com/office/drawing/2010/main" val="0"/>
                        </a:ext>
                      </a:extLst>
                    </a:blip>
                    <a:stretch>
                      <a:fillRect/>
                    </a:stretch>
                  </pic:blipFill>
                  <pic:spPr>
                    <a:xfrm>
                      <a:off x="0" y="0"/>
                      <a:ext cx="5760720" cy="411988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14</w:t>
        </w:r>
      </w:fldSimple>
      <w:r>
        <w:t xml:space="preserve"> first chart - data to confirm chart is valid</w:t>
      </w: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45731A4C" wp14:editId="6BC4BC2F">
            <wp:extent cx="5760720" cy="4109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e filter.jpg"/>
                    <pic:cNvPicPr/>
                  </pic:nvPicPr>
                  <pic:blipFill>
                    <a:blip r:embed="rId23">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15</w:t>
        </w:r>
      </w:fldSimple>
      <w:r>
        <w:t xml:space="preserve"> first chart - date filter</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75744A76" wp14:editId="09598695">
            <wp:extent cx="5760720" cy="40944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other dimension.jpg"/>
                    <pic:cNvPicPr/>
                  </pic:nvPicPr>
                  <pic:blipFill>
                    <a:blip r:embed="rId24">
                      <a:extLst>
                        <a:ext uri="{28A0092B-C50C-407E-A947-70E740481C1C}">
                          <a14:useLocalDpi xmlns:a14="http://schemas.microsoft.com/office/drawing/2010/main" val="0"/>
                        </a:ext>
                      </a:extLst>
                    </a:blip>
                    <a:stretch>
                      <a:fillRect/>
                    </a:stretch>
                  </pic:blipFill>
                  <pic:spPr>
                    <a:xfrm>
                      <a:off x="0" y="0"/>
                      <a:ext cx="5760720" cy="409448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16</w:t>
        </w:r>
      </w:fldSimple>
      <w:r>
        <w:t xml:space="preserve"> first chart - other dimension</w:t>
      </w:r>
    </w:p>
    <w:p w:rsidR="00905739" w:rsidRDefault="007B2223" w:rsidP="008B1BC5">
      <w:pPr>
        <w:jc w:val="both"/>
      </w:pPr>
      <w:r>
        <w:t>This diagram shows exactly the same dataset, but a different dimension is used for axis x and data series.</w:t>
      </w:r>
    </w:p>
    <w:p w:rsidR="007B2223" w:rsidRDefault="007B2223" w:rsidP="008B1BC5">
      <w:pPr>
        <w:jc w:val="both"/>
      </w:pPr>
      <w:r>
        <w:t>Below are a few more examples of reports generated.</w:t>
      </w:r>
    </w:p>
    <w:p w:rsidR="00905739" w:rsidRDefault="00905739" w:rsidP="008B1BC5">
      <w:pPr>
        <w:keepNext/>
        <w:jc w:val="both"/>
      </w:pPr>
      <w:r>
        <w:rPr>
          <w:noProof/>
          <w:lang w:eastAsia="en-GB"/>
        </w:rPr>
        <w:lastRenderedPageBreak/>
        <w:drawing>
          <wp:inline distT="0" distB="0" distL="0" distR="0" wp14:anchorId="4A8CC364" wp14:editId="1530B530">
            <wp:extent cx="5760720" cy="3772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 chart, crm and mosaic, all subjects, entire May.jpg"/>
                    <pic:cNvPicPr/>
                  </pic:nvPicPr>
                  <pic:blipFill>
                    <a:blip r:embed="rId25">
                      <a:extLst>
                        <a:ext uri="{28A0092B-C50C-407E-A947-70E740481C1C}">
                          <a14:useLocalDpi xmlns:a14="http://schemas.microsoft.com/office/drawing/2010/main" val="0"/>
                        </a:ext>
                      </a:extLst>
                    </a:blip>
                    <a:stretch>
                      <a:fillRect/>
                    </a:stretch>
                  </pic:blipFill>
                  <pic:spPr>
                    <a:xfrm>
                      <a:off x="0" y="0"/>
                      <a:ext cx="5760720" cy="377253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17</w:t>
        </w:r>
      </w:fldSimple>
      <w:r>
        <w:t xml:space="preserve"> second chart – group category, all subjects, entire May, zoom in to legend</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08A3AE75" wp14:editId="0A6884F1">
            <wp:extent cx="5760720" cy="80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all repor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80645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18</w:t>
        </w:r>
      </w:fldSimple>
      <w:r>
        <w:t xml:space="preserve"> third chart - group code, all subjects</w:t>
      </w:r>
    </w:p>
    <w:p w:rsidR="00905739" w:rsidRDefault="00905739" w:rsidP="008B1BC5">
      <w:pPr>
        <w:jc w:val="both"/>
      </w:pPr>
    </w:p>
    <w:p w:rsidR="00905739" w:rsidRDefault="00905739" w:rsidP="008B1BC5">
      <w:pPr>
        <w:keepNext/>
        <w:jc w:val="both"/>
      </w:pPr>
      <w:r>
        <w:rPr>
          <w:noProof/>
          <w:lang w:eastAsia="en-GB"/>
        </w:rPr>
        <w:drawing>
          <wp:inline distT="0" distB="0" distL="0" distR="0" wp14:anchorId="66C0BB22" wp14:editId="0AD8004A">
            <wp:extent cx="5760720" cy="12680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bins, recycl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126809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19</w:t>
        </w:r>
      </w:fldSimple>
      <w:r>
        <w:t xml:space="preserve"> fourth</w:t>
      </w:r>
      <w:r w:rsidRPr="00114098">
        <w:t xml:space="preserve"> chart - </w:t>
      </w:r>
      <w:r>
        <w:t>group code, missed bins, recycling bags (4 categories)</w:t>
      </w:r>
    </w:p>
    <w:p w:rsidR="00905739" w:rsidRDefault="00905739" w:rsidP="008B1BC5">
      <w:pPr>
        <w:jc w:val="both"/>
      </w:pPr>
    </w:p>
    <w:p w:rsidR="00905739" w:rsidRPr="00A06C67" w:rsidRDefault="00905739" w:rsidP="008B1BC5">
      <w:pPr>
        <w:jc w:val="both"/>
      </w:pPr>
    </w:p>
    <w:p w:rsidR="00905739" w:rsidRDefault="00D91675" w:rsidP="008B1BC5">
      <w:pPr>
        <w:pStyle w:val="Heading4"/>
        <w:jc w:val="both"/>
      </w:pPr>
      <w:r>
        <w:lastRenderedPageBreak/>
        <w:t>Selected p</w:t>
      </w:r>
      <w:r w:rsidR="00905739">
        <w:t>roblems</w:t>
      </w:r>
    </w:p>
    <w:p w:rsidR="007B2223" w:rsidRPr="007B2223" w:rsidRDefault="007B2223" w:rsidP="008B1BC5">
      <w:pPr>
        <w:jc w:val="both"/>
      </w:pPr>
      <w:r>
        <w:t>S</w:t>
      </w:r>
      <w:r w:rsidR="00483BF3">
        <w:t>elected</w:t>
      </w:r>
      <w:r>
        <w:t xml:space="preserve"> problems experienced in this </w:t>
      </w:r>
      <w:r w:rsidR="00483BF3">
        <w:t>phase</w:t>
      </w:r>
      <w:r>
        <w:t xml:space="preserve"> are listed in sections below.</w:t>
      </w:r>
    </w:p>
    <w:p w:rsidR="00905739" w:rsidRDefault="00905739" w:rsidP="008B1BC5">
      <w:pPr>
        <w:pStyle w:val="Heading5"/>
        <w:jc w:val="both"/>
      </w:pPr>
      <w:r>
        <w:t>Linking problem</w:t>
      </w:r>
    </w:p>
    <w:p w:rsidR="009C1040" w:rsidRDefault="00DF1FA8" w:rsidP="008B1BC5">
      <w:pPr>
        <w:jc w:val="both"/>
      </w:pPr>
      <w:r>
        <w:t xml:space="preserve">During the import stage where the CRM data was being added to the Mosaic package there was a problem with linking the two datasets. As a result, </w:t>
      </w:r>
      <w:r w:rsidR="00002561">
        <w:t>I was considering alternative solutions in which I would build the necessary tools</w:t>
      </w:r>
      <w:r w:rsidR="009C1040">
        <w:t>.</w:t>
      </w:r>
    </w:p>
    <w:p w:rsidR="009C1040" w:rsidRDefault="00DF1FA8" w:rsidP="008B1BC5">
      <w:pPr>
        <w:jc w:val="both"/>
      </w:pPr>
      <w:r>
        <w:t xml:space="preserve">One of the analysed solutions included setting up a server with an SQL database, populating the database with the CRM and Mosaic data and then </w:t>
      </w:r>
      <w:r w:rsidR="009C1040">
        <w:t xml:space="preserve">conducting analysis using SQL and Python. The focus of the project would shift and the insights generated would be of </w:t>
      </w:r>
      <w:r w:rsidR="00564436">
        <w:t xml:space="preserve">a </w:t>
      </w:r>
      <w:r w:rsidR="009C1040">
        <w:t>different level and quantity. This would decrease usefulness of the project to CEC and move the project away from the initial objective.</w:t>
      </w:r>
    </w:p>
    <w:p w:rsidR="00905739" w:rsidRDefault="009C1040" w:rsidP="008B1BC5">
      <w:pPr>
        <w:jc w:val="both"/>
      </w:pPr>
      <w:r>
        <w:t xml:space="preserve">After a couple of failed attempts with </w:t>
      </w:r>
      <w:proofErr w:type="spellStart"/>
      <w:r>
        <w:t>Cognos</w:t>
      </w:r>
      <w:proofErr w:type="spellEnd"/>
      <w:r>
        <w:t xml:space="preserve"> I wanted to go through the process step by step and document the problem in as much detail as possible and move on to building the new set up. I was using </w:t>
      </w:r>
      <w:proofErr w:type="spellStart"/>
      <w:r>
        <w:t>Cognos</w:t>
      </w:r>
      <w:proofErr w:type="spellEnd"/>
      <w:r>
        <w:t xml:space="preserve"> documentation in the process</w:t>
      </w:r>
      <w:r w:rsidR="00C73C6F">
        <w:t xml:space="preserve"> </w:t>
      </w:r>
      <w:r w:rsidR="00C73C6F">
        <w:fldChar w:fldCharType="begin" w:fldLock="1"/>
      </w:r>
      <w:r w:rsidR="000E2DE2">
        <w:instrText>ADDIN CSL_CITATION { "citationItems" : [ { "id" : "ITEM-1", "itemData" : { "URL" : "https://www-304.ibm.com/support/knowledgecenter/SSEP7J_10.2.2/com.ibm.swg.ba.cognos.ug_cr_rptstd.10.2.2.doc/c_rs_cwa_mng_ext_dta.html", "accessed" : { "date-parts" : [ [ "2015", "8", "3" ] ] }, "author" : [ { "dropping-particle" : "", "family" : "IBM", "given" : "", "non-dropping-particle" : "", "parse-names" : false, "suffix" : "" } ], "id" : "ITEM-1", "issued" : { "date-parts" : [ [ "2015" ] ] }, "title" : "IBM Knowledge Centre - Manage External Data", "type" : "webpage" }, "uris" : [ "http://www.mendeley.com/documents/?uuid=99c22c59-f3b7-4b03-8571-fb928ed24c9d" ] } ], "mendeley" : { "formattedCitation" : "(IBM 2015c)", "plainTextFormattedCitation" : "(IBM 2015c)", "previouslyFormattedCitation" : "(IBM 2015c)" }, "properties" : { "noteIndex" : 0 }, "schema" : "https://github.com/citation-style-language/schema/raw/master/csl-citation.json" }</w:instrText>
      </w:r>
      <w:r w:rsidR="00C73C6F">
        <w:fldChar w:fldCharType="separate"/>
      </w:r>
      <w:r w:rsidR="000E2DE2" w:rsidRPr="000E2DE2">
        <w:rPr>
          <w:noProof/>
        </w:rPr>
        <w:t>(IBM 2015c)</w:t>
      </w:r>
      <w:r w:rsidR="00C73C6F">
        <w:fldChar w:fldCharType="end"/>
      </w:r>
      <w:r w:rsidR="00C73C6F">
        <w:t xml:space="preserve">, </w:t>
      </w:r>
      <w:r w:rsidR="00C73C6F">
        <w:fldChar w:fldCharType="begin" w:fldLock="1"/>
      </w:r>
      <w:r w:rsidR="000E2DE2">
        <w:instrText>ADDIN CSL_CITATION { "citationItems" : [ { "id" : "ITEM-1", "itemData" : { "URL" : "https://www-304.ibm.com/support/knowledgecenter/SSEP7J_10.2.2/com.ibm.swg.ba.cognos.ug_cr_rptstd.10.2.2.doc/t_id_rs_persdat_161mapdata.html%23id_rs_persdat_161MapData", "accessed" : { "date-parts" : [ [ "2015", "8", "3" ] ] }, "author" : [ { "dropping-particle" : "", "family" : "IBM", "given" : "", "non-dropping-particle" : "", "parse-names" : false, "suffix" : "" } ], "id" : "ITEM-1", "issued" : { "date-parts" : [ [ "2015" ] ] }, "title" : "IBM Knowledge Centre - Map Data", "type" : "webpage" }, "uris" : [ "http://www.mendeley.com/documents/?uuid=546be3ee-762a-4c30-afc3-0d57d6d43b70" ] } ], "mendeley" : { "formattedCitation" : "(IBM 2015d)", "plainTextFormattedCitation" : "(IBM 2015d)", "previouslyFormattedCitation" : "(IBM 2015d)" }, "properties" : { "noteIndex" : 0 }, "schema" : "https://github.com/citation-style-language/schema/raw/master/csl-citation.json" }</w:instrText>
      </w:r>
      <w:r w:rsidR="00C73C6F">
        <w:fldChar w:fldCharType="separate"/>
      </w:r>
      <w:r w:rsidR="000E2DE2" w:rsidRPr="000E2DE2">
        <w:rPr>
          <w:noProof/>
        </w:rPr>
        <w:t>(IBM 2015d)</w:t>
      </w:r>
      <w:r w:rsidR="00C73C6F">
        <w:fldChar w:fldCharType="end"/>
      </w:r>
      <w:r>
        <w:t xml:space="preserve">. Fortunately, the detailed approach adopted has </w:t>
      </w:r>
      <w:r w:rsidR="001F5F84">
        <w:t>led</w:t>
      </w:r>
      <w:r>
        <w:t xml:space="preserve"> to finding a solution and </w:t>
      </w:r>
      <w:r w:rsidR="00C73C6F">
        <w:t xml:space="preserve">the platform </w:t>
      </w:r>
      <w:r w:rsidR="00B70AB0">
        <w:t>could be</w:t>
      </w:r>
      <w:r w:rsidR="00C73C6F">
        <w:t xml:space="preserve"> used in the project.</w:t>
      </w:r>
    </w:p>
    <w:p w:rsidR="00905739" w:rsidRDefault="00905739" w:rsidP="008B1BC5">
      <w:pPr>
        <w:keepNext/>
        <w:jc w:val="both"/>
      </w:pPr>
      <w:r>
        <w:rPr>
          <w:noProof/>
          <w:lang w:eastAsia="en-GB"/>
        </w:rPr>
        <w:drawing>
          <wp:inline distT="0" distB="0" distL="0" distR="0" wp14:anchorId="5D904BF9" wp14:editId="03BF8121">
            <wp:extent cx="5760720" cy="30746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 2.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307467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0E2DE2">
          <w:rPr>
            <w:noProof/>
          </w:rPr>
          <w:t>20</w:t>
        </w:r>
      </w:fldSimple>
      <w:r>
        <w:t xml:space="preserve"> Importing CRM data to Report Studio, </w:t>
      </w:r>
      <w:r w:rsidR="00E13CCB">
        <w:t>CRM data loaded, but Mosaic data unavailable for linking</w:t>
      </w:r>
    </w:p>
    <w:p w:rsidR="00905739" w:rsidRDefault="00905739" w:rsidP="008B1BC5">
      <w:pPr>
        <w:jc w:val="both"/>
      </w:pPr>
    </w:p>
    <w:p w:rsidR="00905739" w:rsidRDefault="00905739" w:rsidP="008B1BC5">
      <w:pPr>
        <w:pStyle w:val="Heading5"/>
        <w:jc w:val="both"/>
      </w:pPr>
      <w:r>
        <w:t xml:space="preserve">CRM data </w:t>
      </w:r>
    </w:p>
    <w:p w:rsidR="00065A20" w:rsidRDefault="00DD0849" w:rsidP="008B1BC5">
      <w:pPr>
        <w:jc w:val="both"/>
      </w:pPr>
      <w:r>
        <w:t>One of the problems with analysing CRM data was quality of the data. There are inconsistencies in implementa</w:t>
      </w:r>
      <w:r w:rsidR="00065A20">
        <w:t xml:space="preserve">tions across different channels. For example, entries regarding requests for recycling bins or bags reported through two different channels had different values in the “subject” field: </w:t>
      </w:r>
      <w:r w:rsidR="00065A20" w:rsidRPr="00773720">
        <w:t>web - "</w:t>
      </w:r>
      <w:proofErr w:type="spellStart"/>
      <w:r w:rsidR="00065A20" w:rsidRPr="00773720">
        <w:t>Recylcing</w:t>
      </w:r>
      <w:proofErr w:type="spellEnd"/>
      <w:r w:rsidR="00065A20" w:rsidRPr="00773720">
        <w:t xml:space="preserve"> bags or bins", p</w:t>
      </w:r>
      <w:r w:rsidR="00065A20">
        <w:t xml:space="preserve">hone - "Recycling bins or bags". Initially it was believed that it was an older implementation, but both values were present throughout the entire dataset suggesting both of them were in use. As a result, when analysing the data, filters had to include all possible strings </w:t>
      </w:r>
      <w:r w:rsidR="00065A20">
        <w:lastRenderedPageBreak/>
        <w:t>related to the desired value or use a different field – “Product Hierarchy”, as was the case with the final reports.</w:t>
      </w:r>
    </w:p>
    <w:p w:rsidR="00905739" w:rsidRDefault="00DD0849" w:rsidP="008B1BC5">
      <w:pPr>
        <w:jc w:val="both"/>
      </w:pPr>
      <w:r>
        <w:t>Another problem was related to lack of documentation of the deployment of the CRM system. In the “incidents” table there are entries: “UPRN”, “second UPRN”, “UPRN 2” but they are not documented anywhere.</w:t>
      </w:r>
      <w:r w:rsidR="00C5533E">
        <w:t xml:space="preserve"> It was difficult</w:t>
      </w:r>
      <w:r>
        <w:t xml:space="preserve"> to </w:t>
      </w:r>
      <w:r w:rsidR="00C5533E">
        <w:t>reach a person who had knowledge about the system so in cases like this a “best guess” approach had to be used.</w:t>
      </w:r>
      <w:r>
        <w:t xml:space="preserve"> </w:t>
      </w:r>
    </w:p>
    <w:p w:rsidR="00905739" w:rsidRDefault="00905739" w:rsidP="008B1BC5">
      <w:pPr>
        <w:pStyle w:val="Heading3"/>
        <w:jc w:val="both"/>
      </w:pPr>
      <w:bookmarkStart w:id="30" w:name="_Toc427347515"/>
      <w:r>
        <w:t>Desig</w:t>
      </w:r>
      <w:r w:rsidR="005F2C0E">
        <w:t>n</w:t>
      </w:r>
      <w:r>
        <w:t xml:space="preserve"> of the solution</w:t>
      </w:r>
      <w:bookmarkEnd w:id="30"/>
    </w:p>
    <w:p w:rsidR="00875A64" w:rsidRDefault="00875A64" w:rsidP="00875A64">
      <w:pPr>
        <w:jc w:val="both"/>
      </w:pPr>
      <w:r>
        <w:t>The initial reports served as a learning experience during which I became more familiar with systems and narrowed down the objectives</w:t>
      </w:r>
      <w:r w:rsidR="00150382" w:rsidRPr="00150382">
        <w:t xml:space="preserve"> </w:t>
      </w:r>
      <w:r w:rsidR="00150382">
        <w:t>further</w:t>
      </w:r>
      <w:r>
        <w:t>. I also ensured I would have the necessary access rights before making a decision to pursue this direction.</w:t>
      </w:r>
    </w:p>
    <w:p w:rsidR="00410263" w:rsidRDefault="00410263" w:rsidP="00875A64">
      <w:pPr>
        <w:jc w:val="both"/>
      </w:pPr>
      <w:r>
        <w:t xml:space="preserve">One of the decisions I had to make regarded data analysis methods. The advantage of using IBM </w:t>
      </w:r>
      <w:proofErr w:type="spellStart"/>
      <w:r>
        <w:t>Cognos</w:t>
      </w:r>
      <w:proofErr w:type="spellEnd"/>
      <w:r>
        <w:t xml:space="preserve"> was a very good integration of many smaller tools (e.g. ETL) and techniques</w:t>
      </w:r>
      <w:r w:rsidR="00B159CE">
        <w:t xml:space="preserve"> (e.g. changing dimensions of analysis)</w:t>
      </w:r>
      <w:r>
        <w:t xml:space="preserve"> which made the whole process much easier and less time consuming. As a result I would be able to conduct much more analyses that would present </w:t>
      </w:r>
      <w:r w:rsidR="00150382">
        <w:t xml:space="preserve">more </w:t>
      </w:r>
      <w:r>
        <w:t>value to the Council.</w:t>
      </w:r>
    </w:p>
    <w:p w:rsidR="00150382" w:rsidRDefault="00150382" w:rsidP="00875A64">
      <w:pPr>
        <w:jc w:val="both"/>
      </w:pPr>
      <w:r>
        <w:t xml:space="preserve">Selected advantages of using IBM </w:t>
      </w:r>
      <w:proofErr w:type="spellStart"/>
      <w:r>
        <w:t>Cognos</w:t>
      </w:r>
      <w:proofErr w:type="spellEnd"/>
      <w:r>
        <w:t>:</w:t>
      </w:r>
    </w:p>
    <w:p w:rsidR="00410263" w:rsidRDefault="00150382" w:rsidP="00875A64">
      <w:pPr>
        <w:pStyle w:val="ListParagraph"/>
        <w:numPr>
          <w:ilvl w:val="0"/>
          <w:numId w:val="36"/>
        </w:numPr>
        <w:jc w:val="both"/>
      </w:pPr>
      <w:r>
        <w:t xml:space="preserve">can be easily accessed by </w:t>
      </w:r>
      <w:r w:rsidR="00410263">
        <w:t>CEC employees (e.g. in their web browser)</w:t>
      </w:r>
    </w:p>
    <w:p w:rsidR="00150382" w:rsidRDefault="00150382" w:rsidP="00875A64">
      <w:pPr>
        <w:pStyle w:val="ListParagraph"/>
        <w:numPr>
          <w:ilvl w:val="0"/>
          <w:numId w:val="36"/>
        </w:numPr>
        <w:jc w:val="both"/>
      </w:pPr>
      <w:r>
        <w:t>can be used by CEC employees in the future (they can feed my reports with other data extracts and conduct the same analysis on it)</w:t>
      </w:r>
    </w:p>
    <w:p w:rsidR="00410263" w:rsidRDefault="00150382" w:rsidP="00875A64">
      <w:pPr>
        <w:pStyle w:val="ListParagraph"/>
        <w:numPr>
          <w:ilvl w:val="0"/>
          <w:numId w:val="36"/>
        </w:numPr>
        <w:jc w:val="both"/>
      </w:pPr>
      <w:r>
        <w:t>can be used as a starting point for future reports (they can go through my files to see how I did it, they can expand them adding or rearranging some parts of it)</w:t>
      </w:r>
    </w:p>
    <w:p w:rsidR="00150382" w:rsidRDefault="00150382" w:rsidP="00875A64">
      <w:pPr>
        <w:pStyle w:val="ListParagraph"/>
        <w:numPr>
          <w:ilvl w:val="0"/>
          <w:numId w:val="36"/>
        </w:numPr>
        <w:jc w:val="both"/>
      </w:pPr>
      <w:r>
        <w:t>it is in line with the strategic direction of development of the Council</w:t>
      </w:r>
      <w:r w:rsidR="00564436">
        <w:t xml:space="preserve"> so I would be directly contributing to the efforts of the Council</w:t>
      </w:r>
    </w:p>
    <w:p w:rsidR="00410263" w:rsidRDefault="00150382" w:rsidP="00875A64">
      <w:pPr>
        <w:pStyle w:val="ListParagraph"/>
        <w:numPr>
          <w:ilvl w:val="0"/>
          <w:numId w:val="36"/>
        </w:numPr>
        <w:jc w:val="both"/>
      </w:pPr>
      <w:r>
        <w:t>it</w:t>
      </w:r>
      <w:r w:rsidR="00410263">
        <w:t xml:space="preserve"> is within the</w:t>
      </w:r>
      <w:r>
        <w:t xml:space="preserve"> CEC environment </w:t>
      </w:r>
      <w:r w:rsidR="00410263">
        <w:t>(</w:t>
      </w:r>
      <w:r>
        <w:t>no need to move my implementations to their environment</w:t>
      </w:r>
      <w:r w:rsidR="00410263">
        <w:t>)</w:t>
      </w:r>
    </w:p>
    <w:p w:rsidR="00150382" w:rsidRDefault="00150382" w:rsidP="00875A64">
      <w:pPr>
        <w:jc w:val="both"/>
      </w:pPr>
      <w:r>
        <w:t xml:space="preserve">The problem with linking datasets almost led to making a decision to drop this direction entirely and setting up an alternative environment with SQL and Python (as described in </w:t>
      </w:r>
      <w:r w:rsidR="00564436">
        <w:t>Problems section above).</w:t>
      </w:r>
    </w:p>
    <w:p w:rsidR="00875A64" w:rsidRDefault="00564436" w:rsidP="00875A64">
      <w:pPr>
        <w:jc w:val="both"/>
      </w:pPr>
      <w:r>
        <w:t xml:space="preserve">In terms of ideas for analysis, </w:t>
      </w:r>
      <w:r w:rsidR="00875A64">
        <w:t xml:space="preserve">I developed a list of </w:t>
      </w:r>
      <w:r>
        <w:t>quest</w:t>
      </w:r>
      <w:r w:rsidR="00B36A99">
        <w:t>ions I thought were relevant fro</w:t>
      </w:r>
      <w:r>
        <w:t xml:space="preserve">m </w:t>
      </w:r>
      <w:r w:rsidR="00875A64">
        <w:t xml:space="preserve">perspective of </w:t>
      </w:r>
      <w:r>
        <w:t>someone</w:t>
      </w:r>
      <w:r w:rsidR="00875A64">
        <w:t xml:space="preserve"> implementing or improving transactions at the Council. I </w:t>
      </w:r>
      <w:r>
        <w:t xml:space="preserve">than </w:t>
      </w:r>
      <w:r w:rsidR="00875A64">
        <w:t>discussed it with CEC employees</w:t>
      </w:r>
      <w:r>
        <w:t xml:space="preserve"> (Sally Kerr and Andy Thompson)</w:t>
      </w:r>
      <w:r w:rsidR="00875A64">
        <w:t xml:space="preserve">, added their ideas and gave them the final word about which ones to implement. The result was a list of three questions and a decision regarding further </w:t>
      </w:r>
      <w:commentRangeStart w:id="31"/>
      <w:r w:rsidR="00875A64">
        <w:t>direction</w:t>
      </w:r>
      <w:commentRangeEnd w:id="31"/>
      <w:r w:rsidR="00875A64">
        <w:rPr>
          <w:rStyle w:val="CommentReference"/>
        </w:rPr>
        <w:commentReference w:id="31"/>
      </w:r>
      <w:r w:rsidR="00875A64">
        <w:t>.</w:t>
      </w:r>
    </w:p>
    <w:p w:rsidR="003E3735" w:rsidRDefault="003E3735" w:rsidP="008B1BC5">
      <w:pPr>
        <w:jc w:val="both"/>
      </w:pPr>
    </w:p>
    <w:p w:rsidR="00564436" w:rsidRDefault="00564436" w:rsidP="008B1BC5">
      <w:pPr>
        <w:jc w:val="both"/>
      </w:pPr>
    </w:p>
    <w:p w:rsidR="0089629B" w:rsidRDefault="00373626" w:rsidP="008B1BC5">
      <w:pPr>
        <w:pStyle w:val="Heading3"/>
        <w:jc w:val="both"/>
      </w:pPr>
      <w:bookmarkStart w:id="32" w:name="_Toc427347516"/>
      <w:r>
        <w:t>Design brief for the next stage</w:t>
      </w:r>
      <w:bookmarkEnd w:id="32"/>
    </w:p>
    <w:p w:rsidR="0089629B" w:rsidRDefault="0089629B" w:rsidP="0089629B">
      <w:pPr>
        <w:jc w:val="both"/>
      </w:pPr>
      <w:r>
        <w:t xml:space="preserve">The data analysis will be conducted using IBM </w:t>
      </w:r>
      <w:proofErr w:type="spellStart"/>
      <w:r>
        <w:t>Cognos</w:t>
      </w:r>
      <w:proofErr w:type="spellEnd"/>
      <w:r>
        <w:t xml:space="preserve"> platform and it will use Mosaic Experian package combined with an extract of the data from the CRM system. The reports generated would not be of performance indicators nature, but will try to fi</w:t>
      </w:r>
      <w:r w:rsidR="00875A64">
        <w:t>nd data that can show behaviour</w:t>
      </w:r>
      <w:r>
        <w:t xml:space="preserve"> of citizens manifesting in the data. They are not (primarily) intended as monitoring tools, but rather as ways of </w:t>
      </w:r>
      <w:r>
        <w:lastRenderedPageBreak/>
        <w:t xml:space="preserve">expanding perception of what is happening in service delivery. The three main questions that will be answered are listed below and </w:t>
      </w:r>
      <w:r w:rsidR="00B36A99">
        <w:t xml:space="preserve">they are </w:t>
      </w:r>
      <w:r>
        <w:t>described in detail in the following sections:</w:t>
      </w:r>
    </w:p>
    <w:p w:rsidR="0089629B" w:rsidRDefault="0089629B" w:rsidP="0089629B">
      <w:pPr>
        <w:pStyle w:val="ListParagraph"/>
        <w:numPr>
          <w:ilvl w:val="0"/>
          <w:numId w:val="16"/>
        </w:numPr>
        <w:jc w:val="both"/>
      </w:pPr>
      <w:r>
        <w:t>Cases of intentional use of multiple channels for the same issue</w:t>
      </w:r>
    </w:p>
    <w:p w:rsidR="0089629B" w:rsidRDefault="0089629B" w:rsidP="0089629B">
      <w:pPr>
        <w:pStyle w:val="ListParagraph"/>
        <w:numPr>
          <w:ilvl w:val="0"/>
          <w:numId w:val="16"/>
        </w:numPr>
        <w:jc w:val="both"/>
      </w:pPr>
      <w:r>
        <w:t>Patterns of behaviour across different channels</w:t>
      </w:r>
    </w:p>
    <w:p w:rsidR="0089629B" w:rsidRDefault="0089629B" w:rsidP="008B1BC5">
      <w:pPr>
        <w:pStyle w:val="ListParagraph"/>
        <w:numPr>
          <w:ilvl w:val="0"/>
          <w:numId w:val="16"/>
        </w:numPr>
        <w:jc w:val="both"/>
      </w:pPr>
      <w:r>
        <w:t>Who are the primary users of CEC services</w:t>
      </w:r>
    </w:p>
    <w:p w:rsidR="00745918" w:rsidRDefault="00745918" w:rsidP="008B1BC5">
      <w:pPr>
        <w:pStyle w:val="Heading4"/>
        <w:jc w:val="both"/>
      </w:pPr>
      <w:r>
        <w:t>Report 1 - cases of intentional use of multiple channels for the same issue</w:t>
      </w:r>
    </w:p>
    <w:p w:rsidR="00745918" w:rsidRDefault="00745918" w:rsidP="008B1BC5">
      <w:pPr>
        <w:jc w:val="both"/>
      </w:pPr>
      <w:r>
        <w:t>This analysis is aiming at identifying cases where citizens want to report an issue, but do not trust in it being handled the same way through different channels. The reasoning behind such behaviour is that if many tickets are opened for the same problem, one of them will “get the job done”. It will be solved the quickest possible way, because if the process behind one channel has more resources available it will be handled quicker than with the process behind another channel.</w:t>
      </w:r>
    </w:p>
    <w:p w:rsidR="00745918" w:rsidRDefault="00745918" w:rsidP="008B1BC5">
      <w:pPr>
        <w:jc w:val="both"/>
      </w:pPr>
      <w:r>
        <w:t>The underlying assumption is that entries in the CRM system will not be identified as related to the same problem and that time of delivery differs across different channels.</w:t>
      </w:r>
    </w:p>
    <w:p w:rsidR="00745918" w:rsidRDefault="00745918" w:rsidP="008B1BC5">
      <w:pPr>
        <w:jc w:val="both"/>
      </w:pPr>
      <w:r>
        <w:t>The purpose of this analysis is not to provide evidence about the assumptions being right or wrong, but to verify if such behaviour exists among receivers of the Council services.</w:t>
      </w:r>
    </w:p>
    <w:p w:rsidR="00745918" w:rsidRPr="00C15CD4" w:rsidRDefault="00745918" w:rsidP="008B1BC5">
      <w:pPr>
        <w:pStyle w:val="Heading4"/>
        <w:jc w:val="both"/>
      </w:pPr>
      <w:r>
        <w:t>Report 2 - patterns of behaviour across different channels</w:t>
      </w:r>
    </w:p>
    <w:p w:rsidR="00745918" w:rsidRDefault="00745918" w:rsidP="008B1BC5">
      <w:pPr>
        <w:jc w:val="both"/>
      </w:pPr>
      <w:r>
        <w:t>The purpose of this analysis is to understand patterns of behaviour of citizens across many channels.</w:t>
      </w:r>
    </w:p>
    <w:p w:rsidR="00745918" w:rsidRDefault="00745918" w:rsidP="008B1BC5">
      <w:pPr>
        <w:jc w:val="both"/>
      </w:pPr>
      <w:r>
        <w:t>Some of the patterns that might be revealed include:</w:t>
      </w:r>
    </w:p>
    <w:p w:rsidR="00745918" w:rsidRDefault="00745918" w:rsidP="008B1BC5">
      <w:pPr>
        <w:pStyle w:val="ListParagraph"/>
        <w:numPr>
          <w:ilvl w:val="0"/>
          <w:numId w:val="17"/>
        </w:numPr>
        <w:jc w:val="both"/>
      </w:pPr>
      <w:r>
        <w:t>The user initiated a service through a channel of preferred choice (e.g. web-form). However, after not hearing from the Council for some time, the user is unsure about the status of the process and uses a channel that is considered trust worthy (e.g. face-to-face) to confirm its state.</w:t>
      </w:r>
    </w:p>
    <w:p w:rsidR="00745918" w:rsidRDefault="00745918" w:rsidP="008B1BC5">
      <w:pPr>
        <w:pStyle w:val="ListParagraph"/>
        <w:numPr>
          <w:ilvl w:val="0"/>
          <w:numId w:val="17"/>
        </w:numPr>
        <w:jc w:val="both"/>
      </w:pPr>
      <w:r>
        <w:t>If the above pattern occurs only for one type of transaction it might suggest a problem with a particular service. For example, if many users try to report a missed bin over a web-form, but eventually use a phone to do it (or switch after a few uses)</w:t>
      </w:r>
    </w:p>
    <w:p w:rsidR="00745918" w:rsidRDefault="00745918" w:rsidP="008B1BC5">
      <w:pPr>
        <w:pStyle w:val="ListParagraph"/>
        <w:numPr>
          <w:ilvl w:val="0"/>
          <w:numId w:val="17"/>
        </w:numPr>
        <w:jc w:val="both"/>
      </w:pPr>
      <w:r>
        <w:t>An active user who uses a particular service is trying out a digital interface, but for some reason goes back to how he access it before</w:t>
      </w:r>
    </w:p>
    <w:p w:rsidR="00745918" w:rsidRDefault="00745918" w:rsidP="008B1BC5">
      <w:pPr>
        <w:pStyle w:val="ListParagraph"/>
        <w:numPr>
          <w:ilvl w:val="0"/>
          <w:numId w:val="17"/>
        </w:numPr>
        <w:jc w:val="both"/>
      </w:pPr>
      <w:r>
        <w:t>Numerical evidence for how quickly people adapt new channels (e.g. how effective an information campaign was)</w:t>
      </w:r>
    </w:p>
    <w:p w:rsidR="00745918" w:rsidRDefault="00745918" w:rsidP="008B1BC5">
      <w:pPr>
        <w:pStyle w:val="Heading4"/>
        <w:jc w:val="both"/>
      </w:pPr>
      <w:r>
        <w:t>Report 3 - who are the primary users of CEC services</w:t>
      </w:r>
    </w:p>
    <w:p w:rsidR="00745918" w:rsidRDefault="00745918" w:rsidP="008B1BC5">
      <w:pPr>
        <w:jc w:val="both"/>
      </w:pPr>
      <w:r>
        <w:t>Designing is a task that should be conducted with the user in mind and having an understanding of who is the primary receiver of the design helps tremendously. For this reason, designers use “personas” which make it easier to know how the user thinks or behaves. The more detailed and accurate information about the user one has, the  better design decisions one can make, which results in interfaces and services that better fit the needs of people.</w:t>
      </w:r>
    </w:p>
    <w:p w:rsidR="00745918" w:rsidRDefault="00745918" w:rsidP="008B1BC5">
      <w:pPr>
        <w:jc w:val="both"/>
      </w:pPr>
      <w:r>
        <w:t>The questions that will be answered within this part of work are trying to increase the understanding of users receiving Council’s services. In particular, 3 user groups are recognised:</w:t>
      </w:r>
    </w:p>
    <w:p w:rsidR="00745918" w:rsidRDefault="00745918" w:rsidP="008B1BC5">
      <w:pPr>
        <w:pStyle w:val="ListParagraph"/>
        <w:numPr>
          <w:ilvl w:val="0"/>
          <w:numId w:val="18"/>
        </w:numPr>
        <w:jc w:val="both"/>
      </w:pPr>
      <w:r>
        <w:lastRenderedPageBreak/>
        <w:t>never used CEC services</w:t>
      </w:r>
    </w:p>
    <w:p w:rsidR="00745918" w:rsidRDefault="00745918" w:rsidP="008B1BC5">
      <w:pPr>
        <w:pStyle w:val="ListParagraph"/>
        <w:numPr>
          <w:ilvl w:val="0"/>
          <w:numId w:val="18"/>
        </w:numPr>
        <w:jc w:val="both"/>
      </w:pPr>
      <w:r>
        <w:t>uses CEC services occasionally (defined here as having no more than 3 interactions with CEC)</w:t>
      </w:r>
    </w:p>
    <w:p w:rsidR="00745918" w:rsidRDefault="00745918" w:rsidP="008B1BC5">
      <w:pPr>
        <w:pStyle w:val="ListParagraph"/>
        <w:numPr>
          <w:ilvl w:val="0"/>
          <w:numId w:val="18"/>
        </w:numPr>
        <w:jc w:val="both"/>
      </w:pPr>
      <w:r>
        <w:t>active user of CEC services (more than 3 interactions with CEC)</w:t>
      </w:r>
    </w:p>
    <w:p w:rsidR="00745918" w:rsidRDefault="00745918" w:rsidP="008B1BC5">
      <w:pPr>
        <w:jc w:val="both"/>
      </w:pPr>
      <w:r>
        <w:t>The analysis is trying to identify socio-economic backgrounds that users from all 3 groups have. Because CRM data contains only data about citizens who used CEC services it will not contain information about the first group. However, by determining who is interacting with CEC one can conclude who is not using those services. In other words, social groups that do not appear in the CRM dataset can be categorized into the first group.</w:t>
      </w:r>
    </w:p>
    <w:p w:rsidR="00745918" w:rsidRDefault="00745918" w:rsidP="008B1BC5">
      <w:pPr>
        <w:jc w:val="both"/>
      </w:pPr>
      <w:r>
        <w:t>Some of the questions that could be answered include:</w:t>
      </w:r>
    </w:p>
    <w:p w:rsidR="00745918" w:rsidRDefault="00745918" w:rsidP="008B1BC5">
      <w:pPr>
        <w:pStyle w:val="ListParagraph"/>
        <w:numPr>
          <w:ilvl w:val="0"/>
          <w:numId w:val="19"/>
        </w:numPr>
        <w:jc w:val="both"/>
      </w:pPr>
      <w:r>
        <w:t>who are primary users in general</w:t>
      </w:r>
    </w:p>
    <w:p w:rsidR="00745918" w:rsidRDefault="00745918" w:rsidP="008B1BC5">
      <w:pPr>
        <w:pStyle w:val="ListParagraph"/>
        <w:numPr>
          <w:ilvl w:val="0"/>
          <w:numId w:val="19"/>
        </w:numPr>
        <w:jc w:val="both"/>
      </w:pPr>
      <w:r>
        <w:t>which social group has the most interactions within a service</w:t>
      </w:r>
    </w:p>
    <w:p w:rsidR="00745918" w:rsidRDefault="00745918" w:rsidP="008B1BC5">
      <w:pPr>
        <w:pStyle w:val="ListParagraph"/>
        <w:numPr>
          <w:ilvl w:val="0"/>
          <w:numId w:val="19"/>
        </w:numPr>
        <w:jc w:val="both"/>
      </w:pPr>
      <w:r>
        <w:t>which service is most popular within a social group</w:t>
      </w:r>
    </w:p>
    <w:p w:rsidR="00905739" w:rsidRDefault="00905739" w:rsidP="008B1BC5">
      <w:pPr>
        <w:pStyle w:val="Heading2"/>
        <w:jc w:val="both"/>
      </w:pPr>
      <w:bookmarkStart w:id="33" w:name="_Toc427347517"/>
      <w:r>
        <w:t>Develop</w:t>
      </w:r>
      <w:bookmarkEnd w:id="33"/>
    </w:p>
    <w:p w:rsidR="00905739" w:rsidRDefault="008B60F7" w:rsidP="008B1BC5">
      <w:pPr>
        <w:jc w:val="both"/>
      </w:pPr>
      <w:r>
        <w:t xml:space="preserve">The implementation stage of the project started with three </w:t>
      </w:r>
      <w:r w:rsidR="00C16871">
        <w:t>objectives</w:t>
      </w:r>
      <w:r>
        <w:t xml:space="preserve"> coming from the previous </w:t>
      </w:r>
      <w:r w:rsidR="00FE5271">
        <w:t>phase</w:t>
      </w:r>
      <w:r>
        <w:t>. Subsequently, three reports were generated to provide analysis in those areas.</w:t>
      </w:r>
    </w:p>
    <w:p w:rsidR="00FE5271" w:rsidRDefault="00F94EFC" w:rsidP="008B1BC5">
      <w:pPr>
        <w:jc w:val="both"/>
      </w:pPr>
      <w:r>
        <w:t>Development</w:t>
      </w:r>
      <w:r w:rsidR="00CA0425">
        <w:t xml:space="preserve"> started in a fresh environment</w:t>
      </w:r>
      <w:r>
        <w:t xml:space="preserve">. CEC has provided the </w:t>
      </w:r>
      <w:r w:rsidR="002514C8">
        <w:t>author with a designated work</w:t>
      </w:r>
      <w:r>
        <w:t xml:space="preserve"> space together with a laptop and all the access rights ne</w:t>
      </w:r>
      <w:r w:rsidR="00FE5271">
        <w:t>cessary for the implementation</w:t>
      </w:r>
      <w:r w:rsidR="00CA0425">
        <w:t xml:space="preserve"> (access from the preliminary stage was revised and a different set up was used)</w:t>
      </w:r>
      <w:r w:rsidR="00FE5271">
        <w:t xml:space="preserve">. Due to this, the IBM </w:t>
      </w:r>
      <w:proofErr w:type="spellStart"/>
      <w:r w:rsidR="00FE5271">
        <w:t>Cognos</w:t>
      </w:r>
      <w:proofErr w:type="spellEnd"/>
      <w:r w:rsidR="00FE5271">
        <w:t xml:space="preserve"> package containing Mosaic Experian and CRM data had to be recreated from scratch as described in the Define phase.</w:t>
      </w:r>
    </w:p>
    <w:p w:rsidR="00905739" w:rsidRDefault="00FE5271" w:rsidP="008B1BC5">
      <w:pPr>
        <w:jc w:val="both"/>
      </w:pPr>
      <w:r>
        <w:t xml:space="preserve">The process in all </w:t>
      </w:r>
      <w:r w:rsidR="002514C8">
        <w:t xml:space="preserve">three </w:t>
      </w:r>
      <w:r>
        <w:t>cases was to design a technical solution first and then implement it. The solution, a generated report, would consist of a number of queries that would provide analysis necessary to answer a question or an intermediate step</w:t>
      </w:r>
      <w:r w:rsidR="00E54B4C">
        <w:t xml:space="preserve"> (</w:t>
      </w:r>
      <w:r>
        <w:t>in more complex cases</w:t>
      </w:r>
      <w:r w:rsidR="00E54B4C">
        <w:t>)</w:t>
      </w:r>
      <w:r>
        <w:t xml:space="preserve"> that lead to</w:t>
      </w:r>
      <w:r w:rsidR="002514C8">
        <w:t xml:space="preserve"> the</w:t>
      </w:r>
      <w:r>
        <w:t xml:space="preserve"> desired visualisations. For more information on stages in the report creation please see attached appendix containing a list of files used in the process.</w:t>
      </w:r>
    </w:p>
    <w:p w:rsidR="00905739" w:rsidRDefault="00905739" w:rsidP="008B1BC5">
      <w:pPr>
        <w:pStyle w:val="Heading3"/>
        <w:jc w:val="both"/>
      </w:pPr>
      <w:bookmarkStart w:id="34" w:name="_Toc427347518"/>
      <w:r>
        <w:t>Report 1</w:t>
      </w:r>
      <w:r w:rsidR="002514C8">
        <w:t xml:space="preserve"> - </w:t>
      </w:r>
      <w:r w:rsidR="002514C8" w:rsidRPr="002514C8">
        <w:t>cases of intentional use of multiple channels for the same issue</w:t>
      </w:r>
      <w:bookmarkEnd w:id="34"/>
    </w:p>
    <w:p w:rsidR="00905739" w:rsidRDefault="002514C8" w:rsidP="008B1BC5">
      <w:pPr>
        <w:jc w:val="both"/>
      </w:pPr>
      <w:r>
        <w:t xml:space="preserve">This report is trying to provide evidence for existence of a specific type of behaviour where citizens report one and the same issue </w:t>
      </w:r>
      <w:r w:rsidR="00BF34E7">
        <w:t>using</w:t>
      </w:r>
      <w:r>
        <w:t xml:space="preserve"> many channels</w:t>
      </w:r>
      <w:r w:rsidR="00BF34E7">
        <w:t xml:space="preserve"> at the same time</w:t>
      </w:r>
      <w:r>
        <w:t>.</w:t>
      </w:r>
    </w:p>
    <w:p w:rsidR="00657330" w:rsidRDefault="002514C8" w:rsidP="008B1BC5">
      <w:pPr>
        <w:jc w:val="both"/>
      </w:pPr>
      <w:r>
        <w:t>Proving such behaviour using solely data analysis is very difficult</w:t>
      </w:r>
      <w:r w:rsidR="00BF34E7">
        <w:t xml:space="preserve"> and should not be left only to a machine. </w:t>
      </w:r>
      <w:r w:rsidR="00657330">
        <w:t>One of the problems with this kind of analysis is that b</w:t>
      </w:r>
      <w:r>
        <w:t xml:space="preserve">ehaviour of people with different intents might manifest in the data in the exactly same way. </w:t>
      </w:r>
      <w:r w:rsidR="00657330">
        <w:t xml:space="preserve">The report </w:t>
      </w:r>
      <w:r w:rsidR="00BF34E7">
        <w:t xml:space="preserve">might put in </w:t>
      </w:r>
      <w:r w:rsidR="00657330">
        <w:t>one</w:t>
      </w:r>
      <w:r w:rsidR="00BF34E7">
        <w:t xml:space="preserve"> category </w:t>
      </w:r>
      <w:r w:rsidR="00657330">
        <w:t>users,</w:t>
      </w:r>
      <w:r w:rsidR="00BF34E7">
        <w:t xml:space="preserve"> whose behaviour was “malicious”, but also non individual users like landlords, who visit many sites and then report a bulk of issues</w:t>
      </w:r>
      <w:r w:rsidR="00657330">
        <w:t>, residents who</w:t>
      </w:r>
      <w:r w:rsidR="00BF34E7">
        <w:t xml:space="preserve"> struggled with </w:t>
      </w:r>
      <w:r w:rsidR="00657330">
        <w:t>submitting a</w:t>
      </w:r>
      <w:r w:rsidR="00BF34E7">
        <w:t xml:space="preserve"> web-form or </w:t>
      </w:r>
      <w:r w:rsidR="00657330">
        <w:t>first time users of CEC services who were helped by a consultant in submitting a web-form.</w:t>
      </w:r>
    </w:p>
    <w:p w:rsidR="002514C8" w:rsidRDefault="00657330" w:rsidP="008B1BC5">
      <w:pPr>
        <w:jc w:val="both"/>
      </w:pPr>
      <w:r>
        <w:t xml:space="preserve">It has to be stressed that this analysis is not trying to automatically mark people as “bad users”, but instead bring attention of a service manager to cases of unusual uses of the system. They might be pointing to a number of issues such as different delivery times across different channels, lack of trust in digital channels, low effectiveness of a channel in addressing a user need. They should be analysed </w:t>
      </w:r>
      <w:r>
        <w:lastRenderedPageBreak/>
        <w:t>and investigated further and should be treated as potential inspirations or initial influences for further improvement of service delivery.</w:t>
      </w:r>
    </w:p>
    <w:p w:rsidR="00B2546B" w:rsidRDefault="00657330" w:rsidP="008B1BC5">
      <w:pPr>
        <w:pStyle w:val="Heading4"/>
        <w:jc w:val="both"/>
      </w:pPr>
      <w:commentRangeStart w:id="35"/>
      <w:r>
        <w:t>Technical</w:t>
      </w:r>
      <w:commentRangeEnd w:id="35"/>
      <w:r w:rsidR="00DE3654">
        <w:rPr>
          <w:rStyle w:val="CommentReference"/>
          <w:rFonts w:asciiTheme="minorHAnsi" w:eastAsiaTheme="minorHAnsi" w:hAnsiTheme="minorHAnsi" w:cstheme="minorBidi"/>
          <w:b w:val="0"/>
          <w:bCs w:val="0"/>
          <w:i w:val="0"/>
          <w:iCs w:val="0"/>
          <w:color w:val="auto"/>
        </w:rPr>
        <w:commentReference w:id="35"/>
      </w:r>
      <w:r>
        <w:t xml:space="preserve"> design</w:t>
      </w:r>
    </w:p>
    <w:p w:rsidR="00657330" w:rsidRDefault="00657330" w:rsidP="008B1BC5">
      <w:pPr>
        <w:jc w:val="both"/>
      </w:pPr>
      <w:r>
        <w:t>Query 1</w:t>
      </w:r>
      <w:r w:rsidR="00B2546B">
        <w:t>:</w:t>
      </w:r>
      <w:r>
        <w:t xml:space="preserve"> gather all relevant data</w:t>
      </w:r>
      <w:r w:rsidR="00B2546B">
        <w:t xml:space="preserve"> (do not include entries if channel is not specified) and add a counter</w:t>
      </w:r>
      <w:r>
        <w:t xml:space="preserve"> for how many issues someone filed on one day</w:t>
      </w:r>
    </w:p>
    <w:p w:rsidR="00B2546B" w:rsidRDefault="00B2546B" w:rsidP="008B1BC5">
      <w:pPr>
        <w:jc w:val="both"/>
      </w:pPr>
      <w:r>
        <w:t>Query 2: filter results of Query 1 so that only people who reported more than one issue on one day regarding the same subject are left</w:t>
      </w:r>
    </w:p>
    <w:p w:rsidR="00657330" w:rsidRDefault="00B2546B" w:rsidP="008B1BC5">
      <w:pPr>
        <w:jc w:val="both"/>
      </w:pPr>
      <w:r>
        <w:t>Query 3: filter out from Query 2 cases with only one occurrence of such behaviour (of multiple issues regarding one subject reported on the same day)</w:t>
      </w:r>
    </w:p>
    <w:p w:rsidR="00657330" w:rsidRDefault="00657330" w:rsidP="008B1BC5">
      <w:pPr>
        <w:pStyle w:val="Heading4"/>
        <w:jc w:val="both"/>
      </w:pPr>
      <w:r>
        <w:t>Implementation</w:t>
      </w:r>
    </w:p>
    <w:p w:rsidR="002A6A67" w:rsidRPr="002A6A67" w:rsidRDefault="002A6A67" w:rsidP="008B1BC5">
      <w:pPr>
        <w:jc w:val="both"/>
      </w:pPr>
    </w:p>
    <w:p w:rsidR="002A6A67" w:rsidRDefault="002A6A67" w:rsidP="008B1BC5">
      <w:pPr>
        <w:keepNext/>
        <w:jc w:val="both"/>
      </w:pPr>
      <w:commentRangeStart w:id="36"/>
      <w:r>
        <w:rPr>
          <w:noProof/>
          <w:lang w:eastAsia="en-GB"/>
        </w:rPr>
        <w:drawing>
          <wp:inline distT="0" distB="0" distL="0" distR="0" wp14:anchorId="64C97127" wp14:editId="1F06DEC7">
            <wp:extent cx="5760720" cy="43364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1.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4336415"/>
                    </a:xfrm>
                    <a:prstGeom prst="rect">
                      <a:avLst/>
                    </a:prstGeom>
                  </pic:spPr>
                </pic:pic>
              </a:graphicData>
            </a:graphic>
          </wp:inline>
        </w:drawing>
      </w:r>
      <w:commentRangeEnd w:id="36"/>
      <w:r w:rsidR="004C7A91">
        <w:rPr>
          <w:rStyle w:val="CommentReference"/>
        </w:rPr>
        <w:commentReference w:id="36"/>
      </w:r>
    </w:p>
    <w:p w:rsidR="00905739" w:rsidRDefault="002A6A67" w:rsidP="008B1BC5">
      <w:pPr>
        <w:pStyle w:val="Caption"/>
        <w:jc w:val="both"/>
      </w:pPr>
      <w:r>
        <w:t xml:space="preserve">Figure </w:t>
      </w:r>
      <w:fldSimple w:instr=" SEQ Figure \* ARABIC ">
        <w:r w:rsidR="000E2DE2">
          <w:rPr>
            <w:noProof/>
          </w:rPr>
          <w:t>21</w:t>
        </w:r>
      </w:fldSimple>
      <w:r>
        <w:t xml:space="preserve"> Report 1, Query 1</w:t>
      </w:r>
    </w:p>
    <w:p w:rsidR="00DE3654" w:rsidRDefault="00DE3654" w:rsidP="008B1BC5">
      <w:pPr>
        <w:jc w:val="both"/>
      </w:pPr>
    </w:p>
    <w:p w:rsidR="004C7A91" w:rsidRDefault="004C7A91" w:rsidP="008B1BC5">
      <w:pPr>
        <w:keepNext/>
        <w:jc w:val="both"/>
      </w:pPr>
      <w:commentRangeStart w:id="37"/>
      <w:r>
        <w:rPr>
          <w:noProof/>
          <w:lang w:eastAsia="en-GB"/>
        </w:rPr>
        <w:lastRenderedPageBreak/>
        <w:drawing>
          <wp:inline distT="0" distB="0" distL="0" distR="0" wp14:anchorId="659D4A90" wp14:editId="5E426115">
            <wp:extent cx="5760720" cy="427863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2.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4278630"/>
                    </a:xfrm>
                    <a:prstGeom prst="rect">
                      <a:avLst/>
                    </a:prstGeom>
                  </pic:spPr>
                </pic:pic>
              </a:graphicData>
            </a:graphic>
          </wp:inline>
        </w:drawing>
      </w:r>
      <w:commentRangeEnd w:id="37"/>
      <w:r>
        <w:rPr>
          <w:rStyle w:val="CommentReference"/>
        </w:rPr>
        <w:commentReference w:id="37"/>
      </w:r>
    </w:p>
    <w:p w:rsidR="004C7A91" w:rsidRDefault="004C7A91" w:rsidP="008B1BC5">
      <w:pPr>
        <w:pStyle w:val="Caption"/>
        <w:jc w:val="both"/>
      </w:pPr>
      <w:r>
        <w:t xml:space="preserve">Figure </w:t>
      </w:r>
      <w:fldSimple w:instr=" SEQ Figure \* ARABIC ">
        <w:r w:rsidR="000E2DE2">
          <w:rPr>
            <w:noProof/>
          </w:rPr>
          <w:t>22</w:t>
        </w:r>
      </w:fldSimple>
      <w:r>
        <w:t xml:space="preserve"> Report 1, Query 2</w:t>
      </w:r>
    </w:p>
    <w:p w:rsidR="004C7A91" w:rsidRDefault="004C7A91" w:rsidP="008B1BC5">
      <w:pPr>
        <w:jc w:val="both"/>
      </w:pPr>
    </w:p>
    <w:p w:rsidR="004C7A91" w:rsidRDefault="004C7A91" w:rsidP="008B1BC5">
      <w:pPr>
        <w:keepNext/>
        <w:jc w:val="both"/>
      </w:pPr>
      <w:commentRangeStart w:id="38"/>
      <w:r>
        <w:rPr>
          <w:noProof/>
          <w:lang w:eastAsia="en-GB"/>
        </w:rPr>
        <w:drawing>
          <wp:inline distT="0" distB="0" distL="0" distR="0" wp14:anchorId="33935C9D" wp14:editId="3754C1C9">
            <wp:extent cx="5760720" cy="2689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3.jpg"/>
                    <pic:cNvPicPr/>
                  </pic:nvPicPr>
                  <pic:blipFill>
                    <a:blip r:embed="rId3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commentRangeEnd w:id="38"/>
      <w:r w:rsidR="00B538E1">
        <w:rPr>
          <w:rStyle w:val="CommentReference"/>
        </w:rPr>
        <w:commentReference w:id="38"/>
      </w:r>
    </w:p>
    <w:p w:rsidR="00905739" w:rsidRDefault="004C7A91" w:rsidP="008B1BC5">
      <w:pPr>
        <w:pStyle w:val="Caption"/>
        <w:jc w:val="both"/>
      </w:pPr>
      <w:r>
        <w:t xml:space="preserve">Figure </w:t>
      </w:r>
      <w:fldSimple w:instr=" SEQ Figure \* ARABIC ">
        <w:r w:rsidR="000E2DE2">
          <w:rPr>
            <w:noProof/>
          </w:rPr>
          <w:t>23</w:t>
        </w:r>
      </w:fldSimple>
      <w:r w:rsidR="00B538E1">
        <w:t xml:space="preserve"> Report 1, Query 3</w:t>
      </w:r>
    </w:p>
    <w:p w:rsidR="00B2546B" w:rsidRDefault="00B2546B" w:rsidP="008B1BC5">
      <w:pPr>
        <w:jc w:val="both"/>
      </w:pPr>
    </w:p>
    <w:p w:rsidR="00B2546B" w:rsidRDefault="00B2546B" w:rsidP="008B1BC5">
      <w:pPr>
        <w:pStyle w:val="Heading4"/>
        <w:jc w:val="both"/>
      </w:pPr>
      <w:r>
        <w:lastRenderedPageBreak/>
        <w:t>Additional work</w:t>
      </w:r>
    </w:p>
    <w:p w:rsidR="00495A80" w:rsidRDefault="00B538E1" w:rsidP="008B1BC5">
      <w:pPr>
        <w:jc w:val="both"/>
      </w:pPr>
      <w:r>
        <w:t xml:space="preserve">There were only two cases found </w:t>
      </w:r>
      <w:r w:rsidR="00483BF3">
        <w:t>of multiple cases of reporting a few times a day and none of them was</w:t>
      </w:r>
      <w:r w:rsidR="00495A80">
        <w:t xml:space="preserve"> unwanted behaviour. </w:t>
      </w:r>
      <w:r w:rsidR="00483BF3">
        <w:t xml:space="preserve">It can be speculated, that those were situations in which </w:t>
      </w:r>
      <w:r w:rsidR="00495A80">
        <w:t>someone</w:t>
      </w:r>
      <w:r w:rsidR="00483BF3">
        <w:t xml:space="preserve"> was</w:t>
      </w:r>
      <w:r w:rsidR="00495A80">
        <w:t xml:space="preserve"> having problems using CEC interfaces (cases of double entries with very short time distance).</w:t>
      </w:r>
    </w:p>
    <w:p w:rsidR="002A6A67" w:rsidRDefault="00495A80" w:rsidP="008B1BC5">
      <w:pPr>
        <w:jc w:val="both"/>
      </w:pPr>
      <w:r>
        <w:t>Query 4 was created after conducting th</w:t>
      </w:r>
      <w:r w:rsidR="00483BF3">
        <w:t>e above analysis</w:t>
      </w:r>
      <w:r>
        <w:t>. Its purpose was to provide a general overview on the number of multiple reports to give an idea of how much people struggle with an interface and how quickly they learn it.</w:t>
      </w:r>
    </w:p>
    <w:p w:rsidR="00E219F5" w:rsidRDefault="00E219F5" w:rsidP="008B1BC5">
      <w:pPr>
        <w:jc w:val="both"/>
      </w:pPr>
      <w:r>
        <w:t xml:space="preserve">Query 4: count number of occurrence of such behaviour (how many times did someone report the same issue </w:t>
      </w:r>
      <w:r w:rsidR="00495A80">
        <w:t>more than once on the same day)</w:t>
      </w:r>
    </w:p>
    <w:p w:rsidR="004C7A91" w:rsidRDefault="004C7A91" w:rsidP="008B1BC5">
      <w:pPr>
        <w:keepNext/>
        <w:jc w:val="both"/>
      </w:pPr>
      <w:commentRangeStart w:id="39"/>
      <w:r>
        <w:rPr>
          <w:noProof/>
          <w:lang w:eastAsia="en-GB"/>
        </w:rPr>
        <w:drawing>
          <wp:inline distT="0" distB="0" distL="0" distR="0" wp14:anchorId="499B1230" wp14:editId="5D1590EE">
            <wp:extent cx="1628775" cy="11715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4.jpg"/>
                    <pic:cNvPicPr/>
                  </pic:nvPicPr>
                  <pic:blipFill>
                    <a:blip r:embed="rId32">
                      <a:extLst>
                        <a:ext uri="{28A0092B-C50C-407E-A947-70E740481C1C}">
                          <a14:useLocalDpi xmlns:a14="http://schemas.microsoft.com/office/drawing/2010/main" val="0"/>
                        </a:ext>
                      </a:extLst>
                    </a:blip>
                    <a:stretch>
                      <a:fillRect/>
                    </a:stretch>
                  </pic:blipFill>
                  <pic:spPr>
                    <a:xfrm>
                      <a:off x="0" y="0"/>
                      <a:ext cx="1628775" cy="1171575"/>
                    </a:xfrm>
                    <a:prstGeom prst="rect">
                      <a:avLst/>
                    </a:prstGeom>
                  </pic:spPr>
                </pic:pic>
              </a:graphicData>
            </a:graphic>
          </wp:inline>
        </w:drawing>
      </w:r>
      <w:commentRangeEnd w:id="39"/>
    </w:p>
    <w:p w:rsidR="004C7A91" w:rsidRDefault="004C7A91" w:rsidP="008B1BC5">
      <w:pPr>
        <w:pStyle w:val="Caption"/>
        <w:jc w:val="both"/>
      </w:pPr>
      <w:r>
        <w:t xml:space="preserve">Figure </w:t>
      </w:r>
      <w:fldSimple w:instr=" SEQ Figure \* ARABIC ">
        <w:r w:rsidR="000E2DE2">
          <w:rPr>
            <w:noProof/>
          </w:rPr>
          <w:t>24</w:t>
        </w:r>
      </w:fldSimple>
      <w:r>
        <w:t xml:space="preserve"> Report 1, Query 4</w:t>
      </w:r>
    </w:p>
    <w:p w:rsidR="00905739" w:rsidRDefault="004C7A91" w:rsidP="008B1BC5">
      <w:pPr>
        <w:jc w:val="both"/>
      </w:pPr>
      <w:r>
        <w:rPr>
          <w:rStyle w:val="CommentReference"/>
        </w:rPr>
        <w:commentReference w:id="39"/>
      </w:r>
      <w:r w:rsidR="00495A80">
        <w:t>In simple words, there were 194 people in May who</w:t>
      </w:r>
      <w:r w:rsidR="00483BF3">
        <w:t xml:space="preserve"> on two separate occasions</w:t>
      </w:r>
      <w:r w:rsidR="00495A80">
        <w:t xml:space="preserve"> reported on the same subject, on the same day.</w:t>
      </w:r>
    </w:p>
    <w:p w:rsidR="00905739" w:rsidRDefault="00905739" w:rsidP="008B1BC5">
      <w:pPr>
        <w:pStyle w:val="Heading3"/>
        <w:jc w:val="both"/>
      </w:pPr>
      <w:bookmarkStart w:id="40" w:name="_Toc427347519"/>
      <w:r>
        <w:t>Report 2</w:t>
      </w:r>
      <w:r w:rsidR="002514C8">
        <w:t xml:space="preserve"> - </w:t>
      </w:r>
      <w:r w:rsidR="002514C8" w:rsidRPr="002514C8">
        <w:t>patterns of behaviour across different channels</w:t>
      </w:r>
      <w:bookmarkEnd w:id="40"/>
    </w:p>
    <w:p w:rsidR="00483BF3" w:rsidRPr="00483BF3" w:rsidRDefault="00483BF3" w:rsidP="00483BF3">
      <w:r>
        <w:t>This part of analysis is trying to cast some light on behaviour of citizens across different channels.</w:t>
      </w:r>
    </w:p>
    <w:p w:rsidR="00905739" w:rsidRDefault="00483BF3" w:rsidP="008B1BC5">
      <w:pPr>
        <w:jc w:val="both"/>
      </w:pPr>
      <w:r>
        <w:t>It</w:t>
      </w:r>
      <w:r w:rsidR="00905739">
        <w:t xml:space="preserve"> is based on 2 counters. The first one provides information about total number of issues reported by a citizen (“count no of issues”). The second one counts number of separate channels used to report those issues (“channels used”). Then filters are used to remove from the report cases with number of issues below 2 (“count no of issues &gt; 1”) and number of channels used below 2 (“channels used &gt; 1”).</w:t>
      </w:r>
    </w:p>
    <w:p w:rsidR="00905739" w:rsidRDefault="00905739" w:rsidP="008B1BC5">
      <w:pPr>
        <w:jc w:val="both"/>
      </w:pPr>
      <w:r>
        <w:t xml:space="preserve">In order to make </w:t>
      </w:r>
      <w:r w:rsidR="00520BA0">
        <w:t>the results</w:t>
      </w:r>
      <w:r>
        <w:t xml:space="preserve"> easier to analyse, entries are grouped using UPRN – entries coming from one user are listed next to each other. Within this group, they are order</w:t>
      </w:r>
      <w:r w:rsidR="00520BA0">
        <w:t>ed</w:t>
      </w:r>
      <w:r>
        <w:t xml:space="preserve"> using reference number (“Reference #”). Reference number is used instead of date</w:t>
      </w:r>
      <w:r w:rsidR="00520BA0">
        <w:t xml:space="preserve"> of creation</w:t>
      </w:r>
      <w:r>
        <w:t xml:space="preserve"> because there are multiple cases where there is more than 1 entry during a day. In </w:t>
      </w:r>
      <w:r w:rsidR="00520BA0">
        <w:t>those</w:t>
      </w:r>
      <w:r>
        <w:t xml:space="preserve"> </w:t>
      </w:r>
      <w:r w:rsidR="00520BA0">
        <w:t>situations</w:t>
      </w:r>
      <w:r>
        <w:t>, ordering by the date does not ensure the same sequence as the sequence of creation. Reference number on the other hand, consists of 2 parts: day of creation and a serial number assigned in an ascending manner</w:t>
      </w:r>
      <w:r w:rsidR="00E22CF7">
        <w:t xml:space="preserve"> and thus</w:t>
      </w:r>
      <w:r w:rsidR="00520BA0">
        <w:t xml:space="preserve"> the original sequence can be deducted</w:t>
      </w:r>
      <w:r>
        <w:t>. In the following example, both numbers were created on the same day, but the second one was created later which can be determined by the second part of the string:</w:t>
      </w:r>
    </w:p>
    <w:p w:rsidR="00905739" w:rsidRDefault="00905739" w:rsidP="008B1BC5">
      <w:pPr>
        <w:jc w:val="both"/>
      </w:pPr>
      <w:r>
        <w:t>150511-000837</w:t>
      </w:r>
    </w:p>
    <w:p w:rsidR="00905739" w:rsidRDefault="00905739" w:rsidP="008B1BC5">
      <w:pPr>
        <w:jc w:val="both"/>
      </w:pPr>
      <w:r>
        <w:t>150511-000849</w:t>
      </w:r>
    </w:p>
    <w:p w:rsidR="00905739" w:rsidRDefault="00905739" w:rsidP="008B1BC5">
      <w:pPr>
        <w:jc w:val="both"/>
      </w:pPr>
      <w:r>
        <w:t>The diagram below presents part of the report that was generated.</w:t>
      </w:r>
    </w:p>
    <w:p w:rsidR="00905739" w:rsidRDefault="00905739" w:rsidP="008B1BC5">
      <w:pPr>
        <w:jc w:val="both"/>
      </w:pPr>
      <w:r>
        <w:lastRenderedPageBreak/>
        <w:t xml:space="preserve">Citizen with UPRN 000906026074 submitted a “Missed bin or box” request through the web-form on 5th May and made a phone call the next day regarding a service from the same “Product Hierarchy”. Considering this is the entire activity of this user, it can be speculated, that both interactions were about the same issue. In order to verify such claim these interactions would have to be investigated further, e.g. using comments left by consultants (unstructured data </w:t>
      </w:r>
      <w:r>
        <w:fldChar w:fldCharType="begin" w:fldLock="1"/>
      </w:r>
      <w:r w:rsidR="00623411">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2061E">
        <w:rPr>
          <w:noProof/>
        </w:rPr>
        <w:t>(Baars &amp; Kemper 2008)</w:t>
      </w:r>
      <w:r>
        <w:fldChar w:fldCharType="end"/>
      </w:r>
      <w:r>
        <w:t>). Such additional information would be extremely useful in determining reasons for the user following up over the phone.</w:t>
      </w:r>
    </w:p>
    <w:p w:rsidR="00905739" w:rsidRDefault="00905739" w:rsidP="008B1BC5">
      <w:pPr>
        <w:jc w:val="both"/>
      </w:pPr>
      <w:r>
        <w:t>Citizen with UPRN 000906037096 submitted 2 queries for the same issue on 12th of May. The next day he submitted again 2 queries over the web for a different service, but what is really interesting is that after submitting them he made a phone call to the Council. This is a great example of identifying a situation where someone was not able to achieve a desired result over the web. It might have been a simple question, but clearly the person made a phone call after going through the web-form. It might be the case that this information was missing on the web-form and other users needed it as well.</w:t>
      </w:r>
    </w:p>
    <w:p w:rsidR="008828BF" w:rsidRDefault="008828BF" w:rsidP="008B1BC5">
      <w:pPr>
        <w:pStyle w:val="Heading4"/>
        <w:jc w:val="both"/>
      </w:pPr>
      <w:r>
        <w:t>Technical design</w:t>
      </w:r>
    </w:p>
    <w:p w:rsidR="008828BF" w:rsidRDefault="00581C8E" w:rsidP="008B1BC5">
      <w:pPr>
        <w:jc w:val="both"/>
      </w:pPr>
      <w:r>
        <w:t>Query 1: count number of issues reported by a citizen, count number of channels used to report those issues, filter out number of issues below two, filter out number of channels used below two</w:t>
      </w:r>
    </w:p>
    <w:p w:rsidR="008828BF" w:rsidRDefault="008828BF" w:rsidP="008B1BC5">
      <w:pPr>
        <w:jc w:val="both"/>
      </w:pPr>
    </w:p>
    <w:p w:rsidR="008828BF" w:rsidRDefault="008828BF" w:rsidP="008B1BC5">
      <w:pPr>
        <w:pStyle w:val="Heading4"/>
        <w:jc w:val="both"/>
      </w:pPr>
      <w:r>
        <w:t>Implementation</w:t>
      </w:r>
    </w:p>
    <w:p w:rsidR="00905739" w:rsidRDefault="00905739" w:rsidP="008B1BC5">
      <w:pPr>
        <w:jc w:val="both"/>
      </w:pPr>
    </w:p>
    <w:p w:rsidR="00905739" w:rsidRDefault="00905739" w:rsidP="008B1BC5">
      <w:pPr>
        <w:jc w:val="both"/>
      </w:pPr>
      <w:r>
        <w:rPr>
          <w:noProof/>
          <w:lang w:eastAsia="en-GB"/>
        </w:rPr>
        <w:drawing>
          <wp:inline distT="0" distB="0" distL="0" distR="0" wp14:anchorId="452805E6" wp14:editId="2B771283">
            <wp:extent cx="5760720" cy="28213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2.2 page 2.png"/>
                    <pic:cNvPicPr/>
                  </pic:nvPicPr>
                  <pic:blipFill>
                    <a:blip r:embed="rId33">
                      <a:extLst>
                        <a:ext uri="{28A0092B-C50C-407E-A947-70E740481C1C}">
                          <a14:useLocalDpi xmlns:a14="http://schemas.microsoft.com/office/drawing/2010/main" val="0"/>
                        </a:ext>
                      </a:extLst>
                    </a:blip>
                    <a:stretch>
                      <a:fillRect/>
                    </a:stretch>
                  </pic:blipFill>
                  <pic:spPr>
                    <a:xfrm>
                      <a:off x="0" y="0"/>
                      <a:ext cx="5760720" cy="2821305"/>
                    </a:xfrm>
                    <a:prstGeom prst="rect">
                      <a:avLst/>
                    </a:prstGeom>
                  </pic:spPr>
                </pic:pic>
              </a:graphicData>
            </a:graphic>
          </wp:inline>
        </w:drawing>
      </w:r>
    </w:p>
    <w:p w:rsidR="00905739" w:rsidRDefault="00905739" w:rsidP="008B1BC5">
      <w:pPr>
        <w:jc w:val="both"/>
      </w:pPr>
    </w:p>
    <w:p w:rsidR="00905739" w:rsidRPr="004C7F86" w:rsidRDefault="00905739" w:rsidP="008B1BC5">
      <w:pPr>
        <w:pStyle w:val="Heading3"/>
        <w:jc w:val="both"/>
      </w:pPr>
      <w:bookmarkStart w:id="41" w:name="_Toc427347520"/>
      <w:r>
        <w:t>Report 3</w:t>
      </w:r>
      <w:r w:rsidR="002514C8" w:rsidRPr="002514C8">
        <w:t xml:space="preserve"> - who are the primary users of CEC services</w:t>
      </w:r>
      <w:bookmarkEnd w:id="41"/>
    </w:p>
    <w:p w:rsidR="00905739" w:rsidRDefault="008828BF" w:rsidP="008B1BC5">
      <w:pPr>
        <w:jc w:val="both"/>
      </w:pPr>
      <w:r>
        <w:t>This analysis starts from identifying users belonging to two categories as described in the Define phase, i.e. citizens who interacted up to three times with the Council and active users with more than three issues reported.</w:t>
      </w:r>
      <w:r w:rsidR="006E2799">
        <w:t xml:space="preserve"> After that a series of queries are used in order to provide insights about socio-economic background of users.</w:t>
      </w:r>
    </w:p>
    <w:p w:rsidR="000312A3" w:rsidRPr="004C7F86" w:rsidRDefault="000312A3" w:rsidP="008B1BC5">
      <w:pPr>
        <w:jc w:val="both"/>
      </w:pPr>
      <w:commentRangeStart w:id="42"/>
      <w:r>
        <w:lastRenderedPageBreak/>
        <w:t>Mosaic</w:t>
      </w:r>
      <w:commentRangeEnd w:id="42"/>
      <w:r>
        <w:rPr>
          <w:rStyle w:val="CommentReference"/>
        </w:rPr>
        <w:commentReference w:id="42"/>
      </w:r>
    </w:p>
    <w:p w:rsidR="00905739" w:rsidRDefault="00905739" w:rsidP="008B1BC5">
      <w:pPr>
        <w:jc w:val="both"/>
      </w:pPr>
    </w:p>
    <w:p w:rsidR="00905739" w:rsidRDefault="00EA414E" w:rsidP="008B1BC5">
      <w:pPr>
        <w:pStyle w:val="Heading4"/>
        <w:jc w:val="both"/>
      </w:pPr>
      <w:r>
        <w:t>Technical design</w:t>
      </w:r>
    </w:p>
    <w:p w:rsidR="003A0C2C" w:rsidRDefault="008828BF" w:rsidP="008B1BC5">
      <w:pPr>
        <w:jc w:val="both"/>
      </w:pPr>
      <w:r>
        <w:t>Query 1: gather relevant data,</w:t>
      </w:r>
      <w:r w:rsidR="006F3DD8">
        <w:t xml:space="preserve"> counter with number of all interactions of a user,</w:t>
      </w:r>
      <w:r>
        <w:t xml:space="preserve"> </w:t>
      </w:r>
      <w:r w:rsidR="006F3DD8">
        <w:t>assign a value based on the counter identifying the category as described above (up to three, above three)</w:t>
      </w:r>
      <w:r w:rsidR="00F04E16">
        <w:t xml:space="preserve">, </w:t>
      </w:r>
      <w:r w:rsidR="001733D9">
        <w:t>assign</w:t>
      </w:r>
      <w:r w:rsidR="00905739">
        <w:t xml:space="preserve"> Mosaic groups </w:t>
      </w:r>
      <w:r w:rsidR="001733D9">
        <w:t>to entries</w:t>
      </w:r>
    </w:p>
    <w:p w:rsidR="00A03AD7" w:rsidRDefault="00905739" w:rsidP="008B1BC5">
      <w:pPr>
        <w:jc w:val="both"/>
      </w:pPr>
      <w:r>
        <w:t xml:space="preserve">Query </w:t>
      </w:r>
      <w:r w:rsidR="007E18D0">
        <w:t>2</w:t>
      </w:r>
      <w:r>
        <w:t xml:space="preserve">: </w:t>
      </w:r>
      <w:r w:rsidR="006F3DD8">
        <w:t>Which services are the most popular among people in both categories</w:t>
      </w:r>
      <w:r w:rsidR="00A03AD7">
        <w:t>?</w:t>
      </w:r>
      <w:r w:rsidR="009B343F">
        <w:t xml:space="preserve"> – generate a chart with services on axis x, number of entries on axis y (counted by “Reference #” field, count total aggregation) and data series for up to and below the threshold level</w:t>
      </w:r>
    </w:p>
    <w:p w:rsidR="001B41CF" w:rsidRDefault="001B41CF" w:rsidP="008B1BC5">
      <w:pPr>
        <w:jc w:val="both"/>
      </w:pPr>
      <w:r>
        <w:t>Query 3: Which Mosaic groups do people from both categories belong too? (which social groups use CEC services most actively) – generate a chart with Mosaic groups on axis x, number of entries on axis y (counted by “Reference #” field, count total aggregation)</w:t>
      </w:r>
    </w:p>
    <w:p w:rsidR="009B343F" w:rsidRDefault="009B343F" w:rsidP="008B1BC5">
      <w:pPr>
        <w:jc w:val="both"/>
      </w:pPr>
      <w:r>
        <w:t xml:space="preserve">Query </w:t>
      </w:r>
      <w:r w:rsidR="001B41CF">
        <w:t>4</w:t>
      </w:r>
      <w:r>
        <w:t>:</w:t>
      </w:r>
      <w:r w:rsidR="00A03AD7">
        <w:t xml:space="preserve"> Which service</w:t>
      </w:r>
      <w:r w:rsidR="00BC32DC">
        <w:t>s</w:t>
      </w:r>
      <w:r w:rsidR="00A03AD7">
        <w:t xml:space="preserve"> are being used by different Mosaic groups? – </w:t>
      </w:r>
      <w:r>
        <w:t>generate a chart with Mosaic groups on axis x</w:t>
      </w:r>
      <w:r w:rsidR="00306CAB">
        <w:t>,</w:t>
      </w:r>
      <w:r>
        <w:t xml:space="preserve"> number of entries on axis y </w:t>
      </w:r>
      <w:r w:rsidR="00306CAB">
        <w:t>(counted by “Reference #” field, count total aggregation) and data series for different services</w:t>
      </w:r>
    </w:p>
    <w:p w:rsidR="00905739" w:rsidRDefault="00905739" w:rsidP="008B1BC5">
      <w:pPr>
        <w:jc w:val="both"/>
      </w:pPr>
      <w:r>
        <w:t xml:space="preserve">Query </w:t>
      </w:r>
      <w:r w:rsidR="001B41CF">
        <w:t>5</w:t>
      </w:r>
      <w:r>
        <w:t xml:space="preserve">: Which </w:t>
      </w:r>
      <w:r w:rsidR="006F3DD8">
        <w:t xml:space="preserve">Mosaic </w:t>
      </w:r>
      <w:r>
        <w:t>group is the most active within a service</w:t>
      </w:r>
      <w:r w:rsidR="00E716C7">
        <w:t xml:space="preserve">? – </w:t>
      </w:r>
      <w:r w:rsidR="006F3DD8">
        <w:t xml:space="preserve">first page with a value prompt, then show a </w:t>
      </w:r>
      <w:r>
        <w:t>chart</w:t>
      </w:r>
      <w:r w:rsidR="006F3DD8">
        <w:t xml:space="preserve"> for the selected service</w:t>
      </w:r>
    </w:p>
    <w:p w:rsidR="00905739" w:rsidRDefault="00905739" w:rsidP="008B1BC5">
      <w:pPr>
        <w:jc w:val="both"/>
      </w:pPr>
    </w:p>
    <w:p w:rsidR="00905739" w:rsidRDefault="00EA414E" w:rsidP="008B1BC5">
      <w:pPr>
        <w:pStyle w:val="Heading4"/>
        <w:jc w:val="both"/>
      </w:pPr>
      <w:r>
        <w:t>Implementation</w:t>
      </w:r>
    </w:p>
    <w:p w:rsidR="00905739" w:rsidRDefault="00905739" w:rsidP="008B1BC5">
      <w:pPr>
        <w:jc w:val="both"/>
      </w:pPr>
    </w:p>
    <w:p w:rsidR="001733D9" w:rsidRDefault="001733D9" w:rsidP="008B1BC5">
      <w:pPr>
        <w:keepNext/>
        <w:jc w:val="both"/>
      </w:pPr>
      <w:r>
        <w:rPr>
          <w:noProof/>
          <w:lang w:eastAsia="en-GB"/>
        </w:rPr>
        <w:drawing>
          <wp:inline distT="0" distB="0" distL="0" distR="0" wp14:anchorId="120DE9C9" wp14:editId="3ACE6E5B">
            <wp:extent cx="5760720" cy="2944495"/>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at most 3 interactions with the Council in May.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2944495"/>
                    </a:xfrm>
                    <a:prstGeom prst="rect">
                      <a:avLst/>
                    </a:prstGeom>
                  </pic:spPr>
                </pic:pic>
              </a:graphicData>
            </a:graphic>
          </wp:inline>
        </w:drawing>
      </w:r>
    </w:p>
    <w:p w:rsidR="003A0C2C" w:rsidRDefault="001733D9" w:rsidP="008B1BC5">
      <w:pPr>
        <w:pStyle w:val="Caption"/>
        <w:jc w:val="both"/>
      </w:pPr>
      <w:r>
        <w:t xml:space="preserve">Figure </w:t>
      </w:r>
      <w:fldSimple w:instr=" SEQ Figure \* ARABIC ">
        <w:r w:rsidR="000E2DE2">
          <w:rPr>
            <w:noProof/>
          </w:rPr>
          <w:t>25</w:t>
        </w:r>
      </w:fldSimple>
      <w:r>
        <w:t xml:space="preserve"> Report 3, Query 1 (up to 3 interactions)</w:t>
      </w:r>
    </w:p>
    <w:p w:rsidR="001733D9" w:rsidRDefault="001733D9" w:rsidP="008B1BC5">
      <w:pPr>
        <w:jc w:val="both"/>
      </w:pPr>
    </w:p>
    <w:p w:rsidR="001733D9" w:rsidRDefault="001733D9" w:rsidP="008B1BC5">
      <w:pPr>
        <w:keepNext/>
        <w:jc w:val="both"/>
      </w:pPr>
      <w:r>
        <w:rPr>
          <w:noProof/>
          <w:lang w:eastAsia="en-GB"/>
        </w:rPr>
        <w:lastRenderedPageBreak/>
        <w:drawing>
          <wp:inline distT="0" distB="0" distL="0" distR="0" wp14:anchorId="1C6C6497" wp14:editId="055BABEF">
            <wp:extent cx="5760720" cy="27260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more than 3 interactions with the Council in May.jpg"/>
                    <pic:cNvPicPr/>
                  </pic:nvPicPr>
                  <pic:blipFill>
                    <a:blip r:embed="rId35">
                      <a:extLst>
                        <a:ext uri="{28A0092B-C50C-407E-A947-70E740481C1C}">
                          <a14:useLocalDpi xmlns:a14="http://schemas.microsoft.com/office/drawing/2010/main" val="0"/>
                        </a:ext>
                      </a:extLst>
                    </a:blip>
                    <a:stretch>
                      <a:fillRect/>
                    </a:stretch>
                  </pic:blipFill>
                  <pic:spPr>
                    <a:xfrm>
                      <a:off x="0" y="0"/>
                      <a:ext cx="5760720" cy="2726055"/>
                    </a:xfrm>
                    <a:prstGeom prst="rect">
                      <a:avLst/>
                    </a:prstGeom>
                  </pic:spPr>
                </pic:pic>
              </a:graphicData>
            </a:graphic>
          </wp:inline>
        </w:drawing>
      </w:r>
    </w:p>
    <w:p w:rsidR="001733D9" w:rsidRPr="001733D9" w:rsidRDefault="001733D9" w:rsidP="008B1BC5">
      <w:pPr>
        <w:pStyle w:val="Caption"/>
        <w:jc w:val="both"/>
      </w:pPr>
      <w:r>
        <w:t xml:space="preserve">Figure </w:t>
      </w:r>
      <w:fldSimple w:instr=" SEQ Figure \* ARABIC ">
        <w:r w:rsidR="000E2DE2">
          <w:rPr>
            <w:noProof/>
          </w:rPr>
          <w:t>26</w:t>
        </w:r>
      </w:fldSimple>
      <w:r>
        <w:t xml:space="preserve"> Report 3, Query 1 (above 3 interactions)</w:t>
      </w:r>
    </w:p>
    <w:p w:rsidR="00905739" w:rsidRDefault="00905739" w:rsidP="008B1BC5">
      <w:pPr>
        <w:jc w:val="both"/>
      </w:pPr>
    </w:p>
    <w:p w:rsidR="00A03AD7" w:rsidRDefault="00A03AD7" w:rsidP="008B1BC5">
      <w:pPr>
        <w:keepNext/>
        <w:jc w:val="both"/>
      </w:pPr>
      <w:commentRangeStart w:id="43"/>
      <w:r>
        <w:rPr>
          <w:noProof/>
          <w:lang w:eastAsia="en-GB"/>
        </w:rPr>
        <w:drawing>
          <wp:inline distT="0" distB="0" distL="0" distR="0" wp14:anchorId="28DF9058" wp14:editId="23B1535E">
            <wp:extent cx="5760720" cy="37376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3737610"/>
                    </a:xfrm>
                    <a:prstGeom prst="rect">
                      <a:avLst/>
                    </a:prstGeom>
                  </pic:spPr>
                </pic:pic>
              </a:graphicData>
            </a:graphic>
          </wp:inline>
        </w:drawing>
      </w:r>
      <w:commentRangeEnd w:id="43"/>
      <w:r w:rsidR="00133839">
        <w:rPr>
          <w:rStyle w:val="CommentReference"/>
        </w:rPr>
        <w:commentReference w:id="43"/>
      </w:r>
    </w:p>
    <w:p w:rsidR="00A03AD7" w:rsidRDefault="00A03AD7" w:rsidP="008B1BC5">
      <w:pPr>
        <w:pStyle w:val="Caption"/>
        <w:jc w:val="both"/>
      </w:pPr>
      <w:r>
        <w:t xml:space="preserve">Figure </w:t>
      </w:r>
      <w:fldSimple w:instr=" SEQ Figure \* ARABIC ">
        <w:r w:rsidR="000E2DE2">
          <w:rPr>
            <w:noProof/>
          </w:rPr>
          <w:t>27</w:t>
        </w:r>
      </w:fldSimple>
      <w:r>
        <w:t xml:space="preserve"> Repor</w:t>
      </w:r>
      <w:r w:rsidR="004F6B41">
        <w:t>t 3, Query 2</w:t>
      </w:r>
    </w:p>
    <w:p w:rsidR="00A03AD7" w:rsidRDefault="00A03AD7" w:rsidP="008B1BC5">
      <w:pPr>
        <w:jc w:val="both"/>
      </w:pPr>
    </w:p>
    <w:p w:rsidR="00A03AD7" w:rsidRDefault="00A03AD7" w:rsidP="008B1BC5">
      <w:pPr>
        <w:keepNext/>
        <w:jc w:val="both"/>
      </w:pPr>
      <w:r>
        <w:rPr>
          <w:noProof/>
          <w:lang w:eastAsia="en-GB"/>
        </w:rPr>
        <w:lastRenderedPageBreak/>
        <w:drawing>
          <wp:inline distT="0" distB="0" distL="0" distR="0" wp14:anchorId="64D7F6FE" wp14:editId="4C2B50CE">
            <wp:extent cx="5760720" cy="42487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1.jpg"/>
                    <pic:cNvPicPr/>
                  </pic:nvPicPr>
                  <pic:blipFill>
                    <a:blip r:embed="rId37">
                      <a:extLst>
                        <a:ext uri="{28A0092B-C50C-407E-A947-70E740481C1C}">
                          <a14:useLocalDpi xmlns:a14="http://schemas.microsoft.com/office/drawing/2010/main" val="0"/>
                        </a:ext>
                      </a:extLst>
                    </a:blip>
                    <a:stretch>
                      <a:fillRect/>
                    </a:stretch>
                  </pic:blipFill>
                  <pic:spPr>
                    <a:xfrm>
                      <a:off x="0" y="0"/>
                      <a:ext cx="5760720" cy="4248785"/>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0E2DE2">
          <w:rPr>
            <w:noProof/>
          </w:rPr>
          <w:t>28</w:t>
        </w:r>
      </w:fldSimple>
      <w:r>
        <w:t xml:space="preserve"> Report 3, Query 2 (above three)</w:t>
      </w:r>
    </w:p>
    <w:p w:rsidR="00A03AD7" w:rsidRDefault="00A03AD7" w:rsidP="008B1BC5">
      <w:pPr>
        <w:jc w:val="both"/>
      </w:pPr>
    </w:p>
    <w:p w:rsidR="00A03AD7" w:rsidRDefault="00A03AD7" w:rsidP="008B1BC5">
      <w:pPr>
        <w:keepNext/>
        <w:jc w:val="both"/>
      </w:pPr>
      <w:r>
        <w:rPr>
          <w:noProof/>
          <w:lang w:eastAsia="en-GB"/>
        </w:rPr>
        <w:lastRenderedPageBreak/>
        <w:drawing>
          <wp:inline distT="0" distB="0" distL="0" distR="0" wp14:anchorId="34C7C335" wp14:editId="6E988FF5">
            <wp:extent cx="5760720" cy="52146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2.jpg"/>
                    <pic:cNvPicPr/>
                  </pic:nvPicPr>
                  <pic:blipFill>
                    <a:blip r:embed="rId38">
                      <a:extLst>
                        <a:ext uri="{28A0092B-C50C-407E-A947-70E740481C1C}">
                          <a14:useLocalDpi xmlns:a14="http://schemas.microsoft.com/office/drawing/2010/main" val="0"/>
                        </a:ext>
                      </a:extLst>
                    </a:blip>
                    <a:stretch>
                      <a:fillRect/>
                    </a:stretch>
                  </pic:blipFill>
                  <pic:spPr>
                    <a:xfrm>
                      <a:off x="0" y="0"/>
                      <a:ext cx="5760720" cy="5214620"/>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0E2DE2">
          <w:rPr>
            <w:noProof/>
          </w:rPr>
          <w:t>29</w:t>
        </w:r>
      </w:fldSimple>
      <w:r>
        <w:t xml:space="preserve"> Report 3, Query 2 (up to three)</w:t>
      </w:r>
    </w:p>
    <w:p w:rsidR="004F6B41" w:rsidRDefault="004F6B41" w:rsidP="008B1BC5">
      <w:pPr>
        <w:jc w:val="both"/>
      </w:pPr>
    </w:p>
    <w:p w:rsidR="004F6B41" w:rsidRDefault="004F6B41" w:rsidP="008B1BC5">
      <w:pPr>
        <w:keepNext/>
        <w:jc w:val="both"/>
      </w:pPr>
      <w:r>
        <w:rPr>
          <w:noProof/>
          <w:lang w:eastAsia="en-GB"/>
        </w:rPr>
        <w:lastRenderedPageBreak/>
        <w:drawing>
          <wp:inline distT="0" distB="0" distL="0" distR="0" wp14:anchorId="6DD7A3AF" wp14:editId="04AF702E">
            <wp:extent cx="4762500" cy="33337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2 both on one chart.png"/>
                    <pic:cNvPicPr/>
                  </pic:nvPicPr>
                  <pic:blipFill>
                    <a:blip r:embed="rId39">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4F6B41" w:rsidRDefault="004F6B41" w:rsidP="008B1BC5">
      <w:pPr>
        <w:pStyle w:val="Caption"/>
        <w:jc w:val="both"/>
      </w:pPr>
      <w:r>
        <w:t xml:space="preserve">Figure </w:t>
      </w:r>
      <w:fldSimple w:instr=" SEQ Figure \* ARABIC ">
        <w:r w:rsidR="000E2DE2">
          <w:rPr>
            <w:noProof/>
          </w:rPr>
          <w:t>30</w:t>
        </w:r>
      </w:fldSimple>
      <w:r>
        <w:t xml:space="preserve"> Report 3, Query 3</w:t>
      </w:r>
    </w:p>
    <w:p w:rsidR="004F6B41" w:rsidRDefault="004F6B41" w:rsidP="008B1BC5">
      <w:pPr>
        <w:jc w:val="both"/>
      </w:pPr>
    </w:p>
    <w:p w:rsidR="001B41CF" w:rsidRDefault="001B41CF" w:rsidP="008B1BC5">
      <w:pPr>
        <w:keepNext/>
        <w:jc w:val="both"/>
      </w:pPr>
      <w:r>
        <w:rPr>
          <w:noProof/>
          <w:lang w:eastAsia="en-GB"/>
        </w:rPr>
        <w:drawing>
          <wp:inline distT="0" distB="0" distL="0" distR="0" wp14:anchorId="596F5513" wp14:editId="1F1F94DE">
            <wp:extent cx="4762500" cy="33337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above 3.png"/>
                    <pic:cNvPicPr/>
                  </pic:nvPicPr>
                  <pic:blipFill>
                    <a:blip r:embed="rId40">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8B1BC5">
      <w:pPr>
        <w:pStyle w:val="Caption"/>
        <w:jc w:val="both"/>
      </w:pPr>
      <w:r>
        <w:t xml:space="preserve">Figure </w:t>
      </w:r>
      <w:fldSimple w:instr=" SEQ Figure \* ARABIC ">
        <w:r w:rsidR="000E2DE2">
          <w:rPr>
            <w:noProof/>
          </w:rPr>
          <w:t>31</w:t>
        </w:r>
      </w:fldSimple>
      <w:r>
        <w:t xml:space="preserve"> Report 3, Query 3 (above three)</w:t>
      </w:r>
    </w:p>
    <w:p w:rsidR="001B41CF" w:rsidRDefault="001B41CF" w:rsidP="008B1BC5">
      <w:pPr>
        <w:jc w:val="both"/>
      </w:pPr>
    </w:p>
    <w:p w:rsidR="001B41CF" w:rsidRDefault="001B41CF" w:rsidP="008B1BC5">
      <w:pPr>
        <w:keepNext/>
        <w:jc w:val="both"/>
      </w:pPr>
      <w:r>
        <w:rPr>
          <w:noProof/>
          <w:lang w:eastAsia="en-GB"/>
        </w:rPr>
        <w:lastRenderedPageBreak/>
        <w:drawing>
          <wp:inline distT="0" distB="0" distL="0" distR="0" wp14:anchorId="199ECFC2" wp14:editId="7C950769">
            <wp:extent cx="4762500" cy="33337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up to 3.png"/>
                    <pic:cNvPicPr/>
                  </pic:nvPicPr>
                  <pic:blipFill>
                    <a:blip r:embed="rId41">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8B1BC5">
      <w:pPr>
        <w:pStyle w:val="Caption"/>
        <w:jc w:val="both"/>
      </w:pPr>
      <w:r>
        <w:t xml:space="preserve">Figure </w:t>
      </w:r>
      <w:fldSimple w:instr=" SEQ Figure \* ARABIC ">
        <w:r w:rsidR="000E2DE2">
          <w:rPr>
            <w:noProof/>
          </w:rPr>
          <w:t>32</w:t>
        </w:r>
      </w:fldSimple>
      <w:r>
        <w:t xml:space="preserve"> Report 3, Query 3 (up to</w:t>
      </w:r>
      <w:r w:rsidR="004F6B41">
        <w:t xml:space="preserve"> three</w:t>
      </w:r>
      <w:r>
        <w:t>)</w:t>
      </w:r>
    </w:p>
    <w:p w:rsidR="001B41CF" w:rsidRDefault="001B41CF" w:rsidP="008B1BC5">
      <w:pPr>
        <w:jc w:val="both"/>
      </w:pPr>
    </w:p>
    <w:p w:rsidR="004F6B41" w:rsidRDefault="004F6B41" w:rsidP="008B1BC5">
      <w:pPr>
        <w:jc w:val="both"/>
      </w:pPr>
    </w:p>
    <w:p w:rsidR="004F6B41" w:rsidRDefault="004F6B41" w:rsidP="008B1BC5">
      <w:pPr>
        <w:jc w:val="both"/>
      </w:pPr>
    </w:p>
    <w:p w:rsidR="004F6B41" w:rsidRDefault="004F6B41" w:rsidP="008B1BC5">
      <w:pPr>
        <w:jc w:val="both"/>
      </w:pPr>
    </w:p>
    <w:p w:rsidR="004F6B41" w:rsidRDefault="004F6B41" w:rsidP="008B1BC5">
      <w:pPr>
        <w:jc w:val="both"/>
      </w:pPr>
    </w:p>
    <w:p w:rsidR="00E716C7" w:rsidRDefault="00E716C7" w:rsidP="008B1BC5">
      <w:pPr>
        <w:keepNext/>
        <w:jc w:val="both"/>
      </w:pPr>
      <w:r>
        <w:rPr>
          <w:noProof/>
          <w:lang w:eastAsia="en-GB"/>
        </w:rPr>
        <w:drawing>
          <wp:inline distT="0" distB="0" distL="0" distR="0" wp14:anchorId="7C4A4159" wp14:editId="47B9FD6D">
            <wp:extent cx="5760720" cy="24631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1.jpg"/>
                    <pic:cNvPicPr/>
                  </pic:nvPicPr>
                  <pic:blipFill>
                    <a:blip r:embed="rId42">
                      <a:extLst>
                        <a:ext uri="{28A0092B-C50C-407E-A947-70E740481C1C}">
                          <a14:useLocalDpi xmlns:a14="http://schemas.microsoft.com/office/drawing/2010/main" val="0"/>
                        </a:ext>
                      </a:extLst>
                    </a:blip>
                    <a:stretch>
                      <a:fillRect/>
                    </a:stretch>
                  </pic:blipFill>
                  <pic:spPr>
                    <a:xfrm>
                      <a:off x="0" y="0"/>
                      <a:ext cx="5760720" cy="2463165"/>
                    </a:xfrm>
                    <a:prstGeom prst="rect">
                      <a:avLst/>
                    </a:prstGeom>
                  </pic:spPr>
                </pic:pic>
              </a:graphicData>
            </a:graphic>
          </wp:inline>
        </w:drawing>
      </w:r>
    </w:p>
    <w:p w:rsidR="00A03AD7" w:rsidRDefault="00E716C7" w:rsidP="008B1BC5">
      <w:pPr>
        <w:pStyle w:val="Caption"/>
        <w:jc w:val="both"/>
      </w:pPr>
      <w:r>
        <w:t xml:space="preserve">Figure </w:t>
      </w:r>
      <w:fldSimple w:instr=" SEQ Figure \* ARABIC ">
        <w:r w:rsidR="000E2DE2">
          <w:rPr>
            <w:noProof/>
          </w:rPr>
          <w:t>33</w:t>
        </w:r>
      </w:fldSimple>
      <w:r>
        <w:t xml:space="preserve"> Report 3, Query </w:t>
      </w:r>
      <w:r w:rsidR="001B41CF">
        <w:t>4</w:t>
      </w:r>
    </w:p>
    <w:p w:rsidR="00E716C7" w:rsidRDefault="00E716C7" w:rsidP="008B1BC5">
      <w:pPr>
        <w:jc w:val="both"/>
      </w:pPr>
    </w:p>
    <w:p w:rsidR="00E716C7" w:rsidRDefault="00E716C7" w:rsidP="008B1BC5">
      <w:pPr>
        <w:keepNext/>
        <w:jc w:val="both"/>
      </w:pPr>
      <w:r>
        <w:rPr>
          <w:noProof/>
          <w:lang w:eastAsia="en-GB"/>
        </w:rPr>
        <w:lastRenderedPageBreak/>
        <w:drawing>
          <wp:inline distT="0" distB="0" distL="0" distR="0" wp14:anchorId="453C0F72" wp14:editId="2C2961E1">
            <wp:extent cx="5760720" cy="838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2.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720" cy="838200"/>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0E2DE2">
          <w:rPr>
            <w:noProof/>
          </w:rPr>
          <w:t>34</w:t>
        </w:r>
      </w:fldSimple>
      <w:r>
        <w:t xml:space="preserve"> Report 3, Query </w:t>
      </w:r>
      <w:r w:rsidR="001B41CF">
        <w:t>4</w:t>
      </w:r>
      <w:r>
        <w:t xml:space="preserve"> (more granular user groups - Mosaic group and type)</w:t>
      </w:r>
    </w:p>
    <w:p w:rsidR="00E716C7" w:rsidRDefault="00E716C7" w:rsidP="008B1BC5">
      <w:pPr>
        <w:jc w:val="both"/>
      </w:pPr>
    </w:p>
    <w:p w:rsidR="00E716C7" w:rsidRDefault="00E716C7" w:rsidP="008B1BC5">
      <w:pPr>
        <w:keepNext/>
        <w:jc w:val="both"/>
      </w:pPr>
      <w:r>
        <w:rPr>
          <w:noProof/>
          <w:lang w:eastAsia="en-GB"/>
        </w:rPr>
        <w:drawing>
          <wp:inline distT="0" distB="0" distL="0" distR="0" wp14:anchorId="4A9CC9EE" wp14:editId="7BFB9D74">
            <wp:extent cx="5760720" cy="29159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select screen, selected value.jpg"/>
                    <pic:cNvPicPr/>
                  </pic:nvPicPr>
                  <pic:blipFill>
                    <a:blip r:embed="rId44">
                      <a:extLst>
                        <a:ext uri="{28A0092B-C50C-407E-A947-70E740481C1C}">
                          <a14:useLocalDpi xmlns:a14="http://schemas.microsoft.com/office/drawing/2010/main" val="0"/>
                        </a:ext>
                      </a:extLst>
                    </a:blip>
                    <a:stretch>
                      <a:fillRect/>
                    </a:stretch>
                  </pic:blipFill>
                  <pic:spPr>
                    <a:xfrm>
                      <a:off x="0" y="0"/>
                      <a:ext cx="5760720" cy="2915920"/>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0E2DE2">
          <w:rPr>
            <w:noProof/>
          </w:rPr>
          <w:t>35</w:t>
        </w:r>
      </w:fldSimple>
      <w:r>
        <w:t xml:space="preserve"> Report 3, Query </w:t>
      </w:r>
      <w:r w:rsidR="001B41CF">
        <w:t>5</w:t>
      </w:r>
      <w:r>
        <w:t>. Value prompt page with selected service - "Missed Bin - Individual"</w:t>
      </w:r>
    </w:p>
    <w:p w:rsidR="00E716C7" w:rsidRDefault="00E716C7" w:rsidP="008B1BC5">
      <w:pPr>
        <w:jc w:val="both"/>
      </w:pPr>
    </w:p>
    <w:p w:rsidR="00E716C7" w:rsidRDefault="00E716C7" w:rsidP="008B1BC5">
      <w:pPr>
        <w:keepNext/>
        <w:jc w:val="both"/>
      </w:pPr>
      <w:r>
        <w:rPr>
          <w:noProof/>
          <w:lang w:eastAsia="en-GB"/>
        </w:rPr>
        <w:lastRenderedPageBreak/>
        <w:drawing>
          <wp:inline distT="0" distB="0" distL="0" distR="0" wp14:anchorId="7ED45DDA" wp14:editId="342177FF">
            <wp:extent cx="5760720" cy="424751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code chart.jpg"/>
                    <pic:cNvPicPr/>
                  </pic:nvPicPr>
                  <pic:blipFill>
                    <a:blip r:embed="rId45">
                      <a:extLst>
                        <a:ext uri="{28A0092B-C50C-407E-A947-70E740481C1C}">
                          <a14:useLocalDpi xmlns:a14="http://schemas.microsoft.com/office/drawing/2010/main" val="0"/>
                        </a:ext>
                      </a:extLst>
                    </a:blip>
                    <a:stretch>
                      <a:fillRect/>
                    </a:stretch>
                  </pic:blipFill>
                  <pic:spPr>
                    <a:xfrm>
                      <a:off x="0" y="0"/>
                      <a:ext cx="5760720" cy="4247515"/>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0E2DE2">
          <w:rPr>
            <w:noProof/>
          </w:rPr>
          <w:t>36</w:t>
        </w:r>
      </w:fldSimple>
      <w:r>
        <w:t xml:space="preserve"> Report 3, Query </w:t>
      </w:r>
      <w:r w:rsidR="001B41CF">
        <w:t>5</w:t>
      </w:r>
    </w:p>
    <w:p w:rsidR="00E716C7" w:rsidRDefault="00E716C7" w:rsidP="008B1BC5">
      <w:pPr>
        <w:jc w:val="both"/>
      </w:pPr>
    </w:p>
    <w:p w:rsidR="005476E3" w:rsidRDefault="005476E3" w:rsidP="008B1BC5">
      <w:pPr>
        <w:keepNext/>
        <w:jc w:val="both"/>
      </w:pPr>
      <w:r>
        <w:rPr>
          <w:noProof/>
          <w:lang w:eastAsia="en-GB"/>
        </w:rPr>
        <w:lastRenderedPageBreak/>
        <w:drawing>
          <wp:inline distT="0" distB="0" distL="0" distR="0" wp14:anchorId="03053899" wp14:editId="7A58F994">
            <wp:extent cx="5105400" cy="4953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type code chart.jpg"/>
                    <pic:cNvPicPr/>
                  </pic:nvPicPr>
                  <pic:blipFill>
                    <a:blip r:embed="rId46">
                      <a:extLst>
                        <a:ext uri="{28A0092B-C50C-407E-A947-70E740481C1C}">
                          <a14:useLocalDpi xmlns:a14="http://schemas.microsoft.com/office/drawing/2010/main" val="0"/>
                        </a:ext>
                      </a:extLst>
                    </a:blip>
                    <a:stretch>
                      <a:fillRect/>
                    </a:stretch>
                  </pic:blipFill>
                  <pic:spPr>
                    <a:xfrm>
                      <a:off x="0" y="0"/>
                      <a:ext cx="5105400" cy="4953000"/>
                    </a:xfrm>
                    <a:prstGeom prst="rect">
                      <a:avLst/>
                    </a:prstGeom>
                  </pic:spPr>
                </pic:pic>
              </a:graphicData>
            </a:graphic>
          </wp:inline>
        </w:drawing>
      </w:r>
    </w:p>
    <w:p w:rsidR="001B41CF" w:rsidRDefault="005476E3" w:rsidP="008B1BC5">
      <w:pPr>
        <w:pStyle w:val="Caption"/>
        <w:jc w:val="both"/>
      </w:pPr>
      <w:r>
        <w:t xml:space="preserve">Figure </w:t>
      </w:r>
      <w:fldSimple w:instr=" SEQ Figure \* ARABIC ">
        <w:r w:rsidR="000E2DE2">
          <w:rPr>
            <w:noProof/>
          </w:rPr>
          <w:t>37</w:t>
        </w:r>
      </w:fldSimple>
      <w:r>
        <w:t xml:space="preserve"> Report 3, Query </w:t>
      </w:r>
      <w:r w:rsidR="001B41CF">
        <w:t>5</w:t>
      </w:r>
      <w:r>
        <w:t>. (more granular user groups - Mosaic group and type)</w:t>
      </w:r>
    </w:p>
    <w:p w:rsidR="00E716C7" w:rsidRDefault="00E716C7" w:rsidP="008B1BC5">
      <w:pPr>
        <w:jc w:val="both"/>
      </w:pPr>
    </w:p>
    <w:p w:rsidR="00905739" w:rsidRPr="00A66E37" w:rsidRDefault="00905739" w:rsidP="008B1BC5">
      <w:pPr>
        <w:pStyle w:val="Heading2"/>
        <w:jc w:val="both"/>
      </w:pPr>
      <w:bookmarkStart w:id="44" w:name="_Toc427347521"/>
      <w:r>
        <w:t>Deliver</w:t>
      </w:r>
      <w:bookmarkEnd w:id="44"/>
    </w:p>
    <w:p w:rsidR="00905739" w:rsidRDefault="00905739" w:rsidP="008B1BC5">
      <w:pPr>
        <w:pStyle w:val="Heading3"/>
        <w:jc w:val="both"/>
      </w:pPr>
      <w:bookmarkStart w:id="45" w:name="_Toc427347522"/>
      <w:r>
        <w:t>Presentation at the Council (evaluation)</w:t>
      </w:r>
      <w:bookmarkEnd w:id="45"/>
    </w:p>
    <w:p w:rsidR="00905739" w:rsidRDefault="00905739" w:rsidP="008B1BC5">
      <w:pPr>
        <w:jc w:val="both"/>
      </w:pPr>
    </w:p>
    <w:p w:rsidR="00C9177E" w:rsidRDefault="00C9177E" w:rsidP="008B1BC5">
      <w:pPr>
        <w:jc w:val="both"/>
      </w:pPr>
      <w:r>
        <w:t>Use Case with screenshots of Mosaic portal</w:t>
      </w:r>
    </w:p>
    <w:p w:rsidR="00905739" w:rsidRDefault="00905739" w:rsidP="008B1BC5">
      <w:pPr>
        <w:jc w:val="both"/>
      </w:pPr>
      <w:r>
        <w:t>Give and describe a presentation in the Council</w:t>
      </w:r>
      <w:r w:rsidR="00C16871">
        <w:t>, quote reactions</w:t>
      </w:r>
    </w:p>
    <w:p w:rsidR="00875A64" w:rsidRPr="006E2799" w:rsidRDefault="00875A64" w:rsidP="00875A64">
      <w:pPr>
        <w:jc w:val="both"/>
      </w:pPr>
      <w:r>
        <w:t>The reports can be run on any data set, I used extract from May, but it’s just a matter of pointing to a different file</w:t>
      </w:r>
    </w:p>
    <w:p w:rsidR="00B5528E" w:rsidRPr="006E1E0A" w:rsidRDefault="006A1B02" w:rsidP="00E54B4C">
      <w:pPr>
        <w:pStyle w:val="ListParagraph"/>
        <w:numPr>
          <w:ilvl w:val="0"/>
          <w:numId w:val="37"/>
        </w:numPr>
      </w:pPr>
      <w:r w:rsidRPr="006E1E0A">
        <w:t>Marketing people would be interested in global overview of services</w:t>
      </w:r>
    </w:p>
    <w:p w:rsidR="00905739" w:rsidRDefault="00905739" w:rsidP="008B1BC5">
      <w:pPr>
        <w:jc w:val="both"/>
      </w:pPr>
    </w:p>
    <w:p w:rsidR="00905739" w:rsidRDefault="00905739" w:rsidP="008B1BC5">
      <w:pPr>
        <w:jc w:val="both"/>
      </w:pPr>
    </w:p>
    <w:p w:rsidR="00EF26D0" w:rsidRDefault="00EF26D0" w:rsidP="008B1BC5">
      <w:pPr>
        <w:jc w:val="both"/>
      </w:pPr>
      <w:r>
        <w:br w:type="page"/>
      </w:r>
    </w:p>
    <w:p w:rsidR="00EC74D3" w:rsidRDefault="00EC74D3" w:rsidP="008B1BC5">
      <w:pPr>
        <w:pStyle w:val="Heading2"/>
        <w:jc w:val="both"/>
      </w:pPr>
      <w:bookmarkStart w:id="46" w:name="_Toc427347523"/>
      <w:r>
        <w:lastRenderedPageBreak/>
        <w:t>Problems and conclusions</w:t>
      </w:r>
      <w:bookmarkEnd w:id="46"/>
    </w:p>
    <w:p w:rsidR="0089412B" w:rsidRDefault="00EC74D3" w:rsidP="008B1BC5">
      <w:pPr>
        <w:pStyle w:val="ListParagraph"/>
        <w:numPr>
          <w:ilvl w:val="0"/>
          <w:numId w:val="31"/>
        </w:numPr>
        <w:jc w:val="both"/>
      </w:pPr>
      <w:r>
        <w:t xml:space="preserve">It would help the project if a </w:t>
      </w:r>
      <w:commentRangeStart w:id="47"/>
      <w:r>
        <w:t>more</w:t>
      </w:r>
      <w:commentRangeEnd w:id="47"/>
      <w:r>
        <w:rPr>
          <w:rStyle w:val="CommentReference"/>
        </w:rPr>
        <w:commentReference w:id="47"/>
      </w:r>
      <w:r>
        <w:t xml:space="preserve"> official relationship was established between the University of Edinburgh and the City of Edinburgh Council. If the project had an agreed starting time a temporary pass to the building</w:t>
      </w:r>
      <w:r w:rsidR="00CF24F7">
        <w:t xml:space="preserve"> could have been prepared. A</w:t>
      </w:r>
      <w:r w:rsidR="0089412B">
        <w:t xml:space="preserve"> general</w:t>
      </w:r>
      <w:r>
        <w:t xml:space="preserve"> scope</w:t>
      </w:r>
      <w:r w:rsidR="0089412B">
        <w:t xml:space="preserve"> </w:t>
      </w:r>
      <w:r>
        <w:t xml:space="preserve">might have </w:t>
      </w:r>
      <w:r w:rsidR="00CF24F7">
        <w:t>helped in</w:t>
      </w:r>
      <w:r w:rsidR="004C1378">
        <w:t xml:space="preserve"> find</w:t>
      </w:r>
      <w:r w:rsidR="00CF24F7">
        <w:t>ing</w:t>
      </w:r>
      <w:r w:rsidR="004C1378">
        <w:t xml:space="preserve"> a business owner of the project (e.g. Business Intelligence and Digital Service) </w:t>
      </w:r>
      <w:r>
        <w:t>and getting access to the licensed platforms</w:t>
      </w:r>
      <w:r w:rsidR="004C1378">
        <w:t xml:space="preserve"> would happen </w:t>
      </w:r>
      <w:r w:rsidR="0089412B">
        <w:t>within existing structures</w:t>
      </w:r>
      <w:r>
        <w:t>.</w:t>
      </w:r>
      <w:r w:rsidR="004C1378">
        <w:t xml:space="preserve"> The fact that the</w:t>
      </w:r>
      <w:r w:rsidR="00DB305D">
        <w:t xml:space="preserve"> project had an open nature at the</w:t>
      </w:r>
      <w:r w:rsidR="004C1378">
        <w:t xml:space="preserve"> beginning was a very important part of it and</w:t>
      </w:r>
      <w:r w:rsidR="00AC321A">
        <w:t xml:space="preserve"> helped in achieving a natural convergence between different departments and </w:t>
      </w:r>
      <w:r w:rsidR="004C1378">
        <w:t>making the outcomes relevant and useful to the Council. A</w:t>
      </w:r>
      <w:r w:rsidR="0089412B">
        <w:t>llocating even a small amount of resources (time of people involved) by senior management would help</w:t>
      </w:r>
      <w:r w:rsidR="00CF24F7">
        <w:t xml:space="preserve"> the project by not putting the burden of </w:t>
      </w:r>
      <w:r w:rsidR="00DB305D">
        <w:t xml:space="preserve">excessive time </w:t>
      </w:r>
      <w:r w:rsidR="00CF24F7">
        <w:t>on CEC employees.</w:t>
      </w:r>
    </w:p>
    <w:p w:rsidR="00EC74D3" w:rsidRDefault="00EC74D3" w:rsidP="008B1BC5">
      <w:pPr>
        <w:pStyle w:val="ListParagraph"/>
        <w:numPr>
          <w:ilvl w:val="0"/>
          <w:numId w:val="31"/>
        </w:numPr>
        <w:jc w:val="both"/>
      </w:pPr>
      <w:r>
        <w:t>Not having a work station (I could only work using a spare workstation</w:t>
      </w:r>
      <w:r w:rsidR="006835D7">
        <w:t>, with extremely limited network disk space</w:t>
      </w:r>
      <w:r>
        <w:t xml:space="preserve"> and that was when someone from BI was present, e.g. I had to arrive in the morning when they did, leave when they did).</w:t>
      </w:r>
    </w:p>
    <w:p w:rsidR="00EC74D3" w:rsidRDefault="00EC74D3" w:rsidP="008B1BC5">
      <w:pPr>
        <w:pStyle w:val="ListParagraph"/>
        <w:numPr>
          <w:ilvl w:val="0"/>
          <w:numId w:val="31"/>
        </w:numPr>
        <w:jc w:val="both"/>
      </w:pPr>
      <w:r>
        <w:t>Not enough space on the network drive to save files (I was always using somebody else’s credentials).</w:t>
      </w:r>
    </w:p>
    <w:p w:rsidR="00EC74D3" w:rsidRDefault="00EC74D3" w:rsidP="008B1BC5">
      <w:pPr>
        <w:pStyle w:val="ListParagraph"/>
        <w:numPr>
          <w:ilvl w:val="0"/>
          <w:numId w:val="31"/>
        </w:numPr>
        <w:jc w:val="both"/>
      </w:pPr>
      <w:r>
        <w:t>In Report 1, Query 3, in the results you can see that on 05-15 and 05-18 someone contacted CEC probably regarding the same issue. However, they used different channels and values in field subject are different. This is probably due to inconsistencies in implementations between web and phone channel. This has an impact on the quality of data. It is recommended to either use a different field for identifying subject of the request (e.g. “Product Hierarchy”) or fix this bug.</w:t>
      </w:r>
    </w:p>
    <w:p w:rsidR="00EC74D3" w:rsidRDefault="00EC74D3" w:rsidP="008B1BC5">
      <w:pPr>
        <w:pStyle w:val="ListParagraph"/>
        <w:numPr>
          <w:ilvl w:val="0"/>
          <w:numId w:val="31"/>
        </w:numPr>
        <w:jc w:val="both"/>
      </w:pPr>
      <w:r>
        <w:t>The “incidents” table in the CRM system contains only information about transactions initiated by citizens, e.g. they submitted a web-form. It would be very useful to combine this data with web analytics to widen the analysis and add cases where the form was not submitted, e.g. someone started filling the form, but for some reason did not submit it or made a phone call to the Council instead.</w:t>
      </w:r>
    </w:p>
    <w:p w:rsidR="00EC74D3" w:rsidRDefault="00EC74D3" w:rsidP="008B1BC5">
      <w:pPr>
        <w:pStyle w:val="ListParagraph"/>
        <w:numPr>
          <w:ilvl w:val="0"/>
          <w:numId w:val="31"/>
        </w:numPr>
        <w:jc w:val="both"/>
      </w:pPr>
      <w:r>
        <w:t>The “incidents” table in the CRM system provides a lot of data for analysis, but is not sufficient to understand fully the situation around an interaction between a resident and the CEC. It would be extremely useful to combine it with analysis of unstructured data, e.g. comments left by consultants interacting with citizens.</w:t>
      </w:r>
    </w:p>
    <w:p w:rsidR="00EC74D3" w:rsidRDefault="00EC74D3" w:rsidP="008B1BC5">
      <w:pPr>
        <w:pStyle w:val="ListParagraph"/>
        <w:numPr>
          <w:ilvl w:val="0"/>
          <w:numId w:val="31"/>
        </w:numPr>
        <w:jc w:val="both"/>
      </w:pPr>
      <w:r>
        <w:t>The “incidents” table in the CRM system does not contain a field that allows identification of all entries related to one problem. Up to author’s best knowledge there is no mechanism at the moment to link multiple incidents entries regarding the same problem, e.g. many people reporting the same bin as missed.</w:t>
      </w:r>
    </w:p>
    <w:p w:rsidR="00EC74D3" w:rsidRDefault="00EC74D3" w:rsidP="008B1BC5">
      <w:pPr>
        <w:pStyle w:val="ListParagraph"/>
        <w:numPr>
          <w:ilvl w:val="0"/>
          <w:numId w:val="31"/>
        </w:numPr>
        <w:jc w:val="both"/>
      </w:pPr>
      <w:r>
        <w:t>Difficulties creating charts using calculated fields (no problems using values from a database). Charts do not work with automated aggregation function, you have to use “none” as the aggregation function</w:t>
      </w:r>
    </w:p>
    <w:p w:rsidR="00EC74D3" w:rsidRDefault="00EC74D3" w:rsidP="008B1BC5">
      <w:pPr>
        <w:keepNext/>
        <w:jc w:val="both"/>
      </w:pPr>
      <w:r>
        <w:rPr>
          <w:noProof/>
          <w:lang w:eastAsia="en-GB"/>
        </w:rPr>
        <w:lastRenderedPageBreak/>
        <w:drawing>
          <wp:inline distT="0" distB="0" distL="0" distR="0" wp14:anchorId="426BA538" wp14:editId="36AE28E4">
            <wp:extent cx="5760720" cy="386207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chart 1, aggregation function not set.jpg"/>
                    <pic:cNvPicPr/>
                  </pic:nvPicPr>
                  <pic:blipFill>
                    <a:blip r:embed="rId47">
                      <a:extLst>
                        <a:ext uri="{28A0092B-C50C-407E-A947-70E740481C1C}">
                          <a14:useLocalDpi xmlns:a14="http://schemas.microsoft.com/office/drawing/2010/main" val="0"/>
                        </a:ext>
                      </a:extLst>
                    </a:blip>
                    <a:stretch>
                      <a:fillRect/>
                    </a:stretch>
                  </pic:blipFill>
                  <pic:spPr>
                    <a:xfrm>
                      <a:off x="0" y="0"/>
                      <a:ext cx="5760720" cy="3862070"/>
                    </a:xfrm>
                    <a:prstGeom prst="rect">
                      <a:avLst/>
                    </a:prstGeom>
                  </pic:spPr>
                </pic:pic>
              </a:graphicData>
            </a:graphic>
          </wp:inline>
        </w:drawing>
      </w:r>
    </w:p>
    <w:p w:rsidR="00EC74D3" w:rsidRDefault="00EC74D3" w:rsidP="008B1BC5">
      <w:pPr>
        <w:pStyle w:val="Caption"/>
        <w:jc w:val="both"/>
      </w:pPr>
      <w:r>
        <w:t xml:space="preserve">Figure </w:t>
      </w:r>
      <w:fldSimple w:instr=" SEQ Figure \* ARABIC ">
        <w:r w:rsidR="000E2DE2">
          <w:rPr>
            <w:noProof/>
          </w:rPr>
          <w:t>38</w:t>
        </w:r>
      </w:fldSimple>
      <w:r>
        <w:t xml:space="preserve"> Report 3, Query 2. Aggregation function not set to "none"</w:t>
      </w:r>
    </w:p>
    <w:p w:rsidR="00A85061" w:rsidRDefault="00EC74D3" w:rsidP="00A85061">
      <w:pPr>
        <w:pStyle w:val="ListParagraph"/>
        <w:numPr>
          <w:ilvl w:val="0"/>
          <w:numId w:val="32"/>
        </w:numPr>
        <w:jc w:val="both"/>
      </w:pPr>
      <w:r>
        <w:t xml:space="preserve">The CRM data source file had blank entries. IBM </w:t>
      </w:r>
      <w:proofErr w:type="spellStart"/>
      <w:r>
        <w:t>Cognos</w:t>
      </w:r>
      <w:proofErr w:type="spellEnd"/>
      <w:r>
        <w:t xml:space="preserve"> considered them valid (did not filter them out). They were showing up in the all analyses as empty and could not be filtered out. There was about 4200 of them.</w:t>
      </w:r>
    </w:p>
    <w:p w:rsidR="00EC74D3" w:rsidRDefault="00EC74D3" w:rsidP="008B1BC5">
      <w:pPr>
        <w:keepNext/>
        <w:jc w:val="both"/>
      </w:pPr>
      <w:r>
        <w:rPr>
          <w:noProof/>
          <w:lang w:eastAsia="en-GB"/>
        </w:rPr>
        <w:lastRenderedPageBreak/>
        <w:drawing>
          <wp:inline distT="0" distB="0" distL="0" distR="0" wp14:anchorId="52637A9C" wp14:editId="4D638CF6">
            <wp:extent cx="5760720" cy="37001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source_problem.jpg"/>
                    <pic:cNvPicPr/>
                  </pic:nvPicPr>
                  <pic:blipFill>
                    <a:blip r:embed="rId48">
                      <a:extLst>
                        <a:ext uri="{28A0092B-C50C-407E-A947-70E740481C1C}">
                          <a14:useLocalDpi xmlns:a14="http://schemas.microsoft.com/office/drawing/2010/main" val="0"/>
                        </a:ext>
                      </a:extLst>
                    </a:blip>
                    <a:stretch>
                      <a:fillRect/>
                    </a:stretch>
                  </pic:blipFill>
                  <pic:spPr>
                    <a:xfrm>
                      <a:off x="0" y="0"/>
                      <a:ext cx="5760720" cy="3700145"/>
                    </a:xfrm>
                    <a:prstGeom prst="rect">
                      <a:avLst/>
                    </a:prstGeom>
                  </pic:spPr>
                </pic:pic>
              </a:graphicData>
            </a:graphic>
          </wp:inline>
        </w:drawing>
      </w:r>
    </w:p>
    <w:p w:rsidR="00EC74D3" w:rsidRDefault="00EC74D3" w:rsidP="008B1BC5">
      <w:pPr>
        <w:pStyle w:val="Caption"/>
        <w:jc w:val="both"/>
      </w:pPr>
      <w:r>
        <w:t xml:space="preserve">Figure </w:t>
      </w:r>
      <w:fldSimple w:instr=" SEQ Figure \* ARABIC ">
        <w:r w:rsidR="000E2DE2">
          <w:rPr>
            <w:noProof/>
          </w:rPr>
          <w:t>39</w:t>
        </w:r>
      </w:fldSimple>
      <w:r>
        <w:t xml:space="preserve"> Report 3, Query 2. Empty entries showing up in all analyses</w:t>
      </w:r>
    </w:p>
    <w:p w:rsidR="00EC74D3" w:rsidRDefault="00EC74D3" w:rsidP="008B1BC5">
      <w:pPr>
        <w:pStyle w:val="ListParagraph"/>
        <w:numPr>
          <w:ilvl w:val="0"/>
          <w:numId w:val="32"/>
        </w:numPr>
        <w:jc w:val="both"/>
      </w:pPr>
      <w:r>
        <w:t>when setting filter (Data Item1 &gt; 2) I got a result (but when started the entire report from scratch it's working properly):</w:t>
      </w:r>
    </w:p>
    <w:p w:rsidR="006835D7" w:rsidRDefault="006835D7" w:rsidP="008B1BC5">
      <w:pPr>
        <w:pStyle w:val="ListParagraph"/>
        <w:numPr>
          <w:ilvl w:val="0"/>
          <w:numId w:val="32"/>
        </w:numPr>
        <w:jc w:val="both"/>
      </w:pPr>
    </w:p>
    <w:p w:rsidR="00EC74D3" w:rsidRDefault="00EC74D3" w:rsidP="008B1BC5">
      <w:pPr>
        <w:jc w:val="both"/>
      </w:pPr>
    </w:p>
    <w:p w:rsidR="00C737C6" w:rsidRDefault="00C737C6" w:rsidP="008B1BC5">
      <w:pPr>
        <w:jc w:val="both"/>
      </w:pPr>
      <w:r>
        <w:t>- when I work on a query and put a filter on data, generate report, save file, everything works fine. Then I use the same file to work on another report and start from removing the filter - when I run the report then the dates are still filtered.</w:t>
      </w:r>
    </w:p>
    <w:p w:rsidR="00C737C6" w:rsidRPr="00A06C67" w:rsidRDefault="00C737C6" w:rsidP="008B1BC5">
      <w:pPr>
        <w:pStyle w:val="ListParagraph"/>
        <w:numPr>
          <w:ilvl w:val="0"/>
          <w:numId w:val="33"/>
        </w:numPr>
        <w:jc w:val="both"/>
      </w:pPr>
      <w:r>
        <w:t>In many cases there was no knowledge of what was done a few months ago (e.g. “there are some profiles in the Council” – it turns out those were Mosaic profiles)</w:t>
      </w:r>
    </w:p>
    <w:p w:rsidR="00EC74D3" w:rsidRPr="007F058A" w:rsidRDefault="00EC74D3" w:rsidP="008B1BC5">
      <w:pPr>
        <w:jc w:val="both"/>
      </w:pPr>
    </w:p>
    <w:p w:rsidR="00660053" w:rsidRDefault="004E38B1" w:rsidP="008B1BC5">
      <w:pPr>
        <w:pStyle w:val="Heading1"/>
        <w:jc w:val="both"/>
      </w:pPr>
      <w:bookmarkStart w:id="48" w:name="_Toc427347524"/>
      <w:r>
        <w:t xml:space="preserve">Analysis </w:t>
      </w:r>
      <w:r w:rsidR="00F828C5">
        <w:t>and</w:t>
      </w:r>
      <w:r>
        <w:t xml:space="preserve"> Evaluation</w:t>
      </w:r>
      <w:bookmarkEnd w:id="48"/>
    </w:p>
    <w:p w:rsidR="008F3296" w:rsidRDefault="008F3296" w:rsidP="008B1BC5">
      <w:pPr>
        <w:pStyle w:val="Heading2"/>
        <w:jc w:val="both"/>
      </w:pPr>
      <w:bookmarkStart w:id="49" w:name="_Toc427347525"/>
      <w:r>
        <w:t>Evaluation of the tools used</w:t>
      </w:r>
      <w:bookmarkEnd w:id="49"/>
    </w:p>
    <w:p w:rsidR="008F3296" w:rsidRDefault="00F828C5" w:rsidP="00F828C5">
      <w:pPr>
        <w:pStyle w:val="Heading3"/>
      </w:pPr>
      <w:bookmarkStart w:id="50" w:name="_Toc427347526"/>
      <w:r>
        <w:t>CRM data</w:t>
      </w:r>
      <w:bookmarkEnd w:id="50"/>
    </w:p>
    <w:p w:rsidR="007675BD" w:rsidRDefault="007675BD" w:rsidP="007675BD">
      <w:pPr>
        <w:jc w:val="both"/>
      </w:pPr>
      <w:r>
        <w:t xml:space="preserve">The CRM data is easy to extract from the </w:t>
      </w:r>
      <w:proofErr w:type="spellStart"/>
      <w:r>
        <w:t>RightNow</w:t>
      </w:r>
      <w:proofErr w:type="spellEnd"/>
      <w:r>
        <w:t xml:space="preserve"> system and it is formatted in such a way that it can be read by </w:t>
      </w:r>
      <w:proofErr w:type="spellStart"/>
      <w:r>
        <w:t>Cognos</w:t>
      </w:r>
      <w:proofErr w:type="spellEnd"/>
      <w:r>
        <w:t xml:space="preserve"> to build a package. The incidents table provides a very detailed picture of what is happening on every channel as entries are created even for queries where full data cannot be provided.</w:t>
      </w:r>
    </w:p>
    <w:p w:rsidR="007675BD" w:rsidRDefault="007675BD" w:rsidP="00A85061">
      <w:pPr>
        <w:jc w:val="both"/>
      </w:pPr>
      <w:r>
        <w:lastRenderedPageBreak/>
        <w:t xml:space="preserve">The analysis would benefit greatly if other datasets/tables were added. In report 2, having comments left by consultants would help tremendously in establishing </w:t>
      </w:r>
      <w:r w:rsidR="00A85061">
        <w:t>what the user’s experience was.</w:t>
      </w:r>
    </w:p>
    <w:p w:rsidR="007675BD" w:rsidRDefault="00A85061" w:rsidP="00CB15CF">
      <w:pPr>
        <w:jc w:val="both"/>
      </w:pPr>
      <w:r>
        <w:t>It was difficult to determine a number of things about the CRM system and data. It would have been useful if access to the documentation was provided or a person knowledgeable about the system could provide support.</w:t>
      </w:r>
    </w:p>
    <w:p w:rsidR="007675BD" w:rsidRDefault="007675BD" w:rsidP="00CB15CF">
      <w:pPr>
        <w:jc w:val="both"/>
      </w:pPr>
      <w:r>
        <w:t xml:space="preserve">The results of the project were greatly limited by resources, in particular by the time available. If there was more time it would be possible to review other tables in the database (instead of only relying on the </w:t>
      </w:r>
      <w:r w:rsidR="00A85061">
        <w:t>suggestion</w:t>
      </w:r>
      <w:r>
        <w:t xml:space="preserve"> of clients).</w:t>
      </w:r>
    </w:p>
    <w:p w:rsidR="00A26FDF" w:rsidRDefault="00F828C5" w:rsidP="00F828C5">
      <w:pPr>
        <w:pStyle w:val="Heading3"/>
      </w:pPr>
      <w:bookmarkStart w:id="51" w:name="_Toc427347527"/>
      <w:r>
        <w:t xml:space="preserve">IBM </w:t>
      </w:r>
      <w:proofErr w:type="spellStart"/>
      <w:r>
        <w:t>Cognos</w:t>
      </w:r>
      <w:bookmarkEnd w:id="51"/>
      <w:proofErr w:type="spellEnd"/>
    </w:p>
    <w:p w:rsidR="008F3296" w:rsidRDefault="00F828C5" w:rsidP="008B1BC5">
      <w:pPr>
        <w:jc w:val="both"/>
      </w:pPr>
      <w:proofErr w:type="spellStart"/>
      <w:r>
        <w:t>Cognos</w:t>
      </w:r>
      <w:proofErr w:type="spellEnd"/>
      <w:r>
        <w:t xml:space="preserve"> is a very robust platform. It makes many steps in the development process easier and provides very convenient channels for publishing. It</w:t>
      </w:r>
      <w:r w:rsidR="00D01EB0">
        <w:t xml:space="preserve"> deals well with ETL activities, i.e. exporting data from many formants, the initial processing of integrated data. With </w:t>
      </w:r>
      <w:proofErr w:type="spellStart"/>
      <w:r w:rsidR="00D01EB0">
        <w:t>Cognos</w:t>
      </w:r>
      <w:proofErr w:type="spellEnd"/>
      <w:r w:rsidR="00D01EB0">
        <w:t xml:space="preserve"> one can work with both relational and dimensional data at the same time, e.g. SQL and OLAP can be used on separate datasets and be combined in one report. It makes editing easier, e.g. changing a field in one part changes it everywhere else. Although it takes a while to learn this tool, there are many free resources available online – the official documentation, cookbooks, tutorials </w:t>
      </w:r>
      <w:r w:rsidR="00D01EB0">
        <w:fldChar w:fldCharType="begin" w:fldLock="1"/>
      </w:r>
      <w:r w:rsidR="006923C9">
        <w:instrText>ADDIN CSL_CITATION { "citationItems" : [ { "id" : "ITEM-1", "itemData" : { "URL" : "http://kb.mit.edu/confluence/dosearchsite.action?key=conf_global&amp;searchQuery.queryString=cognos+report+studio&amp;searchQuery.spaceKey=conf_global", "author" : [ { "dropping-particle" : "", "family" : "MIT", "given" : "", "non-dropping-particle" : "", "parse-names" : false, "suffix" : "" } ], "id" : "ITEM-1", "issued" : { "date-parts" : [ [ "0" ] ] }, "title" : "Knowledge Base - search results for \"Cognos Report Studio\"", "type" : "webpage" }, "uris" : [ "http://www.mendeley.com/documents/?uuid=798a2bd8-8fa6-4b2b-838e-4fdc9233c7fa" ] } ], "mendeley" : { "formattedCitation" : "(MIT n.d.)", "plainTextFormattedCitation" : "(MIT n.d.)", "previouslyFormattedCitation" : "(MIT n.d.)" }, "properties" : { "noteIndex" : 0 }, "schema" : "https://github.com/citation-style-language/schema/raw/master/csl-citation.json" }</w:instrText>
      </w:r>
      <w:r w:rsidR="00D01EB0">
        <w:fldChar w:fldCharType="separate"/>
      </w:r>
      <w:r w:rsidR="00D01EB0" w:rsidRPr="00D01EB0">
        <w:rPr>
          <w:noProof/>
        </w:rPr>
        <w:t>(MIT n.d.)</w:t>
      </w:r>
      <w:r w:rsidR="00D01EB0">
        <w:fldChar w:fldCharType="end"/>
      </w:r>
      <w:r w:rsidR="00D01EB0">
        <w:t xml:space="preserve">. However, some things are not very intuitive and you have to learn how to think about them “in </w:t>
      </w:r>
      <w:proofErr w:type="spellStart"/>
      <w:r w:rsidR="00D01EB0">
        <w:t>Cognos</w:t>
      </w:r>
      <w:proofErr w:type="spellEnd"/>
      <w:r w:rsidR="00D01EB0">
        <w:t xml:space="preserve"> categories”. There are also many small bugs that haven’t been solved for a long time – probably due to long life cycles of the product.</w:t>
      </w:r>
    </w:p>
    <w:p w:rsidR="006E2799" w:rsidRDefault="004E1857" w:rsidP="008B1BC5">
      <w:pPr>
        <w:pStyle w:val="Heading2"/>
        <w:jc w:val="both"/>
      </w:pPr>
      <w:bookmarkStart w:id="52" w:name="_Toc427347528"/>
      <w:r>
        <w:t>Evaluation of work undertaken</w:t>
      </w:r>
      <w:bookmarkEnd w:id="52"/>
    </w:p>
    <w:p w:rsidR="006A1B02" w:rsidRDefault="006A2A83" w:rsidP="008B1BC5">
      <w:pPr>
        <w:jc w:val="both"/>
      </w:pPr>
      <w:r>
        <w:t xml:space="preserve">The work undertaken in this project by no means exhausts the objectives </w:t>
      </w:r>
      <w:r w:rsidR="00F828C5">
        <w:t>or</w:t>
      </w:r>
      <w:r>
        <w:t xml:space="preserve"> needs at the Council. There are many improvements that could be done </w:t>
      </w:r>
      <w:r w:rsidR="00F828C5">
        <w:t xml:space="preserve">even </w:t>
      </w:r>
      <w:r>
        <w:t>to the reports themselves, e.g. drill through reports –chart is displayed</w:t>
      </w:r>
      <w:r w:rsidR="00CB15CF" w:rsidRPr="00CB15CF">
        <w:t xml:space="preserve"> </w:t>
      </w:r>
      <w:r w:rsidR="00CB15CF">
        <w:t>after selecting a service</w:t>
      </w:r>
      <w:r>
        <w:t xml:space="preserve"> </w:t>
      </w:r>
      <w:r w:rsidR="00F828C5">
        <w:t>showing</w:t>
      </w:r>
      <w:r>
        <w:t xml:space="preserve"> the use across Mosaic groups and after click</w:t>
      </w:r>
      <w:r w:rsidR="00F828C5">
        <w:t>ing on a column from this chart another visualisation opens showing the use within the group represented by that column.</w:t>
      </w:r>
    </w:p>
    <w:p w:rsidR="008F239A" w:rsidRDefault="008F239A" w:rsidP="008B1BC5">
      <w:pPr>
        <w:pStyle w:val="Heading3"/>
        <w:jc w:val="both"/>
      </w:pPr>
      <w:bookmarkStart w:id="53" w:name="_Toc427347529"/>
      <w:r>
        <w:t>Report 1</w:t>
      </w:r>
      <w:bookmarkEnd w:id="53"/>
    </w:p>
    <w:p w:rsidR="008F239A" w:rsidRDefault="00FB0258" w:rsidP="008B1BC5">
      <w:pPr>
        <w:jc w:val="both"/>
      </w:pPr>
      <w:r>
        <w:t xml:space="preserve">This report was looking for evidence of a specific behaviour in users. Therefore, it was not an open question in its nature. A set of metrics described this behaviour and implementing them provided desired information addressing fully this </w:t>
      </w:r>
      <w:commentRangeStart w:id="54"/>
      <w:r>
        <w:t>objective</w:t>
      </w:r>
      <w:commentRangeEnd w:id="54"/>
      <w:r>
        <w:rPr>
          <w:rStyle w:val="CommentReference"/>
        </w:rPr>
        <w:commentReference w:id="54"/>
      </w:r>
      <w:r>
        <w:t>.</w:t>
      </w:r>
    </w:p>
    <w:p w:rsidR="00C268F7" w:rsidRDefault="00C268F7" w:rsidP="008B1BC5">
      <w:pPr>
        <w:pStyle w:val="Heading3"/>
        <w:jc w:val="both"/>
      </w:pPr>
      <w:bookmarkStart w:id="55" w:name="_Toc427347530"/>
      <w:r>
        <w:t>Report 2</w:t>
      </w:r>
      <w:bookmarkEnd w:id="55"/>
    </w:p>
    <w:p w:rsidR="00FB0258" w:rsidRDefault="00FB0258" w:rsidP="008B1BC5">
      <w:pPr>
        <w:jc w:val="both"/>
      </w:pPr>
      <w:r>
        <w:t xml:space="preserve">The second analysis was </w:t>
      </w:r>
      <w:r w:rsidR="00264DDA">
        <w:t>more “exploratory”. It was not looking for anything in particular, but rather was trying to cast some light on behaviours and the findings would inform the service manager. As such, the data dictated the direction of this report.</w:t>
      </w:r>
    </w:p>
    <w:p w:rsidR="00264DDA" w:rsidRDefault="00264DDA" w:rsidP="008B1BC5">
      <w:pPr>
        <w:jc w:val="both"/>
      </w:pPr>
      <w:r>
        <w:t>After initial findings it was clear that t</w:t>
      </w:r>
      <w:r w:rsidR="0042061E">
        <w:t>he analysis</w:t>
      </w:r>
      <w:r>
        <w:t xml:space="preserve"> would benefit a lot from adding other sources of data to </w:t>
      </w:r>
      <w:proofErr w:type="spellStart"/>
      <w:r>
        <w:t>Cognos</w:t>
      </w:r>
      <w:proofErr w:type="spellEnd"/>
      <w:r>
        <w:t xml:space="preserve">. One idea included adding unstructured data, such as comments of consultants handling an issue. Although it pointed to unusual cases, the incidents table was in many cases insufficient to provide definitive answers. It </w:t>
      </w:r>
      <w:r w:rsidR="00BA7143">
        <w:t>gives</w:t>
      </w:r>
      <w:r>
        <w:t xml:space="preserve"> very detailed information, e.g. which </w:t>
      </w:r>
      <w:r w:rsidR="00BA7143">
        <w:t xml:space="preserve">interface citizens use and how, who uses them (which can help when controlling demographics in focus groups), but not details about the interactions regarding a particular issue. Another idea regarded adding web analytics data. The incidents table contains only information about issues reported to the </w:t>
      </w:r>
      <w:r w:rsidR="00BA7143">
        <w:lastRenderedPageBreak/>
        <w:t>Council. If a user went to the website and failed to submit a web form it would not be picked up by the CRM system. This potentially leaves out a lot of information about negative experiences of users.</w:t>
      </w:r>
    </w:p>
    <w:p w:rsidR="008F3296" w:rsidRDefault="00BA7143" w:rsidP="008B1BC5">
      <w:pPr>
        <w:jc w:val="both"/>
      </w:pPr>
      <w:r>
        <w:t xml:space="preserve">Considering the above, this report in no way exhausts the topic and there are actually more questions to be answered. </w:t>
      </w:r>
      <w:r w:rsidR="00011BD2">
        <w:t>It points a service manager to cases which require more detailed analysis.</w:t>
      </w:r>
    </w:p>
    <w:p w:rsidR="008F3296" w:rsidRDefault="008F3296" w:rsidP="008B1BC5">
      <w:pPr>
        <w:pStyle w:val="Heading3"/>
        <w:jc w:val="both"/>
      </w:pPr>
      <w:bookmarkStart w:id="56" w:name="_Toc427347531"/>
      <w:r>
        <w:t>Report 3</w:t>
      </w:r>
      <w:bookmarkEnd w:id="56"/>
    </w:p>
    <w:p w:rsidR="004E1857" w:rsidRDefault="00133839" w:rsidP="008B1BC5">
      <w:pPr>
        <w:jc w:val="both"/>
      </w:pPr>
      <w:r>
        <w:t xml:space="preserve">Last report is the most complex one. The objective, which was to show who primary users are, was achieved to an extent possible using </w:t>
      </w:r>
      <w:proofErr w:type="spellStart"/>
      <w:r>
        <w:t>Cognos</w:t>
      </w:r>
      <w:proofErr w:type="spellEnd"/>
      <w:r>
        <w:t>.</w:t>
      </w:r>
      <w:r w:rsidRPr="00133839">
        <w:t xml:space="preserve"> </w:t>
      </w:r>
      <w:r>
        <w:t>A number of cha</w:t>
      </w:r>
      <w:r w:rsidR="006A2A83">
        <w:t>rts were created showing the usage among citizens</w:t>
      </w:r>
      <w:r>
        <w:t xml:space="preserve"> from different perspectives, giving a general overview and a detailed insight into specifics. It visualises the use across all services and the use of a specific service in different social groups.</w:t>
      </w:r>
      <w:r w:rsidR="00C137EC">
        <w:t xml:space="preserve"> After viewing the charts it is still necessary to interpret the findings using Mosaic portal, e.g. </w:t>
      </w:r>
      <w:r w:rsidR="006A2A83">
        <w:t>read the description of</w:t>
      </w:r>
      <w:r w:rsidR="00C137EC">
        <w:t xml:space="preserve"> A01</w:t>
      </w:r>
      <w:r w:rsidR="006A2A83">
        <w:t xml:space="preserve"> group</w:t>
      </w:r>
      <w:r w:rsidR="00C137EC">
        <w:t>. The Mosaic package allows creating charts with metric specific information, e.g. age distribution among users. However, UPRN, used by both Mosaic and CRM, is unique to a household and so those datasets are designed to deliver “personas” a</w:t>
      </w:r>
      <w:r w:rsidR="006A2A83">
        <w:t>s a whole. Having that in mind, the objective from the Define stage</w:t>
      </w:r>
      <w:r w:rsidR="00C137EC">
        <w:t xml:space="preserve"> was to create a full picture using “personas” rather than analysing one attribute</w:t>
      </w:r>
      <w:r w:rsidR="006A2A83">
        <w:t>.</w:t>
      </w:r>
    </w:p>
    <w:p w:rsidR="004E1857" w:rsidRDefault="004E1857" w:rsidP="008B1BC5">
      <w:pPr>
        <w:pStyle w:val="Heading2"/>
        <w:jc w:val="both"/>
      </w:pPr>
      <w:bookmarkStart w:id="57" w:name="_Toc427347532"/>
      <w:r>
        <w:t>Evaluation of methodology used</w:t>
      </w:r>
      <w:bookmarkEnd w:id="57"/>
    </w:p>
    <w:p w:rsidR="0058607E" w:rsidRDefault="0058607E" w:rsidP="008B1BC5">
      <w:pPr>
        <w:jc w:val="both"/>
      </w:pPr>
      <w:r>
        <w:t>The d</w:t>
      </w:r>
      <w:r w:rsidR="0008338D" w:rsidRPr="0008338D">
        <w:t>ouble diamond</w:t>
      </w:r>
      <w:r>
        <w:t xml:space="preserve"> approach seems to reflect very well the dynamism of real life projects. The model describes “a rhythm of activities” that </w:t>
      </w:r>
      <w:r w:rsidR="00EA4CFC">
        <w:t xml:space="preserve">comes naturally even without conscious attempt to deploy it. It </w:t>
      </w:r>
      <w:r>
        <w:t>includes a very open, exploratory first stage</w:t>
      </w:r>
      <w:r w:rsidR="00EA4CFC">
        <w:t xml:space="preserve"> which leaves space for flexibility in adapting to what would be useful to the client.</w:t>
      </w:r>
    </w:p>
    <w:p w:rsidR="00360303" w:rsidRDefault="00C859EB" w:rsidP="0058607E">
      <w:pPr>
        <w:jc w:val="both"/>
      </w:pPr>
      <w:r>
        <w:t>The Discovery phase was extremely helpful in understanding the context of the problem and establishing ground before the next phases.</w:t>
      </w:r>
      <w:r w:rsidR="00360303">
        <w:t xml:space="preserve"> Having such an open attitude requires a lot of persistence. The responsibility for the entire project rests on the designer and this causes “a creative stress”. In the early stages, it is desired to not be limited by having a clear idea of what to do in the project (which is not synonym with not having a path of action). The designer is exposing himself to the unknown and at many points the project could completely change direction or a path could be closed unexpectedly. It is critical to maintain composure, agility and be able to quickly adjust to the new conditions. It is also important to mention that it exposes the project to the will of people across the entire organisation. The more people who are involved are open and willing to help the better the outcome of the project will be. In terms of this particular project, the Council employees were very helpful and open-minded and </w:t>
      </w:r>
      <w:r w:rsidR="00FB0258">
        <w:t>their support has helped tremendously.</w:t>
      </w:r>
    </w:p>
    <w:p w:rsidR="000B3AC3" w:rsidRDefault="00EA4CFC" w:rsidP="0058607E">
      <w:pPr>
        <w:jc w:val="both"/>
      </w:pPr>
      <w:r>
        <w:t>The</w:t>
      </w:r>
      <w:r w:rsidR="000B3AC3">
        <w:t xml:space="preserve"> three</w:t>
      </w:r>
      <w:r>
        <w:t xml:space="preserve"> objectives that came from the Define phase (design brief) were developed in close cooperation with the beneficiaries </w:t>
      </w:r>
      <w:r w:rsidR="00C859EB">
        <w:t xml:space="preserve">(and at the same time the </w:t>
      </w:r>
      <w:r w:rsidR="000B3AC3">
        <w:t>requesting</w:t>
      </w:r>
      <w:r w:rsidR="00C859EB">
        <w:t xml:space="preserve"> party).</w:t>
      </w:r>
    </w:p>
    <w:p w:rsidR="000B3AC3" w:rsidRDefault="000B3AC3" w:rsidP="0058607E">
      <w:pPr>
        <w:jc w:val="both"/>
      </w:pPr>
      <w:r>
        <w:t xml:space="preserve">The Develop phase managed to </w:t>
      </w:r>
      <w:r w:rsidR="008E7571">
        <w:t>address</w:t>
      </w:r>
      <w:r>
        <w:t xml:space="preserve"> all </w:t>
      </w:r>
      <w:r w:rsidR="008E7571">
        <w:t>questions</w:t>
      </w:r>
      <w:r>
        <w:t xml:space="preserve"> from the previous stage. Having clear</w:t>
      </w:r>
      <w:r w:rsidR="008E7571">
        <w:t>, measurable</w:t>
      </w:r>
      <w:r>
        <w:t xml:space="preserve"> </w:t>
      </w:r>
      <w:r w:rsidR="008E7571">
        <w:t>objectives, which</w:t>
      </w:r>
      <w:r>
        <w:t xml:space="preserve"> were thought through</w:t>
      </w:r>
      <w:r w:rsidR="008E7571">
        <w:t>,</w:t>
      </w:r>
      <w:r>
        <w:t xml:space="preserve"> helped in planning the</w:t>
      </w:r>
      <w:r w:rsidR="008E7571">
        <w:t xml:space="preserve"> rest of the</w:t>
      </w:r>
      <w:r>
        <w:t xml:space="preserve"> process and designing the technical aspects of </w:t>
      </w:r>
      <w:commentRangeStart w:id="58"/>
      <w:r>
        <w:t>it</w:t>
      </w:r>
      <w:commentRangeEnd w:id="58"/>
      <w:r w:rsidR="00FB0258">
        <w:rPr>
          <w:rStyle w:val="CommentReference"/>
        </w:rPr>
        <w:commentReference w:id="58"/>
      </w:r>
      <w:r>
        <w:t xml:space="preserve">. The extent to which implementations </w:t>
      </w:r>
      <w:r w:rsidR="008E7571">
        <w:t>were able to solve</w:t>
      </w:r>
      <w:r>
        <w:t xml:space="preserve"> those problems was described in sections above (Evaluation of work undertaken).</w:t>
      </w:r>
    </w:p>
    <w:p w:rsidR="000B3AC3" w:rsidRDefault="008E7571" w:rsidP="0058607E">
      <w:pPr>
        <w:jc w:val="both"/>
      </w:pPr>
      <w:r>
        <w:t xml:space="preserve">The Deliver  </w:t>
      </w:r>
      <w:commentRangeStart w:id="59"/>
      <w:r>
        <w:t>stage</w:t>
      </w:r>
      <w:commentRangeEnd w:id="59"/>
      <w:r w:rsidR="00360303">
        <w:rPr>
          <w:rStyle w:val="CommentReference"/>
        </w:rPr>
        <w:commentReference w:id="59"/>
      </w:r>
    </w:p>
    <w:p w:rsidR="0058607E" w:rsidRDefault="0058607E" w:rsidP="0058607E">
      <w:pPr>
        <w:jc w:val="both"/>
      </w:pPr>
      <w:r>
        <w:lastRenderedPageBreak/>
        <w:t>discuss the extent to which the develop and deliver phases fulfilled the goals of the design phase? It’s good to be able to say that you had measurable objectives, and then assess the extent to which you achieved them.</w:t>
      </w:r>
    </w:p>
    <w:p w:rsidR="00360303" w:rsidRDefault="006A2A83" w:rsidP="008B1BC5">
      <w:pPr>
        <w:jc w:val="both"/>
      </w:pPr>
      <w:proofErr w:type="spellStart"/>
      <w:r>
        <w:t>Inline</w:t>
      </w:r>
      <w:proofErr w:type="spellEnd"/>
      <w:r>
        <w:t xml:space="preserve"> with </w:t>
      </w:r>
      <w:commentRangeStart w:id="60"/>
      <w:r>
        <w:t>strategy</w:t>
      </w:r>
      <w:commentRangeEnd w:id="60"/>
      <w:r>
        <w:rPr>
          <w:rStyle w:val="CommentReference"/>
        </w:rPr>
        <w:commentReference w:id="60"/>
      </w:r>
      <w:r>
        <w:t>, cross department</w:t>
      </w:r>
    </w:p>
    <w:p w:rsidR="004E38B1" w:rsidRDefault="004E38B1" w:rsidP="008B1BC5">
      <w:pPr>
        <w:pStyle w:val="Heading1"/>
        <w:jc w:val="both"/>
      </w:pPr>
      <w:bookmarkStart w:id="61" w:name="_Toc427347533"/>
      <w:r>
        <w:t>Conclusion</w:t>
      </w:r>
      <w:bookmarkEnd w:id="61"/>
    </w:p>
    <w:p w:rsidR="00D76D91" w:rsidRDefault="002C0872" w:rsidP="002C0872">
      <w:r>
        <w:t>Out of this project come many open questions and potential for fu</w:t>
      </w:r>
      <w:r w:rsidR="00F80A45">
        <w:t>rther study.</w:t>
      </w:r>
      <w:r w:rsidR="00D76D91">
        <w:t xml:space="preserve"> This dissertation gives a lot of details about the context of the project which were not available before. They can be of significant help in future endeavours.</w:t>
      </w:r>
    </w:p>
    <w:p w:rsidR="00F80A45" w:rsidRDefault="00F80A45" w:rsidP="002C0872">
      <w:r>
        <w:t xml:space="preserve">The double diamond </w:t>
      </w:r>
      <w:r w:rsidR="002C0872">
        <w:t>approach was particularly good at enabling cross department activity and flexibility in adjusting the scope of the project to the needs of the Council. Given the experience gained, a further study could try and evaluate different methods use</w:t>
      </w:r>
      <w:r>
        <w:t>d at each stage of the process.</w:t>
      </w:r>
    </w:p>
    <w:p w:rsidR="002C0872" w:rsidRDefault="002C0872" w:rsidP="002C0872">
      <w:r>
        <w:t xml:space="preserve">It is also important to stress that </w:t>
      </w:r>
      <w:r w:rsidR="00F80A45">
        <w:t>such projects are very agile in nature and depend heavily on the organisation in which they are run, i.e. on the knowledge of people involved and their willingness to share it. This project is a great example of how open-mindedness of employees can help.</w:t>
      </w:r>
    </w:p>
    <w:p w:rsidR="007B470B" w:rsidRDefault="007B470B" w:rsidP="002C0872">
      <w:pPr>
        <w:jc w:val="both"/>
      </w:pPr>
      <w:r>
        <w:t xml:space="preserve">The timescale of the project was extremely short given its complexity. Many parts of </w:t>
      </w:r>
      <w:r w:rsidR="002C0872">
        <w:t>it</w:t>
      </w:r>
      <w:r>
        <w:t xml:space="preserve"> could easily take months to be properly developed. However, it was not aiming at delivering a fully-fledged product. Instead, the objective was to</w:t>
      </w:r>
      <w:r w:rsidR="002C0872">
        <w:t xml:space="preserve"> help the Council with evaluating new ways of thinking and working and </w:t>
      </w:r>
      <w:r>
        <w:t>look at the design process in its entirety</w:t>
      </w:r>
      <w:r w:rsidR="002C0872">
        <w:t>. A</w:t>
      </w:r>
      <w:r>
        <w:t xml:space="preserve">s a result in many cases compromises had to be </w:t>
      </w:r>
      <w:r w:rsidR="00703936">
        <w:t>made</w:t>
      </w:r>
      <w:r>
        <w:t>.</w:t>
      </w:r>
    </w:p>
    <w:p w:rsidR="000A3B2B" w:rsidRDefault="0058607E" w:rsidP="0058607E">
      <w:pPr>
        <w:jc w:val="both"/>
      </w:pPr>
      <w:r>
        <w:t xml:space="preserve">BI reports like the ones generated in this project, should be treated as part of a bigger “transformation” project. Identifying cases where users struggled with a web interface by CRM data analysis should </w:t>
      </w:r>
      <w:r w:rsidR="002C0872">
        <w:t xml:space="preserve">be one of many </w:t>
      </w:r>
      <w:r w:rsidR="000A3B2B">
        <w:t>tools in the repertoire of</w:t>
      </w:r>
      <w:r w:rsidR="002C0872">
        <w:t xml:space="preserve"> </w:t>
      </w:r>
      <w:r w:rsidR="000A3B2B">
        <w:t>a service manager</w:t>
      </w:r>
      <w:r w:rsidR="002C0872">
        <w:t>.</w:t>
      </w:r>
      <w:r w:rsidR="000A3B2B">
        <w:t xml:space="preserve"> For example, they can be used to identify the demographics of people to invite for participation in a focus group.</w:t>
      </w:r>
    </w:p>
    <w:p w:rsidR="002C0872" w:rsidRDefault="002C0872" w:rsidP="002C0872">
      <w:pPr>
        <w:jc w:val="both"/>
      </w:pPr>
      <w:r>
        <w:t xml:space="preserve">Reports like these often raise further questions, e.g. when conducting analysis other things start emerging which could be objects of investigation themselves. There is a vast amount of </w:t>
      </w:r>
      <w:r w:rsidR="000A3B2B">
        <w:t>understanding</w:t>
      </w:r>
      <w:r>
        <w:t xml:space="preserve"> coming from</w:t>
      </w:r>
      <w:r w:rsidR="000A3B2B">
        <w:t xml:space="preserve"> such data.</w:t>
      </w:r>
    </w:p>
    <w:p w:rsidR="00BA7143" w:rsidRDefault="00F80A45" w:rsidP="00F80A45">
      <w:pPr>
        <w:jc w:val="both"/>
      </w:pPr>
      <w:r>
        <w:t xml:space="preserve">Coming up with insights and recommendations is only one </w:t>
      </w:r>
      <w:r w:rsidR="00D76D91">
        <w:t>step</w:t>
      </w:r>
      <w:r>
        <w:t xml:space="preserve">. Another question is how to manage a change in an organisation in order to benefit from those analyses. Ability to adapt to user needs and learn from the feedback is actually executed when such insights are followed by </w:t>
      </w:r>
      <w:r w:rsidR="007A42B0">
        <w:t>a decision to deploy a change or confirmation that current efforts are not misplaced.</w:t>
      </w:r>
    </w:p>
    <w:p w:rsidR="007A42B0" w:rsidRDefault="007A42B0" w:rsidP="007A42B0">
      <w:pPr>
        <w:jc w:val="both"/>
      </w:pPr>
    </w:p>
    <w:p w:rsidR="00EF26D0" w:rsidRDefault="00EF26D0" w:rsidP="007A42B0">
      <w:pPr>
        <w:jc w:val="both"/>
      </w:pPr>
      <w:r>
        <w:br w:type="page"/>
      </w:r>
    </w:p>
    <w:p w:rsidR="00773720" w:rsidRDefault="00773720" w:rsidP="008B1BC5">
      <w:pPr>
        <w:pStyle w:val="Heading1"/>
        <w:jc w:val="both"/>
      </w:pPr>
      <w:bookmarkStart w:id="62" w:name="_Toc427347534"/>
      <w:r>
        <w:lastRenderedPageBreak/>
        <w:t>Appendix A</w:t>
      </w:r>
      <w:r w:rsidR="007B272E">
        <w:t xml:space="preserve"> –</w:t>
      </w:r>
      <w:r w:rsidR="008D3183">
        <w:t xml:space="preserve"> list of</w:t>
      </w:r>
      <w:r w:rsidR="007B272E">
        <w:t xml:space="preserve"> file</w:t>
      </w:r>
      <w:r w:rsidR="008D3183">
        <w:t>s</w:t>
      </w:r>
      <w:r w:rsidR="007B272E">
        <w:t xml:space="preserve"> created during the project</w:t>
      </w:r>
      <w:bookmarkEnd w:id="62"/>
    </w:p>
    <w:p w:rsidR="00773720" w:rsidRDefault="002242CA" w:rsidP="008B1BC5">
      <w:pPr>
        <w:jc w:val="both"/>
      </w:pPr>
      <w:r>
        <w:t>F</w:t>
      </w:r>
      <w:r w:rsidR="00773720">
        <w:t>iles</w:t>
      </w:r>
      <w:r>
        <w:t xml:space="preserve"> created </w:t>
      </w:r>
      <w:r w:rsidR="007B272E">
        <w:t>up to Development Phase</w:t>
      </w:r>
      <w:r w:rsidR="00773720">
        <w:t>:</w:t>
      </w:r>
    </w:p>
    <w:p w:rsidR="00773720" w:rsidRDefault="00773720" w:rsidP="008B1BC5">
      <w:pPr>
        <w:jc w:val="both"/>
      </w:pPr>
      <w:r>
        <w:t>•</w:t>
      </w:r>
      <w:r>
        <w:tab/>
      </w:r>
      <w:r w:rsidR="002242CA">
        <w:t>“</w:t>
      </w:r>
      <w:r>
        <w:t>MW v0.1 self</w:t>
      </w:r>
      <w:r w:rsidR="002242CA">
        <w:t>”</w:t>
      </w:r>
      <w:r>
        <w:t xml:space="preserve"> - file to </w:t>
      </w:r>
      <w:r w:rsidR="007B272E">
        <w:t>learn</w:t>
      </w:r>
      <w:r>
        <w:t xml:space="preserve"> </w:t>
      </w:r>
      <w:proofErr w:type="spellStart"/>
      <w:r>
        <w:t>Cognos</w:t>
      </w:r>
      <w:proofErr w:type="spellEnd"/>
      <w:r>
        <w:t>, shows how to combine CRM data with Mosaic data</w:t>
      </w:r>
    </w:p>
    <w:p w:rsidR="00773720" w:rsidRDefault="00773720" w:rsidP="008B1BC5">
      <w:pPr>
        <w:jc w:val="both"/>
      </w:pPr>
      <w:r>
        <w:t>•</w:t>
      </w:r>
      <w:r>
        <w:tab/>
      </w:r>
      <w:r w:rsidR="002242CA">
        <w:t>“</w:t>
      </w:r>
      <w:r>
        <w:t>MW v0.1 self2</w:t>
      </w:r>
      <w:r w:rsidR="002242CA">
        <w:t>”</w:t>
      </w:r>
      <w:r>
        <w:t xml:space="preserve"> - first attempt to create a chart, doesn't work</w:t>
      </w:r>
    </w:p>
    <w:p w:rsidR="00773720" w:rsidRDefault="00773720" w:rsidP="008B1BC5">
      <w:pPr>
        <w:jc w:val="both"/>
      </w:pPr>
      <w:r>
        <w:t>•</w:t>
      </w:r>
      <w:r>
        <w:tab/>
      </w:r>
      <w:r w:rsidR="002242CA">
        <w:t>“</w:t>
      </w:r>
      <w:r>
        <w:t>MW v0.1 self3</w:t>
      </w:r>
      <w:r w:rsidR="002242CA">
        <w:t>”</w:t>
      </w:r>
      <w:r>
        <w:t xml:space="preserve"> - attempt to create a chart, the query itself is working (everything is correct from the </w:t>
      </w:r>
      <w:proofErr w:type="spellStart"/>
      <w:r>
        <w:t>sytax</w:t>
      </w:r>
      <w:proofErr w:type="spellEnd"/>
      <w:r>
        <w:t xml:space="preserve"> point of view), but data is unavailable (aggregate function? filtering error?)</w:t>
      </w:r>
    </w:p>
    <w:p w:rsidR="00773720" w:rsidRDefault="00773720" w:rsidP="008B1BC5">
      <w:pPr>
        <w:jc w:val="both"/>
      </w:pPr>
      <w:r>
        <w:t>•</w:t>
      </w:r>
      <w:r>
        <w:tab/>
      </w:r>
      <w:r w:rsidR="002242CA">
        <w:t>“</w:t>
      </w:r>
      <w:r>
        <w:t>MW v0.1 self4</w:t>
      </w:r>
      <w:r w:rsidR="002242CA">
        <w:t>”</w:t>
      </w:r>
      <w:r>
        <w:t xml:space="preserve"> - debugging the self3 report, added a list to show filtered data returned from the query. Result: there are some entries after filtering, but not as expected</w:t>
      </w:r>
    </w:p>
    <w:p w:rsidR="00773720" w:rsidRDefault="00773720" w:rsidP="008B1BC5">
      <w:pPr>
        <w:jc w:val="both"/>
      </w:pPr>
      <w:r>
        <w:t>•</w:t>
      </w:r>
      <w:r>
        <w:tab/>
      </w:r>
      <w:r w:rsidR="002242CA">
        <w:t>“</w:t>
      </w:r>
      <w:r>
        <w:t>MW v0.1 self5</w:t>
      </w:r>
      <w:r w:rsidR="002242CA">
        <w:t>”</w:t>
      </w:r>
      <w:r>
        <w:t xml:space="preserve"> - from the start, this time the results are as expected (type of result, number of result)</w:t>
      </w:r>
    </w:p>
    <w:p w:rsidR="00773720" w:rsidRDefault="00773720" w:rsidP="008B1BC5">
      <w:pPr>
        <w:jc w:val="both"/>
      </w:pPr>
      <w:r>
        <w:t>•</w:t>
      </w:r>
      <w:r>
        <w:tab/>
      </w:r>
      <w:r w:rsidR="002242CA">
        <w:t>“</w:t>
      </w:r>
      <w:r>
        <w:t xml:space="preserve">MW v0.2, working chart, 3 days, type of report </w:t>
      </w:r>
      <w:r w:rsidR="002242CA">
        <w:t>–</w:t>
      </w:r>
      <w:r>
        <w:t xml:space="preserve"> day</w:t>
      </w:r>
      <w:r w:rsidR="002242CA">
        <w:t>”</w:t>
      </w:r>
      <w:r>
        <w:t xml:space="preserve"> - first chart working as expected, it shows numbers about queries from all services grouped into Mosaic groups, counted by reference, limited to 3 days (x - mosaic group, e.g. B, G, K; y - count by reference, multiple columns - different values in 'subject')</w:t>
      </w:r>
    </w:p>
    <w:p w:rsidR="00773720" w:rsidRDefault="00773720" w:rsidP="008B1BC5">
      <w:pPr>
        <w:jc w:val="both"/>
      </w:pPr>
      <w:r>
        <w:t>•</w:t>
      </w:r>
      <w:r>
        <w:tab/>
      </w:r>
      <w:r w:rsidR="002242CA">
        <w:t>“</w:t>
      </w:r>
      <w:r>
        <w:t xml:space="preserve">MW v0.2, working chart, entire May (previous was 4 days), Mosaic group </w:t>
      </w:r>
      <w:r w:rsidR="002242CA">
        <w:t>–</w:t>
      </w:r>
      <w:r>
        <w:t xml:space="preserve"> subject</w:t>
      </w:r>
      <w:r w:rsidR="002242CA">
        <w:t>”</w:t>
      </w:r>
      <w:r>
        <w:t xml:space="preserve"> - second chart working as expected, more accurate; x - type code, e.g. A01, A02; y - count by reference; only 4 services - 4 columns; for the entire May</w:t>
      </w:r>
    </w:p>
    <w:p w:rsidR="00773720" w:rsidRDefault="00773720" w:rsidP="008B1BC5">
      <w:pPr>
        <w:jc w:val="both"/>
      </w:pPr>
      <w:r>
        <w:t>•</w:t>
      </w:r>
      <w:r>
        <w:tab/>
      </w:r>
      <w:r w:rsidR="002242CA">
        <w:t>“</w:t>
      </w:r>
      <w:r>
        <w:t xml:space="preserve">MW v0.2, working chart, entire May, Mosaic group </w:t>
      </w:r>
      <w:r w:rsidR="002242CA">
        <w:t>–</w:t>
      </w:r>
      <w:r>
        <w:t xml:space="preserve"> subject</w:t>
      </w:r>
      <w:r w:rsidR="002242CA">
        <w:t>”</w:t>
      </w:r>
      <w:r>
        <w:t xml:space="preserve"> - similar to previous one, not as detailed, x - Mosaic groups, e.g. B, G; y - count by reference; columns - different services (different values in 'subject'); entire May</w:t>
      </w:r>
    </w:p>
    <w:p w:rsidR="007B272E" w:rsidRDefault="007B272E" w:rsidP="008B1BC5">
      <w:pPr>
        <w:jc w:val="both"/>
      </w:pPr>
    </w:p>
    <w:p w:rsidR="00773720" w:rsidRDefault="007B272E" w:rsidP="008B1BC5">
      <w:pPr>
        <w:jc w:val="both"/>
      </w:pPr>
      <w:r>
        <w:t>Files created during the Development phase</w:t>
      </w:r>
      <w:r w:rsidR="00773720">
        <w:t>:</w:t>
      </w:r>
    </w:p>
    <w:p w:rsidR="00773720" w:rsidRDefault="00773720" w:rsidP="008B1BC5">
      <w:pPr>
        <w:jc w:val="both"/>
      </w:pPr>
      <w:r>
        <w:t>•</w:t>
      </w:r>
      <w:r>
        <w:tab/>
      </w:r>
      <w:r w:rsidR="002242CA">
        <w:t>“</w:t>
      </w:r>
      <w:r w:rsidR="00DD54DA">
        <w:t xml:space="preserve">MW </w:t>
      </w:r>
      <w:r>
        <w:t>one issue on multiple channels v1.0</w:t>
      </w:r>
      <w:r w:rsidR="002242CA">
        <w:t>”</w:t>
      </w:r>
      <w:r>
        <w:t xml:space="preserve"> - find cases of misuse of multiple channels</w:t>
      </w:r>
    </w:p>
    <w:p w:rsidR="00773720" w:rsidRDefault="00773720" w:rsidP="008B1BC5">
      <w:pPr>
        <w:jc w:val="both"/>
      </w:pPr>
      <w:r>
        <w:t>•</w:t>
      </w:r>
      <w:r>
        <w:tab/>
      </w:r>
      <w:r w:rsidR="002242CA">
        <w:t>“</w:t>
      </w:r>
      <w:r>
        <w:t>MW report 3</w:t>
      </w:r>
      <w:r w:rsidR="008D3183">
        <w:t>”, “</w:t>
      </w:r>
      <w:r>
        <w:t>MW Report 3, blank chart</w:t>
      </w:r>
      <w:r w:rsidR="002242CA">
        <w:t>”</w:t>
      </w:r>
      <w:r>
        <w:t xml:space="preserve"> - base report that can be used to generate different reports about number of interactions with the Council, couldn't overwrite the original one, created another one to have a more meaningful name</w:t>
      </w:r>
    </w:p>
    <w:p w:rsidR="00773720" w:rsidRDefault="00773720" w:rsidP="008B1BC5">
      <w:pPr>
        <w:jc w:val="both"/>
      </w:pPr>
      <w:r>
        <w:t>•</w:t>
      </w:r>
      <w:r>
        <w:tab/>
      </w:r>
      <w:r w:rsidR="002242CA">
        <w:t>“</w:t>
      </w:r>
      <w:r>
        <w:t>MW report 3, chart 1</w:t>
      </w:r>
      <w:r w:rsidR="002242CA">
        <w:t>”</w:t>
      </w:r>
      <w:r>
        <w:t xml:space="preserve"> - both above and below 3 interactions on one chart</w:t>
      </w:r>
    </w:p>
    <w:p w:rsidR="00773720" w:rsidRDefault="00773720" w:rsidP="008B1BC5">
      <w:pPr>
        <w:jc w:val="both"/>
      </w:pPr>
      <w:r>
        <w:t>•</w:t>
      </w:r>
      <w:r>
        <w:tab/>
      </w:r>
      <w:r w:rsidR="002242CA">
        <w:t>“</w:t>
      </w:r>
      <w:r>
        <w:t>MW report 3, chart 1.1 blank</w:t>
      </w:r>
      <w:r w:rsidR="002242CA">
        <w:t>”</w:t>
      </w:r>
      <w:r>
        <w:t xml:space="preserve"> - template for the charts 1.1 and 1.2</w:t>
      </w:r>
    </w:p>
    <w:p w:rsidR="00773720" w:rsidRDefault="00773720" w:rsidP="008B1BC5">
      <w:pPr>
        <w:jc w:val="both"/>
      </w:pPr>
      <w:r>
        <w:t>•</w:t>
      </w:r>
      <w:r>
        <w:tab/>
      </w:r>
      <w:r w:rsidR="002242CA">
        <w:t>“</w:t>
      </w:r>
      <w:r>
        <w:t>MW report 3, chart 1.1</w:t>
      </w:r>
      <w:r w:rsidR="002242CA">
        <w:t>”</w:t>
      </w:r>
      <w:r>
        <w:t xml:space="preserve"> - chart with only above 3 interactions, using filter</w:t>
      </w:r>
    </w:p>
    <w:p w:rsidR="00773720" w:rsidRDefault="00773720" w:rsidP="008B1BC5">
      <w:pPr>
        <w:jc w:val="both"/>
      </w:pPr>
      <w:r>
        <w:t>•</w:t>
      </w:r>
      <w:r>
        <w:tab/>
      </w:r>
      <w:r w:rsidR="002242CA">
        <w:t>“</w:t>
      </w:r>
      <w:r>
        <w:t>MW report 3, chart 1.1 correct</w:t>
      </w:r>
      <w:r w:rsidR="002242CA">
        <w:t>”</w:t>
      </w:r>
      <w:r w:rsidR="008D3183">
        <w:t xml:space="preserve"> - </w:t>
      </w:r>
      <w:r>
        <w:t xml:space="preserve">chart with only above 3 </w:t>
      </w:r>
      <w:proofErr w:type="spellStart"/>
      <w:r>
        <w:t>iteractions</w:t>
      </w:r>
      <w:proofErr w:type="spellEnd"/>
      <w:r>
        <w:t>, using filter and a list to show data (identical to the previous one, extended with the list, couldn't overwrite the previous one)</w:t>
      </w:r>
    </w:p>
    <w:p w:rsidR="00773720" w:rsidRDefault="00773720" w:rsidP="008B1BC5">
      <w:pPr>
        <w:jc w:val="both"/>
      </w:pPr>
      <w:r>
        <w:t>•</w:t>
      </w:r>
      <w:r>
        <w:tab/>
      </w:r>
      <w:r w:rsidR="002242CA">
        <w:t>“</w:t>
      </w:r>
      <w:r>
        <w:t>MW report 3, chart 1.2 correct</w:t>
      </w:r>
      <w:r w:rsidR="002242CA">
        <w:t>”</w:t>
      </w:r>
      <w:r>
        <w:t xml:space="preserve"> - chart with only below 3 interactions, with list</w:t>
      </w:r>
    </w:p>
    <w:p w:rsidR="00773720" w:rsidRDefault="00773720" w:rsidP="008B1BC5">
      <w:pPr>
        <w:jc w:val="both"/>
      </w:pPr>
      <w:r>
        <w:t xml:space="preserve">the last 3 </w:t>
      </w:r>
      <w:commentRangeStart w:id="63"/>
      <w:r>
        <w:t>charts</w:t>
      </w:r>
      <w:commentRangeEnd w:id="63"/>
      <w:r w:rsidR="008D3183">
        <w:rPr>
          <w:rStyle w:val="CommentReference"/>
        </w:rPr>
        <w:commentReference w:id="63"/>
      </w:r>
      <w:r>
        <w:t xml:space="preserve"> did not have axis sorted, I figured out how to sort axis starting from chart 3.2</w:t>
      </w:r>
    </w:p>
    <w:p w:rsidR="00773720" w:rsidRDefault="00773720" w:rsidP="008B1BC5">
      <w:pPr>
        <w:jc w:val="both"/>
      </w:pPr>
      <w:r>
        <w:lastRenderedPageBreak/>
        <w:t xml:space="preserve"> </w:t>
      </w:r>
    </w:p>
    <w:p w:rsidR="00773720" w:rsidRDefault="00773720" w:rsidP="008B1BC5">
      <w:pPr>
        <w:jc w:val="both"/>
      </w:pPr>
      <w:r>
        <w:t xml:space="preserve">further parts of report 3 has 2 dimensions which have many entries. As a result it would have a lot of columns and would not be easily </w:t>
      </w:r>
      <w:proofErr w:type="spellStart"/>
      <w:r>
        <w:t>readible</w:t>
      </w:r>
      <w:proofErr w:type="spellEnd"/>
      <w:r>
        <w:t>. So I decided to split it into 3 charts: groups x services; detailed groups x services; selectable service -&gt; group</w:t>
      </w:r>
    </w:p>
    <w:p w:rsidR="00773720" w:rsidRDefault="00773720" w:rsidP="008B1BC5">
      <w:pPr>
        <w:jc w:val="both"/>
      </w:pPr>
      <w:r>
        <w:t xml:space="preserve"> </w:t>
      </w:r>
    </w:p>
    <w:p w:rsidR="00773720" w:rsidRDefault="00773720" w:rsidP="008B1BC5">
      <w:pPr>
        <w:jc w:val="both"/>
      </w:pPr>
      <w:r>
        <w:t>•</w:t>
      </w:r>
      <w:r>
        <w:tab/>
      </w:r>
      <w:r w:rsidR="002242CA">
        <w:t>“</w:t>
      </w:r>
      <w:r>
        <w:t>MW report 3, chart 2.1</w:t>
      </w:r>
      <w:r w:rsidR="002242CA">
        <w:t>”</w:t>
      </w:r>
      <w:r>
        <w:t xml:space="preserve"> - Mosaic group x services</w:t>
      </w:r>
    </w:p>
    <w:p w:rsidR="00773720" w:rsidRDefault="00773720" w:rsidP="008B1BC5">
      <w:pPr>
        <w:jc w:val="both"/>
      </w:pPr>
      <w:r>
        <w:t>•</w:t>
      </w:r>
      <w:r>
        <w:tab/>
      </w:r>
      <w:r w:rsidR="002242CA">
        <w:t>“</w:t>
      </w:r>
      <w:r>
        <w:t>MW report 3, chart 2.2</w:t>
      </w:r>
      <w:r w:rsidR="002242CA">
        <w:t>”</w:t>
      </w:r>
      <w:r>
        <w:t xml:space="preserve"> - Mosaic group detailed x services</w:t>
      </w:r>
    </w:p>
    <w:p w:rsidR="00773720" w:rsidRDefault="00773720" w:rsidP="008B1BC5">
      <w:pPr>
        <w:jc w:val="both"/>
      </w:pPr>
      <w:r>
        <w:t>•</w:t>
      </w:r>
      <w:r>
        <w:tab/>
      </w:r>
      <w:r w:rsidR="002242CA">
        <w:t>“</w:t>
      </w:r>
      <w:r>
        <w:t>MW report 3, chart 2.3 group code</w:t>
      </w:r>
      <w:r w:rsidR="002242CA">
        <w:t>”</w:t>
      </w:r>
      <w:r>
        <w:t xml:space="preserve"> - the use of the selected service across different Mosaic groups</w:t>
      </w:r>
    </w:p>
    <w:p w:rsidR="00773720" w:rsidRDefault="00773720" w:rsidP="008B1BC5">
      <w:pPr>
        <w:jc w:val="both"/>
      </w:pPr>
      <w:r>
        <w:t>•</w:t>
      </w:r>
      <w:r>
        <w:tab/>
      </w:r>
      <w:r w:rsidR="002242CA">
        <w:t>“</w:t>
      </w:r>
      <w:r>
        <w:t>MW report 3, chart 2.3 group type code</w:t>
      </w:r>
      <w:r w:rsidR="002242CA">
        <w:t>”</w:t>
      </w:r>
      <w:r>
        <w:t xml:space="preserve"> - the use of the selected service across different Mosaic detailed groups</w:t>
      </w:r>
    </w:p>
    <w:p w:rsidR="00773720" w:rsidRDefault="00773720" w:rsidP="008B1BC5">
      <w:pPr>
        <w:jc w:val="both"/>
      </w:pPr>
      <w:r>
        <w:t>•</w:t>
      </w:r>
      <w:r>
        <w:tab/>
      </w:r>
      <w:r w:rsidR="002242CA">
        <w:t>“</w:t>
      </w:r>
      <w:r>
        <w:t>MW report 3, chart 3.1</w:t>
      </w:r>
      <w:r w:rsidR="002242CA">
        <w:t>”</w:t>
      </w:r>
      <w:r>
        <w:t xml:space="preserve"> - blank report that is used as a basis for the other 3.1 reports</w:t>
      </w:r>
    </w:p>
    <w:p w:rsidR="00773720" w:rsidRDefault="00773720" w:rsidP="008B1BC5">
      <w:pPr>
        <w:jc w:val="both"/>
      </w:pPr>
      <w:r>
        <w:t>•</w:t>
      </w:r>
      <w:r>
        <w:tab/>
      </w:r>
      <w:r w:rsidR="002242CA">
        <w:t>“</w:t>
      </w:r>
      <w:r>
        <w:t>MW report 3, chart 3.1 above 3</w:t>
      </w:r>
      <w:r w:rsidR="002242CA">
        <w:t>”</w:t>
      </w:r>
      <w:r>
        <w:t xml:space="preserve"> - Mosaic groups that active users belong to</w:t>
      </w:r>
    </w:p>
    <w:p w:rsidR="00773720" w:rsidRDefault="00773720" w:rsidP="008B1BC5">
      <w:pPr>
        <w:jc w:val="both"/>
      </w:pPr>
      <w:r>
        <w:t>•</w:t>
      </w:r>
      <w:r>
        <w:tab/>
      </w:r>
      <w:r w:rsidR="002242CA">
        <w:t>“</w:t>
      </w:r>
      <w:r>
        <w:t>MW report 3, chart 3.1 up to 3</w:t>
      </w:r>
      <w:r w:rsidR="002242CA">
        <w:t>”</w:t>
      </w:r>
      <w:r>
        <w:t xml:space="preserve"> - Mosaic groups that </w:t>
      </w:r>
      <w:proofErr w:type="spellStart"/>
      <w:r>
        <w:t>occassional</w:t>
      </w:r>
      <w:proofErr w:type="spellEnd"/>
      <w:r>
        <w:t xml:space="preserve"> users belong to</w:t>
      </w:r>
    </w:p>
    <w:p w:rsidR="00773720" w:rsidRDefault="00773720" w:rsidP="008B1BC5">
      <w:pPr>
        <w:jc w:val="both"/>
      </w:pPr>
      <w:r>
        <w:t>•</w:t>
      </w:r>
      <w:r>
        <w:tab/>
      </w:r>
      <w:r w:rsidR="002242CA">
        <w:t>“</w:t>
      </w:r>
      <w:r>
        <w:t xml:space="preserve">report 3.1 </w:t>
      </w:r>
      <w:r w:rsidR="002242CA">
        <w:t>“</w:t>
      </w:r>
      <w:r>
        <w:t>- 3 charts on one page</w:t>
      </w:r>
    </w:p>
    <w:p w:rsidR="00773720" w:rsidRDefault="00773720" w:rsidP="008B1BC5">
      <w:pPr>
        <w:jc w:val="both"/>
      </w:pPr>
      <w:r>
        <w:t>working 27.07</w:t>
      </w:r>
    </w:p>
    <w:p w:rsidR="00773720" w:rsidRDefault="00773720" w:rsidP="008B1BC5">
      <w:pPr>
        <w:jc w:val="both"/>
      </w:pPr>
      <w:r>
        <w:t xml:space="preserve"> </w:t>
      </w:r>
    </w:p>
    <w:p w:rsidR="00773720" w:rsidRDefault="00773720" w:rsidP="008B1BC5">
      <w:pPr>
        <w:jc w:val="both"/>
      </w:pPr>
      <w:r>
        <w:t>•</w:t>
      </w:r>
      <w:r>
        <w:tab/>
      </w:r>
      <w:r w:rsidR="002242CA">
        <w:t>“</w:t>
      </w:r>
      <w:r>
        <w:t>MW Report 2, 2.1</w:t>
      </w:r>
      <w:r w:rsidR="002242CA">
        <w:t>” –</w:t>
      </w:r>
      <w:r>
        <w:t xml:space="preserve"> identify citizens who interacted multiple times</w:t>
      </w:r>
    </w:p>
    <w:p w:rsidR="00773720" w:rsidRDefault="00773720" w:rsidP="008B1BC5">
      <w:pPr>
        <w:jc w:val="both"/>
      </w:pPr>
      <w:r>
        <w:t>•</w:t>
      </w:r>
      <w:r>
        <w:tab/>
      </w:r>
      <w:r w:rsidR="002242CA">
        <w:t>“</w:t>
      </w:r>
      <w:r>
        <w:t>MW Report 2, 2.2</w:t>
      </w:r>
      <w:r w:rsidR="002242CA">
        <w:t>” –</w:t>
      </w:r>
      <w:r>
        <w:t xml:space="preserve"> multiple interactions through different channels</w:t>
      </w:r>
    </w:p>
    <w:p w:rsidR="00773720" w:rsidRDefault="00773720" w:rsidP="008B1BC5">
      <w:pPr>
        <w:jc w:val="both"/>
      </w:pPr>
      <w:r>
        <w:t xml:space="preserve">Recommendations for further analysis after 2.2: </w:t>
      </w:r>
      <w:proofErr w:type="spellStart"/>
      <w:r>
        <w:t>analyze</w:t>
      </w:r>
      <w:proofErr w:type="spellEnd"/>
      <w:r>
        <w:t xml:space="preserve"> the issues, what happened there, comments, any unstructured data around this issue that is available in the system, closed times and dates, when this person interacts with the council again ask them questions what was the problem.</w:t>
      </w:r>
    </w:p>
    <w:p w:rsidR="00773720" w:rsidRDefault="00773720" w:rsidP="008B1BC5">
      <w:pPr>
        <w:jc w:val="both"/>
      </w:pPr>
      <w:r>
        <w:t xml:space="preserve"> </w:t>
      </w:r>
    </w:p>
    <w:p w:rsidR="00773720" w:rsidRDefault="00773720" w:rsidP="008B1BC5">
      <w:pPr>
        <w:jc w:val="both"/>
      </w:pPr>
      <w:r>
        <w:t xml:space="preserve">The result might be that only people with multiple issues will be contacted, this does not have to be the case. It should be compared with no feedback at all and in this case you can identify people who could provide feedback with very high </w:t>
      </w:r>
      <w:proofErr w:type="spellStart"/>
      <w:r>
        <w:t>accurracy</w:t>
      </w:r>
      <w:proofErr w:type="spellEnd"/>
      <w:r>
        <w:t>. As a counterbalance, the questions might be asked to people from the same social group.</w:t>
      </w:r>
    </w:p>
    <w:p w:rsidR="00773720" w:rsidRDefault="00773720" w:rsidP="008B1BC5">
      <w:pPr>
        <w:jc w:val="both"/>
      </w:pPr>
      <w:r>
        <w:t xml:space="preserve"> </w:t>
      </w:r>
    </w:p>
    <w:p w:rsidR="00773720" w:rsidRDefault="00773720" w:rsidP="008B1BC5">
      <w:pPr>
        <w:jc w:val="both"/>
      </w:pPr>
      <w:proofErr w:type="spellStart"/>
      <w:r>
        <w:t>Analyze</w:t>
      </w:r>
      <w:proofErr w:type="spellEnd"/>
      <w:r>
        <w:t xml:space="preserve"> a few examples:</w:t>
      </w:r>
    </w:p>
    <w:p w:rsidR="00773720" w:rsidRDefault="00773720" w:rsidP="008B1BC5">
      <w:pPr>
        <w:jc w:val="both"/>
      </w:pPr>
      <w:r>
        <w:t>•</w:t>
      </w:r>
      <w:r>
        <w:tab/>
        <w:t xml:space="preserve">Someone starts on the web, the next day they call </w:t>
      </w:r>
    </w:p>
    <w:p w:rsidR="00773720" w:rsidRDefault="00773720" w:rsidP="008B1BC5">
      <w:pPr>
        <w:jc w:val="both"/>
      </w:pPr>
      <w:r>
        <w:lastRenderedPageBreak/>
        <w:t>•</w:t>
      </w:r>
      <w:r>
        <w:tab/>
        <w:t>Someone start with face-to-face, then they open a number of tickets on the same issue through web the next day</w:t>
      </w:r>
    </w:p>
    <w:p w:rsidR="006A1B02" w:rsidRDefault="006A1B02">
      <w:r>
        <w:br w:type="page"/>
      </w:r>
    </w:p>
    <w:p w:rsidR="006A1B02" w:rsidRDefault="006A1B02" w:rsidP="006A1B02">
      <w:pPr>
        <w:pStyle w:val="Heading1"/>
      </w:pPr>
      <w:bookmarkStart w:id="64" w:name="_Toc427347535"/>
      <w:r>
        <w:lastRenderedPageBreak/>
        <w:t>Appendix B</w:t>
      </w:r>
      <w:bookmarkEnd w:id="64"/>
    </w:p>
    <w:p w:rsidR="006A1B02" w:rsidRDefault="006A1B02" w:rsidP="006A1B02">
      <w:r>
        <w:t>List of all people I spoke with:</w:t>
      </w:r>
    </w:p>
    <w:p w:rsidR="00A22769" w:rsidRDefault="00A22769" w:rsidP="006A1B02"/>
    <w:p w:rsidR="006A1B02" w:rsidRDefault="006A1B02" w:rsidP="006A1B02">
      <w:pPr>
        <w:pStyle w:val="ListParagraph"/>
        <w:numPr>
          <w:ilvl w:val="1"/>
          <w:numId w:val="5"/>
        </w:numPr>
      </w:pPr>
      <w:r>
        <w:t>Sally Kerr</w:t>
      </w:r>
    </w:p>
    <w:p w:rsidR="006A1B02" w:rsidRDefault="006A1B02" w:rsidP="006A1B02">
      <w:pPr>
        <w:pStyle w:val="ListParagraph"/>
        <w:numPr>
          <w:ilvl w:val="1"/>
          <w:numId w:val="5"/>
        </w:numPr>
      </w:pPr>
      <w:r>
        <w:t xml:space="preserve">Neil </w:t>
      </w:r>
      <w:proofErr w:type="spellStart"/>
      <w:r>
        <w:t>Dumbleton</w:t>
      </w:r>
      <w:proofErr w:type="spellEnd"/>
      <w:r>
        <w:t xml:space="preserve"> (Corporate Architect, first meeting)</w:t>
      </w:r>
    </w:p>
    <w:p w:rsidR="006A1B02" w:rsidRDefault="006A1B02" w:rsidP="006A1B02">
      <w:pPr>
        <w:pStyle w:val="ListParagraph"/>
        <w:numPr>
          <w:ilvl w:val="1"/>
          <w:numId w:val="5"/>
        </w:numPr>
      </w:pPr>
      <w:r>
        <w:t>Jana Ramos (Digital Services, works closely with Sally</w:t>
      </w:r>
      <w:r w:rsidR="00DA1813">
        <w:t>, Sally introduced me</w:t>
      </w:r>
      <w:r>
        <w:t>)</w:t>
      </w:r>
    </w:p>
    <w:p w:rsidR="006A1B02" w:rsidRDefault="006A1B02" w:rsidP="006A1B02">
      <w:pPr>
        <w:pStyle w:val="ListParagraph"/>
        <w:numPr>
          <w:ilvl w:val="1"/>
          <w:numId w:val="5"/>
        </w:numPr>
      </w:pPr>
      <w:r>
        <w:t xml:space="preserve">Catherine </w:t>
      </w:r>
      <w:proofErr w:type="spellStart"/>
      <w:r>
        <w:t>Macrae</w:t>
      </w:r>
      <w:proofErr w:type="spellEnd"/>
      <w:r>
        <w:t xml:space="preserve"> (</w:t>
      </w:r>
      <w:r w:rsidR="00385168">
        <w:t>“</w:t>
      </w:r>
      <w:r>
        <w:t>leading on CX for our Council Channel Shift project</w:t>
      </w:r>
      <w:r w:rsidR="00385168">
        <w:t>”</w:t>
      </w:r>
      <w:r w:rsidR="00DA1813">
        <w:t>, Sally introduced me to her</w:t>
      </w:r>
      <w:r>
        <w:t>)</w:t>
      </w:r>
    </w:p>
    <w:p w:rsidR="0059153F" w:rsidRDefault="0059153F" w:rsidP="0059153F">
      <w:pPr>
        <w:pStyle w:val="ListParagraph"/>
        <w:numPr>
          <w:ilvl w:val="1"/>
          <w:numId w:val="5"/>
        </w:numPr>
      </w:pPr>
      <w:r>
        <w:t>Neil? Database administrator?</w:t>
      </w:r>
    </w:p>
    <w:p w:rsidR="005F2ED4" w:rsidRDefault="005F2ED4" w:rsidP="0059153F">
      <w:pPr>
        <w:pStyle w:val="ListParagraph"/>
        <w:numPr>
          <w:ilvl w:val="1"/>
          <w:numId w:val="5"/>
        </w:numPr>
      </w:pPr>
    </w:p>
    <w:p w:rsidR="00230E01" w:rsidRDefault="00230E01" w:rsidP="00230E01">
      <w:pPr>
        <w:pStyle w:val="ListParagraph"/>
        <w:numPr>
          <w:ilvl w:val="1"/>
          <w:numId w:val="5"/>
        </w:numPr>
      </w:pPr>
      <w:proofErr w:type="spellStart"/>
      <w:r>
        <w:t>Gosia</w:t>
      </w:r>
      <w:proofErr w:type="spellEnd"/>
      <w:r>
        <w:t xml:space="preserve"> </w:t>
      </w:r>
      <w:proofErr w:type="spellStart"/>
      <w:r>
        <w:t>Szymczak</w:t>
      </w:r>
      <w:proofErr w:type="spellEnd"/>
      <w:r w:rsidR="00DA1813">
        <w:t xml:space="preserve"> (Sally introduced me to </w:t>
      </w:r>
      <w:proofErr w:type="spellStart"/>
      <w:r w:rsidR="00DA1813">
        <w:t>Gosia</w:t>
      </w:r>
      <w:proofErr w:type="spellEnd"/>
      <w:r w:rsidR="00DA1813">
        <w:t>)</w:t>
      </w:r>
    </w:p>
    <w:p w:rsidR="00230E01" w:rsidRDefault="00230E01" w:rsidP="00230E01">
      <w:pPr>
        <w:pStyle w:val="ListParagraph"/>
        <w:numPr>
          <w:ilvl w:val="1"/>
          <w:numId w:val="5"/>
        </w:numPr>
      </w:pPr>
      <w:r>
        <w:t>Kevin Kelly</w:t>
      </w:r>
      <w:r w:rsidR="00DA1813">
        <w:t xml:space="preserve"> (after meeting </w:t>
      </w:r>
      <w:proofErr w:type="spellStart"/>
      <w:r w:rsidR="00DA1813">
        <w:t>Gosia</w:t>
      </w:r>
      <w:proofErr w:type="spellEnd"/>
      <w:r w:rsidR="00DA1813">
        <w:t>, she introduced me to Kevin)</w:t>
      </w:r>
    </w:p>
    <w:p w:rsidR="005F2ED4" w:rsidRDefault="005F2ED4" w:rsidP="00144B5B"/>
    <w:p w:rsidR="00144B5B" w:rsidRDefault="00385168" w:rsidP="002C4F57">
      <w:pPr>
        <w:pStyle w:val="ListParagraph"/>
        <w:numPr>
          <w:ilvl w:val="1"/>
          <w:numId w:val="5"/>
        </w:numPr>
      </w:pPr>
      <w:r>
        <w:t>Andy Thom</w:t>
      </w:r>
      <w:r w:rsidR="00230E01">
        <w:t>son</w:t>
      </w:r>
      <w:r w:rsidR="00DA1813">
        <w:t xml:space="preserve"> (at some point, Sally introduced me to Andy</w:t>
      </w:r>
    </w:p>
    <w:p w:rsidR="002C4F57" w:rsidRDefault="00230E01" w:rsidP="002C4F57">
      <w:pPr>
        <w:pStyle w:val="ListParagraph"/>
        <w:numPr>
          <w:ilvl w:val="1"/>
          <w:numId w:val="5"/>
        </w:numPr>
      </w:pPr>
      <w:r>
        <w:t>Angela</w:t>
      </w:r>
      <w:r w:rsidR="00385168">
        <w:t xml:space="preserve"> </w:t>
      </w:r>
      <w:proofErr w:type="spellStart"/>
      <w:r w:rsidR="00385168">
        <w:t>McInnes</w:t>
      </w:r>
      <w:proofErr w:type="spellEnd"/>
      <w:r w:rsidR="00DA1813">
        <w:t xml:space="preserve"> (Kevin introduced me to Angela)</w:t>
      </w:r>
    </w:p>
    <w:p w:rsidR="0059153F" w:rsidRDefault="00B5528E" w:rsidP="00230E01">
      <w:pPr>
        <w:pStyle w:val="ListParagraph"/>
        <w:numPr>
          <w:ilvl w:val="1"/>
          <w:numId w:val="5"/>
        </w:numPr>
      </w:pPr>
      <w:r>
        <w:rPr>
          <w:rStyle w:val="bidi"/>
        </w:rPr>
        <w:t xml:space="preserve">Emilio G. </w:t>
      </w:r>
      <w:proofErr w:type="spellStart"/>
      <w:r>
        <w:rPr>
          <w:rStyle w:val="bidi"/>
        </w:rPr>
        <w:t>Zamudio</w:t>
      </w:r>
      <w:proofErr w:type="spellEnd"/>
      <w:r w:rsidR="00DA1813">
        <w:t xml:space="preserve"> (</w:t>
      </w:r>
      <w:r>
        <w:t xml:space="preserve">the other student at CEC, </w:t>
      </w:r>
      <w:r w:rsidR="00DA1813">
        <w:t>Andy introduced me to the fellow student)</w:t>
      </w:r>
    </w:p>
    <w:p w:rsidR="0059153F" w:rsidRDefault="0059153F" w:rsidP="00230E01">
      <w:pPr>
        <w:pStyle w:val="ListParagraph"/>
        <w:numPr>
          <w:ilvl w:val="1"/>
          <w:numId w:val="5"/>
        </w:numPr>
      </w:pPr>
      <w:r>
        <w:t>A gentleman conducting user studies</w:t>
      </w:r>
      <w:r w:rsidR="00DA1813">
        <w:t xml:space="preserve"> (Andy introduced me to him)</w:t>
      </w:r>
    </w:p>
    <w:p w:rsidR="0059153F" w:rsidRDefault="0059153F" w:rsidP="00230E01">
      <w:pPr>
        <w:pStyle w:val="ListParagraph"/>
        <w:numPr>
          <w:ilvl w:val="1"/>
          <w:numId w:val="5"/>
        </w:numPr>
      </w:pPr>
      <w:r>
        <w:t>Iain</w:t>
      </w:r>
      <w:r w:rsidR="00BE0632">
        <w:t xml:space="preserve"> Elder</w:t>
      </w:r>
      <w:r>
        <w:t>, MSc student who completed a degree just before me. He was also doing a dissertation on BI</w:t>
      </w:r>
      <w:r w:rsidR="00DA1813">
        <w:t xml:space="preserve"> (Ewan introduced me to him)</w:t>
      </w:r>
    </w:p>
    <w:p w:rsidR="00B5528E" w:rsidRPr="006A1B02" w:rsidRDefault="00B5528E" w:rsidP="00230E01">
      <w:pPr>
        <w:pStyle w:val="ListParagraph"/>
        <w:numPr>
          <w:ilvl w:val="1"/>
          <w:numId w:val="5"/>
        </w:numPr>
      </w:pPr>
      <w:r>
        <w:t>Chris Jeffery (Andy forwarded an e-mail with my question to him, he was the CRM expert answering my questions, Andy cc-</w:t>
      </w:r>
      <w:proofErr w:type="spellStart"/>
      <w:r>
        <w:t>ed</w:t>
      </w:r>
      <w:proofErr w:type="spellEnd"/>
      <w:r>
        <w:t xml:space="preserve"> me to an e-mail)</w:t>
      </w:r>
    </w:p>
    <w:p w:rsidR="00773720" w:rsidRDefault="00773720" w:rsidP="008B1BC5">
      <w:pPr>
        <w:jc w:val="both"/>
      </w:pPr>
    </w:p>
    <w:p w:rsidR="001737B6" w:rsidRDefault="001737B6">
      <w:r>
        <w:br w:type="page"/>
      </w:r>
    </w:p>
    <w:p w:rsidR="004F518B" w:rsidRDefault="004F518B" w:rsidP="008B1BC5">
      <w:pPr>
        <w:pStyle w:val="Heading1"/>
        <w:jc w:val="both"/>
      </w:pPr>
      <w:bookmarkStart w:id="65" w:name="_Toc427347536"/>
      <w:r>
        <w:lastRenderedPageBreak/>
        <w:t>Bibliography</w:t>
      </w:r>
      <w:bookmarkEnd w:id="65"/>
    </w:p>
    <w:p w:rsidR="000E2DE2" w:rsidRPr="000E2DE2" w:rsidRDefault="004F518B">
      <w:pPr>
        <w:pStyle w:val="NormalWeb"/>
        <w:ind w:left="480" w:hanging="480"/>
        <w:divId w:val="919870935"/>
        <w:rPr>
          <w:rFonts w:ascii="Calibri" w:hAnsi="Calibri"/>
          <w:noProof/>
          <w:sz w:val="22"/>
        </w:rPr>
      </w:pPr>
      <w:r>
        <w:fldChar w:fldCharType="begin" w:fldLock="1"/>
      </w:r>
      <w:r>
        <w:instrText xml:space="preserve">ADDIN Mendeley Bibliography CSL_BIBLIOGRAPHY </w:instrText>
      </w:r>
      <w:r>
        <w:fldChar w:fldCharType="separate"/>
      </w:r>
      <w:r w:rsidR="000E2DE2" w:rsidRPr="000E2DE2">
        <w:rPr>
          <w:rFonts w:ascii="Calibri" w:hAnsi="Calibri"/>
          <w:noProof/>
          <w:sz w:val="22"/>
        </w:rPr>
        <w:t xml:space="preserve">Baars, H. &amp; Kemper, H.-G., 2008. Management Support with Structured and Unstructured Data—An Integrated Business Intelligence Framework. </w:t>
      </w:r>
      <w:r w:rsidR="000E2DE2" w:rsidRPr="000E2DE2">
        <w:rPr>
          <w:rFonts w:ascii="Calibri" w:hAnsi="Calibri"/>
          <w:i/>
          <w:iCs/>
          <w:noProof/>
          <w:sz w:val="22"/>
        </w:rPr>
        <w:t>Information Systems Management</w:t>
      </w:r>
      <w:r w:rsidR="000E2DE2" w:rsidRPr="000E2DE2">
        <w:rPr>
          <w:rFonts w:ascii="Calibri" w:hAnsi="Calibri"/>
          <w:noProof/>
          <w:sz w:val="22"/>
        </w:rPr>
        <w:t>, 25(2), pp.132–148.</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Bevan, N., 2001. International standards for HCI and usability. </w:t>
      </w:r>
      <w:r w:rsidRPr="000E2DE2">
        <w:rPr>
          <w:rFonts w:ascii="Calibri" w:hAnsi="Calibri"/>
          <w:i/>
          <w:iCs/>
          <w:noProof/>
          <w:sz w:val="22"/>
        </w:rPr>
        <w:t>International Journal of Human-Computer Studies</w:t>
      </w:r>
      <w:r w:rsidRPr="000E2DE2">
        <w:rPr>
          <w:rFonts w:ascii="Calibri" w:hAnsi="Calibri"/>
          <w:noProof/>
          <w:sz w:val="22"/>
        </w:rPr>
        <w:t>, 55(4), pp.1–18.</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Bishop, C.M., 2006. </w:t>
      </w:r>
      <w:r w:rsidRPr="000E2DE2">
        <w:rPr>
          <w:rFonts w:ascii="Calibri" w:hAnsi="Calibri"/>
          <w:i/>
          <w:iCs/>
          <w:noProof/>
          <w:sz w:val="22"/>
        </w:rPr>
        <w:t>Pattern recognition and machine learning</w:t>
      </w:r>
      <w:r w:rsidRPr="000E2DE2">
        <w:rPr>
          <w:rFonts w:ascii="Calibri" w:hAnsi="Calibri"/>
          <w:noProof/>
          <w:sz w:val="22"/>
        </w:rPr>
        <w:t>, springer.</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Browne, D., 2010. Front cover IBM Cognos Business Intelligence V10 . 1. </w:t>
      </w:r>
      <w:r w:rsidRPr="000E2DE2">
        <w:rPr>
          <w:rFonts w:ascii="Calibri" w:hAnsi="Calibri"/>
          <w:i/>
          <w:iCs/>
          <w:noProof/>
          <w:sz w:val="22"/>
        </w:rPr>
        <w:t>Red Books</w:t>
      </w:r>
      <w:r w:rsidRPr="000E2DE2">
        <w:rPr>
          <w:rFonts w:ascii="Calibri" w:hAnsi="Calibri"/>
          <w:noProof/>
          <w:sz w:val="22"/>
        </w:rPr>
        <w:t>, REDP-4693-, p.26.</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Browne, D. et al., 2010. </w:t>
      </w:r>
      <w:r w:rsidRPr="000E2DE2">
        <w:rPr>
          <w:rFonts w:ascii="Calibri" w:hAnsi="Calibri"/>
          <w:i/>
          <w:iCs/>
          <w:noProof/>
          <w:sz w:val="22"/>
        </w:rPr>
        <w:t>IBM Cognos Business Intelligence V10. 1 Handbook</w:t>
      </w:r>
      <w:r w:rsidRPr="000E2DE2">
        <w:rPr>
          <w:rFonts w:ascii="Calibri" w:hAnsi="Calibri"/>
          <w:noProof/>
          <w:sz w:val="22"/>
        </w:rPr>
        <w:t>, IBM Redbooks.</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Chan, K.W. &amp; Mauborgne, R., 2005. Blue ocean strategy: from theory to practice. </w:t>
      </w:r>
      <w:r w:rsidRPr="000E2DE2">
        <w:rPr>
          <w:rFonts w:ascii="Calibri" w:hAnsi="Calibri"/>
          <w:i/>
          <w:iCs/>
          <w:noProof/>
          <w:sz w:val="22"/>
        </w:rPr>
        <w:t>California management review</w:t>
      </w:r>
      <w:r w:rsidRPr="000E2DE2">
        <w:rPr>
          <w:rFonts w:ascii="Calibri" w:hAnsi="Calibri"/>
          <w:noProof/>
          <w:sz w:val="22"/>
        </w:rPr>
        <w:t>, 47(3), pp.105–121.</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CSIRO, 2015a. LATTE: creating more intuitive website experiences. Available at: http://www.csiro.au/en/Research/DPF/Areas/The-digital-economy/Digital-service-delivery/LATTE [Accessed August 11,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CSIRO, 2015b. Vizie: connecting with customers through social media. Available at: http://www.csiro.au/en/Research/DPF/Areas/The-digital-economy/Digital-service-delivery/Vizie.</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Demchenko, Y., De Laat, C. &amp; Membrey, P., 2014. Defining architecture components of the Big Data Ecosystem. In </w:t>
      </w:r>
      <w:r w:rsidRPr="000E2DE2">
        <w:rPr>
          <w:rFonts w:ascii="Calibri" w:hAnsi="Calibri"/>
          <w:i/>
          <w:iCs/>
          <w:noProof/>
          <w:sz w:val="22"/>
        </w:rPr>
        <w:t>Collaboration Technologies and Systems (CTS), 2014 International Conference on</w:t>
      </w:r>
      <w:r w:rsidRPr="000E2DE2">
        <w:rPr>
          <w:rFonts w:ascii="Calibri" w:hAnsi="Calibri"/>
          <w:noProof/>
          <w:sz w:val="22"/>
        </w:rPr>
        <w:t>. pp. 104–112.</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Design Council, 2007. Eleven Lessons: Managing Design in Eleven Global Brands. A Study of the Design Process. </w:t>
      </w:r>
      <w:r w:rsidRPr="000E2DE2">
        <w:rPr>
          <w:rFonts w:ascii="Calibri" w:hAnsi="Calibri"/>
          <w:i/>
          <w:iCs/>
          <w:noProof/>
          <w:sz w:val="22"/>
        </w:rPr>
        <w:t>London: Design Council, www. designcouncil. org. uk/sites/default/files/asset/document/ElevenLessons_Design_Council</w:t>
      </w:r>
      <w:r w:rsidRPr="000E2DE2">
        <w:rPr>
          <w:rFonts w:ascii="Calibri" w:hAnsi="Calibri"/>
          <w:noProof/>
          <w:sz w:val="22"/>
        </w:rPr>
        <w:t>, 20(282), p.29.</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Design Council, 2005. The “double diamond”design process model. Available at: http://www.designcouncil.org.uk/news-opinion/design-process-what-double-diamond.</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DIS, I.S.O., 2009. 9241-210: 2010. Ergonomics of human system interaction-Part 210: Human-centred design for interactive systems. </w:t>
      </w:r>
      <w:r w:rsidRPr="000E2DE2">
        <w:rPr>
          <w:rFonts w:ascii="Calibri" w:hAnsi="Calibri"/>
          <w:i/>
          <w:iCs/>
          <w:noProof/>
          <w:sz w:val="22"/>
        </w:rPr>
        <w:t>International Standardization Organization (ISO). Switzerland</w:t>
      </w:r>
      <w:r w:rsidRPr="000E2DE2">
        <w:rPr>
          <w:rFonts w:ascii="Calibri" w:hAnsi="Calibri"/>
          <w:noProof/>
          <w:sz w:val="22"/>
        </w:rPr>
        <w:t>.</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Douglas, L., 2001. 3d data management: Controlling data volume, velocity and variety. </w:t>
      </w:r>
      <w:r w:rsidRPr="000E2DE2">
        <w:rPr>
          <w:rFonts w:ascii="Calibri" w:hAnsi="Calibri"/>
          <w:i/>
          <w:iCs/>
          <w:noProof/>
          <w:sz w:val="22"/>
        </w:rPr>
        <w:t>Gartner. Retrieved</w:t>
      </w:r>
      <w:r w:rsidRPr="000E2DE2">
        <w:rPr>
          <w:rFonts w:ascii="Calibri" w:hAnsi="Calibri"/>
          <w:noProof/>
          <w:sz w:val="22"/>
        </w:rPr>
        <w:t>, 6.</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Earthy, J., Jones, B.S. &amp; Bevan, N., 2001. The improvement of human-centred processes—facing the challenge and reaping the benefit of ISO 13407. </w:t>
      </w:r>
      <w:r w:rsidRPr="000E2DE2">
        <w:rPr>
          <w:rFonts w:ascii="Calibri" w:hAnsi="Calibri"/>
          <w:i/>
          <w:iCs/>
          <w:noProof/>
          <w:sz w:val="22"/>
        </w:rPr>
        <w:t>International Journal of Human-Computer Studies</w:t>
      </w:r>
      <w:r w:rsidRPr="000E2DE2">
        <w:rPr>
          <w:rFonts w:ascii="Calibri" w:hAnsi="Calibri"/>
          <w:noProof/>
          <w:sz w:val="22"/>
        </w:rPr>
        <w:t>, 55(4), pp.553–585. Available at: http://linkinghub.elsevier.com/retrieve/pii/S1071581901904938\nhttp://dx.doi.org/10.1006/ijhc.2001.0493.</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lastRenderedPageBreak/>
        <w:t>Experian, 2014. Mosaic data methodology and build. Available at: http://www.experian.co.uk/assets/marketing-services/presentations/mosaic-data-methodology-and-build.pdf [Accessed August 7,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Finance and Resources Committee, 2016. Finance and Resources Committee ICT Services and Transformation Procurement – Final Stage Report. , (August 2015), pp.1–18.</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Gasson, S., 2003. Human-Centered vs. User-Centered Approaches to Information System Design. </w:t>
      </w:r>
      <w:r w:rsidRPr="000E2DE2">
        <w:rPr>
          <w:rFonts w:ascii="Calibri" w:hAnsi="Calibri"/>
          <w:i/>
          <w:iCs/>
          <w:noProof/>
          <w:sz w:val="22"/>
        </w:rPr>
        <w:t>Journal of Information Technology Theory and Application</w:t>
      </w:r>
      <w:r w:rsidRPr="000E2DE2">
        <w:rPr>
          <w:rFonts w:ascii="Calibri" w:hAnsi="Calibri"/>
          <w:noProof/>
          <w:sz w:val="22"/>
        </w:rPr>
        <w:t>, 5(2), pp.29–46.</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Geertman, S. et al., 2015. </w:t>
      </w:r>
      <w:r w:rsidRPr="000E2DE2">
        <w:rPr>
          <w:rFonts w:ascii="Calibri" w:hAnsi="Calibri"/>
          <w:i/>
          <w:iCs/>
          <w:noProof/>
          <w:sz w:val="22"/>
        </w:rPr>
        <w:t>Planning Support Systems and Smart Cities</w:t>
      </w:r>
      <w:r w:rsidRPr="000E2DE2">
        <w:rPr>
          <w:rFonts w:ascii="Calibri" w:hAnsi="Calibri"/>
          <w:noProof/>
          <w:sz w:val="22"/>
        </w:rPr>
        <w:t>, Springer.</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Gill, K.S., 1996. The foundations of human-centred systems. In </w:t>
      </w:r>
      <w:r w:rsidRPr="000E2DE2">
        <w:rPr>
          <w:rFonts w:ascii="Calibri" w:hAnsi="Calibri"/>
          <w:i/>
          <w:iCs/>
          <w:noProof/>
          <w:sz w:val="22"/>
        </w:rPr>
        <w:t>Human machine symbiosis</w:t>
      </w:r>
      <w:r w:rsidRPr="000E2DE2">
        <w:rPr>
          <w:rFonts w:ascii="Calibri" w:hAnsi="Calibri"/>
          <w:noProof/>
          <w:sz w:val="22"/>
        </w:rPr>
        <w:t>. Springer, pp. 1–68.</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Greenbaum, J., 1993. A design of one’s own: towards participatory design in the United States. </w:t>
      </w:r>
      <w:r w:rsidRPr="000E2DE2">
        <w:rPr>
          <w:rFonts w:ascii="Calibri" w:hAnsi="Calibri"/>
          <w:i/>
          <w:iCs/>
          <w:noProof/>
          <w:sz w:val="22"/>
        </w:rPr>
        <w:t>Participatory design: Principles and practices</w:t>
      </w:r>
      <w:r w:rsidRPr="000E2DE2">
        <w:rPr>
          <w:rFonts w:ascii="Calibri" w:hAnsi="Calibri"/>
          <w:noProof/>
          <w:sz w:val="22"/>
        </w:rPr>
        <w:t>, pp.27–37.</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Gulliksen, J. et al., 2003. Key principles for user-centred systems design. </w:t>
      </w:r>
      <w:r w:rsidRPr="000E2DE2">
        <w:rPr>
          <w:rFonts w:ascii="Calibri" w:hAnsi="Calibri"/>
          <w:i/>
          <w:iCs/>
          <w:noProof/>
          <w:sz w:val="22"/>
        </w:rPr>
        <w:t>Behaviour &amp; Information Technology</w:t>
      </w:r>
      <w:r w:rsidRPr="000E2DE2">
        <w:rPr>
          <w:rFonts w:ascii="Calibri" w:hAnsi="Calibri"/>
          <w:noProof/>
          <w:sz w:val="22"/>
        </w:rPr>
        <w:t>, 22(6), pp.397–409.</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Harvey, I. et al., 1997. Evolutionary Robotics: the Sussex Approach. , 20, pp.205–224. Available at: http://dx.doi.org/10.1016/S0921-8890(96)00067-X.</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IBM, 2015a. Cognos Express Business Intelligence User. Available at: http://www-03.ibm.com/software/products/en/cognos-express-bi-user [Accessed August 14,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IBM, 2015b. IBM Business analytics. Available at: http://www-03.ibm.com/software/products/en/category/business-analytics [Accessed July 9,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IBM, 2015c. IBM Knowledge Centre - Manage External Data. Available at: https://www-304.ibm.com/support/knowledgecenter/SSEP7J_10.2.2/com.ibm.swg.ba.cognos.ug_cr_rptstd.10.2.2.doc/c_rs_cwa_mng_ext_dta.html [Accessed August 3,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IBM, 2015d. IBM Knowledge Centre - Map Data. Available at: https://www-304.ibm.com/support/knowledgecenter/SSEP7J_10.2.2/com.ibm.swg.ba.cognos.ug_cr_rptstd.10.2.2.doc/t_id_rs_persdat_161mapdata.html%23id_rs_persdat_161MapData [Accessed August 3,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IBM, 2015e. IBM Knowledge Centre - Preparing to Work with your External Data. Available at: https://www-304.ibm.com/support/knowledgecenter/#!/SSEP7J_10.2.2/com.ibm.swg.ba.cognos.ug_cr_rptstd.10.2.2.doc/c_prep_ext_data.html%23prep_ext_data [Accessed August 7,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Imhoff, C. &amp; White, C., 2011. Self-Service Business Intelligence-Empowering Users to Generate Insights. </w:t>
      </w:r>
      <w:r w:rsidRPr="000E2DE2">
        <w:rPr>
          <w:rFonts w:ascii="Calibri" w:hAnsi="Calibri"/>
          <w:i/>
          <w:iCs/>
          <w:noProof/>
          <w:sz w:val="22"/>
        </w:rPr>
        <w:t>TDWI best practices report. On the TDWI site: www. tdwi. org</w:t>
      </w:r>
      <w:r w:rsidRPr="000E2DE2">
        <w:rPr>
          <w:rFonts w:ascii="Calibri" w:hAnsi="Calibri"/>
          <w:noProof/>
          <w:sz w:val="22"/>
        </w:rPr>
        <w:t>.</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ISO, I., 1999. 13407: Human-centred design processes for interactive systems. </w:t>
      </w:r>
      <w:r w:rsidRPr="000E2DE2">
        <w:rPr>
          <w:rFonts w:ascii="Calibri" w:hAnsi="Calibri"/>
          <w:i/>
          <w:iCs/>
          <w:noProof/>
          <w:sz w:val="22"/>
        </w:rPr>
        <w:t>Geneva: ISO</w:t>
      </w:r>
      <w:r w:rsidRPr="000E2DE2">
        <w:rPr>
          <w:rFonts w:ascii="Calibri" w:hAnsi="Calibri"/>
          <w:noProof/>
          <w:sz w:val="22"/>
        </w:rPr>
        <w:t>.</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lastRenderedPageBreak/>
        <w:t xml:space="preserve">Klopp, J. et al., 2015. Leveraging Cellphones for Wayfinding and Journey Planning in Semi-formal Bus Systems: Lessons from Digital Matatus in Nairobi. In </w:t>
      </w:r>
      <w:r w:rsidRPr="000E2DE2">
        <w:rPr>
          <w:rFonts w:ascii="Calibri" w:hAnsi="Calibri"/>
          <w:i/>
          <w:iCs/>
          <w:noProof/>
          <w:sz w:val="22"/>
        </w:rPr>
        <w:t>Planning Support Systems and Smart Cities</w:t>
      </w:r>
      <w:r w:rsidRPr="000E2DE2">
        <w:rPr>
          <w:rFonts w:ascii="Calibri" w:hAnsi="Calibri"/>
          <w:noProof/>
          <w:sz w:val="22"/>
        </w:rPr>
        <w:t>. Springer, pp. 227–241.</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Kurosu, M., 2011. </w:t>
      </w:r>
      <w:r w:rsidRPr="000E2DE2">
        <w:rPr>
          <w:rFonts w:ascii="Calibri" w:hAnsi="Calibri"/>
          <w:i/>
          <w:iCs/>
          <w:noProof/>
          <w:sz w:val="22"/>
        </w:rPr>
        <w:t>Human centered design</w:t>
      </w:r>
      <w:r w:rsidRPr="000E2DE2">
        <w:rPr>
          <w:rFonts w:ascii="Calibri" w:hAnsi="Calibri"/>
          <w:noProof/>
          <w:sz w:val="22"/>
        </w:rPr>
        <w:t>, Springer.</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Lahrmann, G. et al., 2011. Business intelligence maturity: Development and evaluation of a theoretical model. </w:t>
      </w:r>
      <w:r w:rsidRPr="000E2DE2">
        <w:rPr>
          <w:rFonts w:ascii="Calibri" w:hAnsi="Calibri"/>
          <w:i/>
          <w:iCs/>
          <w:noProof/>
          <w:sz w:val="22"/>
        </w:rPr>
        <w:t>Proceedings of the Annual Hawaii International Conference on System Sciences</w:t>
      </w:r>
      <w:r w:rsidRPr="000E2DE2">
        <w:rPr>
          <w:rFonts w:ascii="Calibri" w:hAnsi="Calibri"/>
          <w:noProof/>
          <w:sz w:val="22"/>
        </w:rPr>
        <w:t>, pp.1–10.</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Liem, A. &amp; Sanders, E.B.N., 2011. The impact of human-centred design workshops in strategic design projects. </w:t>
      </w:r>
      <w:r w:rsidRPr="000E2DE2">
        <w:rPr>
          <w:rFonts w:ascii="Calibri" w:hAnsi="Calibri"/>
          <w:i/>
          <w:iCs/>
          <w:noProof/>
          <w:sz w:val="22"/>
        </w:rPr>
        <w:t>Lecture Notes in Computer Science (including subseries Lecture Notes in Artificial Intelligence and Lecture Notes in Bioinformatics)</w:t>
      </w:r>
      <w:r w:rsidRPr="000E2DE2">
        <w:rPr>
          <w:rFonts w:ascii="Calibri" w:hAnsi="Calibri"/>
          <w:noProof/>
          <w:sz w:val="22"/>
        </w:rPr>
        <w:t>, 6776 LNCS, pp.110–119.</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Maguire, M., 2001. Methods to support human-centred design. </w:t>
      </w:r>
      <w:r w:rsidRPr="000E2DE2">
        <w:rPr>
          <w:rFonts w:ascii="Calibri" w:hAnsi="Calibri"/>
          <w:i/>
          <w:iCs/>
          <w:noProof/>
          <w:sz w:val="22"/>
        </w:rPr>
        <w:t>International Journal of Human-Computer Studies</w:t>
      </w:r>
      <w:r w:rsidRPr="000E2DE2">
        <w:rPr>
          <w:rFonts w:ascii="Calibri" w:hAnsi="Calibri"/>
          <w:noProof/>
          <w:sz w:val="22"/>
        </w:rPr>
        <w:t>, 55(4), pp.587–634. Available at: http://www.sciencedirect.com/science/article/pii/S1071581901905038\nhttp://ac.els-cdn.com/S1071581901905038/1-s2.0-S1071581901905038-main.pdf?_tid=f8ea644e-69f8-11e2-9f7c-00000aab0f6b&amp;acdnat=1359453062_0364809ffb4966275f7843c58d4b4082.</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Mark One, 2014. Vessyl. Available at: https://www.myvessyl.com/ [Accessed August 11,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McAfee, A. &amp; Brynjolfsson, E., 2012. Big Data. The management revolution. </w:t>
      </w:r>
      <w:r w:rsidRPr="000E2DE2">
        <w:rPr>
          <w:rFonts w:ascii="Calibri" w:hAnsi="Calibri"/>
          <w:i/>
          <w:iCs/>
          <w:noProof/>
          <w:sz w:val="22"/>
        </w:rPr>
        <w:t>Harvard Buiness Review</w:t>
      </w:r>
      <w:r w:rsidRPr="000E2DE2">
        <w:rPr>
          <w:rFonts w:ascii="Calibri" w:hAnsi="Calibri"/>
          <w:noProof/>
          <w:sz w:val="22"/>
        </w:rPr>
        <w:t>, 90(10), pp.61–68. Available at: http://www.buyukverienstitusu.com/s/1870/i/Big_Data_2.pdf.</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Microsoft, 2015. Self-service insight for everyone from any data. Available at: http://www.microsoft.com/en-gb/server-cloud/solutions/business-intelligence/self-service.aspx [Accessed August 14,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Minelli, M., Chambers, M. &amp; Dhiraj, A., 2012. </w:t>
      </w:r>
      <w:r w:rsidRPr="000E2DE2">
        <w:rPr>
          <w:rFonts w:ascii="Calibri" w:hAnsi="Calibri"/>
          <w:i/>
          <w:iCs/>
          <w:noProof/>
          <w:sz w:val="22"/>
        </w:rPr>
        <w:t>Big data, big analytics: emerging business intelligence and analytic trends for today’s businesses</w:t>
      </w:r>
      <w:r w:rsidRPr="000E2DE2">
        <w:rPr>
          <w:rFonts w:ascii="Calibri" w:hAnsi="Calibri"/>
          <w:noProof/>
          <w:sz w:val="22"/>
        </w:rPr>
        <w:t>, John Wiley &amp; Sons.</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MIT, Knowledge Base - search results for “Cognos Report Studio.” Available at: http://kb.mit.edu/confluence/dosearchsite.action?key=conf_global&amp;searchQuery.queryString=cognos+report+studio&amp;searchQuery.spaceKey=conf_global.</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MIT Media Lab, 2015. The Incredible Jun: A Town that Runs on Social Media. Available at: https://medium.com/@socialmachines/the-incredible-jun-a-town-that-runs-on-social-media-49d3d0d4590 [Accessed August 11,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Neirotti, P. et al., 2014. Current trends in smart city initiatives: Some stylised facts. </w:t>
      </w:r>
      <w:r w:rsidRPr="000E2DE2">
        <w:rPr>
          <w:rFonts w:ascii="Calibri" w:hAnsi="Calibri"/>
          <w:i/>
          <w:iCs/>
          <w:noProof/>
          <w:sz w:val="22"/>
        </w:rPr>
        <w:t>Cities</w:t>
      </w:r>
      <w:r w:rsidRPr="000E2DE2">
        <w:rPr>
          <w:rFonts w:ascii="Calibri" w:hAnsi="Calibri"/>
          <w:noProof/>
          <w:sz w:val="22"/>
        </w:rPr>
        <w:t>, 38, pp.25–36. Available at: http://dx.doi.org/10.1016/j.cities.2013.12.010.</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Nickerson, R.S., 1969. Man-computer interaction: A challenge for human factors research. </w:t>
      </w:r>
      <w:r w:rsidRPr="000E2DE2">
        <w:rPr>
          <w:rFonts w:ascii="Calibri" w:hAnsi="Calibri"/>
          <w:i/>
          <w:iCs/>
          <w:noProof/>
          <w:sz w:val="22"/>
        </w:rPr>
        <w:t>Ergonomics</w:t>
      </w:r>
      <w:r w:rsidRPr="000E2DE2">
        <w:rPr>
          <w:rFonts w:ascii="Calibri" w:hAnsi="Calibri"/>
          <w:noProof/>
          <w:sz w:val="22"/>
        </w:rPr>
        <w:t>, 12(4), pp.501–517.</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NIST, 2015. NIST Big Data Working Group (NBD-WG). Available at: http://bigdatawg.nist.gov/home.php [Accessed July 10,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Norman, D., 1988. The Design of Everyday Things (Originally published: The psychology of everyday things). </w:t>
      </w:r>
      <w:r w:rsidRPr="000E2DE2">
        <w:rPr>
          <w:rFonts w:ascii="Calibri" w:hAnsi="Calibri"/>
          <w:i/>
          <w:iCs/>
          <w:noProof/>
          <w:sz w:val="22"/>
        </w:rPr>
        <w:t>The Design of Everyday Things (Originally published: The psychology of everyday things)</w:t>
      </w:r>
      <w:r w:rsidRPr="000E2DE2">
        <w:rPr>
          <w:rFonts w:ascii="Calibri" w:hAnsi="Calibri"/>
          <w:noProof/>
          <w:sz w:val="22"/>
        </w:rPr>
        <w:t>.</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lastRenderedPageBreak/>
        <w:t xml:space="preserve">Norman, D.A., 2013. </w:t>
      </w:r>
      <w:r w:rsidRPr="000E2DE2">
        <w:rPr>
          <w:rFonts w:ascii="Calibri" w:hAnsi="Calibri"/>
          <w:i/>
          <w:iCs/>
          <w:noProof/>
          <w:sz w:val="22"/>
        </w:rPr>
        <w:t>The design of everyday things: Revised and expanded edition</w:t>
      </w:r>
      <w:r w:rsidRPr="000E2DE2">
        <w:rPr>
          <w:rFonts w:ascii="Calibri" w:hAnsi="Calibri"/>
          <w:noProof/>
          <w:sz w:val="22"/>
        </w:rPr>
        <w:t>, Basic books.</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Norman, D.A. &amp; Draper, S.W., 1986. User centered system design.</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NYC MODA, 2014. NYC Analytics. Available at: http://www.nyc.gov/html/analytics/html/initiatives/Initiatives.shtml [Accessed August 14,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Power, D.J., 2008. Decision support systems: a historical overview. In </w:t>
      </w:r>
      <w:r w:rsidRPr="000E2DE2">
        <w:rPr>
          <w:rFonts w:ascii="Calibri" w:hAnsi="Calibri"/>
          <w:i/>
          <w:iCs/>
          <w:noProof/>
          <w:sz w:val="22"/>
        </w:rPr>
        <w:t>Handbook on Decision Support Systems 1</w:t>
      </w:r>
      <w:r w:rsidRPr="000E2DE2">
        <w:rPr>
          <w:rFonts w:ascii="Calibri" w:hAnsi="Calibri"/>
          <w:noProof/>
          <w:sz w:val="22"/>
        </w:rPr>
        <w:t>. Springer, pp. 121–140.</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Prahalad, C. &amp; Ramaswamy, V., 2000. Co-opting customer competence. </w:t>
      </w:r>
      <w:r w:rsidRPr="000E2DE2">
        <w:rPr>
          <w:rFonts w:ascii="Calibri" w:hAnsi="Calibri"/>
          <w:i/>
          <w:iCs/>
          <w:noProof/>
          <w:sz w:val="22"/>
        </w:rPr>
        <w:t>Harvard business review</w:t>
      </w:r>
      <w:r w:rsidRPr="000E2DE2">
        <w:rPr>
          <w:rFonts w:ascii="Calibri" w:hAnsi="Calibri"/>
          <w:noProof/>
          <w:sz w:val="22"/>
        </w:rPr>
        <w:t>, pp.1–8. Available at: http://www.sld.cu/galerias/pdf/sitios/infodir/coopting_customer_competence.pdf.</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Qlik, 2015. Self-Service BI. Available at: http://global.qlik.com/uk/explore/products/empowers-it [Accessed August 14, 2015].</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Ritter, F.E., Baxter, G.D. &amp; Churchill, E.F., 2014. </w:t>
      </w:r>
      <w:r w:rsidRPr="000E2DE2">
        <w:rPr>
          <w:rFonts w:ascii="Calibri" w:hAnsi="Calibri"/>
          <w:i/>
          <w:iCs/>
          <w:noProof/>
          <w:sz w:val="22"/>
        </w:rPr>
        <w:t>Foundations for Designing User-Centered Systems</w:t>
      </w:r>
      <w:r w:rsidRPr="000E2DE2">
        <w:rPr>
          <w:rFonts w:ascii="Calibri" w:hAnsi="Calibri"/>
          <w:noProof/>
          <w:sz w:val="22"/>
        </w:rPr>
        <w:t>, Springer.</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Robert, B., 1965. The New utopians: A Study of Systems Design and Social Change. </w:t>
      </w:r>
      <w:r w:rsidRPr="000E2DE2">
        <w:rPr>
          <w:rFonts w:ascii="Calibri" w:hAnsi="Calibri"/>
          <w:i/>
          <w:iCs/>
          <w:noProof/>
          <w:sz w:val="22"/>
        </w:rPr>
        <w:t>Englewood Cliffs</w:t>
      </w:r>
      <w:r w:rsidRPr="000E2DE2">
        <w:rPr>
          <w:rFonts w:ascii="Calibri" w:hAnsi="Calibri"/>
          <w:noProof/>
          <w:sz w:val="22"/>
        </w:rPr>
        <w:t>, pp.47–49.</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Sacu, C. &amp; Spruit, M., 2010. BIDM-The Business Intelligence Development Model. In </w:t>
      </w:r>
      <w:r w:rsidRPr="000E2DE2">
        <w:rPr>
          <w:rFonts w:ascii="Calibri" w:hAnsi="Calibri"/>
          <w:i/>
          <w:iCs/>
          <w:noProof/>
          <w:sz w:val="22"/>
        </w:rPr>
        <w:t>ICEIS (1)</w:t>
      </w:r>
      <w:r w:rsidRPr="000E2DE2">
        <w:rPr>
          <w:rFonts w:ascii="Calibri" w:hAnsi="Calibri"/>
          <w:noProof/>
          <w:sz w:val="22"/>
        </w:rPr>
        <w:t>. pp. 288–293.</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Verganti, R., 2013. </w:t>
      </w:r>
      <w:r w:rsidRPr="000E2DE2">
        <w:rPr>
          <w:rFonts w:ascii="Calibri" w:hAnsi="Calibri"/>
          <w:i/>
          <w:iCs/>
          <w:noProof/>
          <w:sz w:val="22"/>
        </w:rPr>
        <w:t>Design driven innovation: changing the rules of competition by radically innovating what things mean</w:t>
      </w:r>
      <w:r w:rsidRPr="000E2DE2">
        <w:rPr>
          <w:rFonts w:ascii="Calibri" w:hAnsi="Calibri"/>
          <w:noProof/>
          <w:sz w:val="22"/>
        </w:rPr>
        <w:t>, Harvard Business Press.</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Ward, J.S. &amp; Barker, A., 2013. Undefined By Data: A Survey of Big Data Definitions. </w:t>
      </w:r>
      <w:r w:rsidRPr="000E2DE2">
        <w:rPr>
          <w:rFonts w:ascii="Calibri" w:hAnsi="Calibri"/>
          <w:i/>
          <w:iCs/>
          <w:noProof/>
          <w:sz w:val="22"/>
        </w:rPr>
        <w:t>arXiv.org</w:t>
      </w:r>
      <w:r w:rsidRPr="000E2DE2">
        <w:rPr>
          <w:rFonts w:ascii="Calibri" w:hAnsi="Calibri"/>
          <w:noProof/>
          <w:sz w:val="22"/>
        </w:rPr>
        <w:t>. Available at: http://arxiv.org/abs/1309.5821\npapers3://publication/uuid/63831F5F-B214-46D5-8A86-671042BE993F.</w:t>
      </w:r>
    </w:p>
    <w:p w:rsidR="000E2DE2" w:rsidRPr="000E2DE2" w:rsidRDefault="000E2DE2">
      <w:pPr>
        <w:pStyle w:val="NormalWeb"/>
        <w:ind w:left="480" w:hanging="480"/>
        <w:divId w:val="919870935"/>
        <w:rPr>
          <w:rFonts w:ascii="Calibri" w:hAnsi="Calibri"/>
          <w:noProof/>
          <w:sz w:val="22"/>
        </w:rPr>
      </w:pPr>
      <w:r w:rsidRPr="000E2DE2">
        <w:rPr>
          <w:rFonts w:ascii="Calibri" w:hAnsi="Calibri"/>
          <w:noProof/>
          <w:sz w:val="22"/>
        </w:rPr>
        <w:t xml:space="preserve">Witten, I.H. &amp; Frank, E., 2005. </w:t>
      </w:r>
      <w:r w:rsidRPr="000E2DE2">
        <w:rPr>
          <w:rFonts w:ascii="Calibri" w:hAnsi="Calibri"/>
          <w:i/>
          <w:iCs/>
          <w:noProof/>
          <w:sz w:val="22"/>
        </w:rPr>
        <w:t>Data Mining: Practical machine learning tools and techniques</w:t>
      </w:r>
      <w:r w:rsidRPr="000E2DE2">
        <w:rPr>
          <w:rFonts w:ascii="Calibri" w:hAnsi="Calibri"/>
          <w:noProof/>
          <w:sz w:val="22"/>
        </w:rPr>
        <w:t>, Morgan Kaufmann.</w:t>
      </w:r>
    </w:p>
    <w:p w:rsidR="004F518B" w:rsidRDefault="004F518B" w:rsidP="000E2DE2">
      <w:pPr>
        <w:pStyle w:val="NormalWeb"/>
        <w:ind w:left="480" w:hanging="480"/>
        <w:divId w:val="420569409"/>
      </w:pPr>
      <w:r>
        <w:fldChar w:fldCharType="end"/>
      </w:r>
    </w:p>
    <w:sectPr w:rsidR="004F518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3" w:author="mike" w:date="2015-08-12T11:23:00Z" w:initials="m">
    <w:p w:rsidR="00472641" w:rsidRDefault="00472641">
      <w:pPr>
        <w:pStyle w:val="CommentText"/>
      </w:pPr>
      <w:r>
        <w:rPr>
          <w:rStyle w:val="CommentReference"/>
        </w:rPr>
        <w:annotationRef/>
      </w:r>
      <w:r>
        <w:t>Explain what UPRN stands for – Unique property Reference Number</w:t>
      </w:r>
    </w:p>
  </w:comment>
  <w:comment w:id="26" w:author="mike" w:date="2015-07-29T17:55:00Z" w:initials="m">
    <w:p w:rsidR="00472641" w:rsidRDefault="00472641" w:rsidP="00905739">
      <w:pPr>
        <w:pStyle w:val="CommentText"/>
      </w:pPr>
      <w:r>
        <w:rPr>
          <w:rStyle w:val="CommentReference"/>
        </w:rPr>
        <w:annotationRef/>
      </w:r>
      <w:r>
        <w:t xml:space="preserve">Kevin’s name on the </w:t>
      </w:r>
      <w:proofErr w:type="spellStart"/>
      <w:r>
        <w:t>scrn</w:t>
      </w:r>
      <w:proofErr w:type="spellEnd"/>
      <w:r>
        <w:t xml:space="preserve"> shot</w:t>
      </w:r>
    </w:p>
  </w:comment>
  <w:comment w:id="27" w:author="mike" w:date="2015-08-11T14:59:00Z" w:initials="m">
    <w:p w:rsidR="00472641" w:rsidRDefault="00472641">
      <w:pPr>
        <w:pStyle w:val="CommentText"/>
      </w:pPr>
      <w:r>
        <w:rPr>
          <w:rStyle w:val="CommentReference"/>
        </w:rPr>
        <w:annotationRef/>
      </w:r>
      <w:r>
        <w:t>Review references to have (IBM 2015, a) b, c</w:t>
      </w:r>
    </w:p>
  </w:comment>
  <w:comment w:id="31" w:author="mike" w:date="2015-08-04T17:49:00Z" w:initials="m">
    <w:p w:rsidR="00472641" w:rsidRDefault="00472641" w:rsidP="00875A64">
      <w:pPr>
        <w:pStyle w:val="CommentText"/>
      </w:pPr>
      <w:r>
        <w:rPr>
          <w:rStyle w:val="CommentReference"/>
        </w:rPr>
        <w:annotationRef/>
      </w:r>
      <w:r>
        <w:t>Here “people diagram” with Sally and Andy</w:t>
      </w:r>
    </w:p>
  </w:comment>
  <w:comment w:id="35" w:author="mike" w:date="2015-08-02T15:52:00Z" w:initials="m">
    <w:p w:rsidR="00472641" w:rsidRDefault="00472641">
      <w:pPr>
        <w:pStyle w:val="CommentText"/>
      </w:pPr>
      <w:r>
        <w:rPr>
          <w:rStyle w:val="CommentReference"/>
        </w:rPr>
        <w:annotationRef/>
      </w:r>
      <w:r>
        <w:t>Where is filter for many channels?</w:t>
      </w:r>
    </w:p>
  </w:comment>
  <w:comment w:id="36" w:author="mike" w:date="2015-08-02T16:02:00Z" w:initials="m">
    <w:p w:rsidR="00472641" w:rsidRDefault="00472641">
      <w:pPr>
        <w:pStyle w:val="CommentText"/>
      </w:pPr>
      <w:r>
        <w:rPr>
          <w:rStyle w:val="CommentReference"/>
        </w:rPr>
        <w:annotationRef/>
      </w:r>
      <w:r>
        <w:t>Regenerate this screen without empty entries in the source data (4,239)</w:t>
      </w:r>
    </w:p>
  </w:comment>
  <w:comment w:id="37" w:author="mike" w:date="2015-08-12T11:33:00Z" w:initials="m">
    <w:p w:rsidR="00472641" w:rsidRDefault="00472641">
      <w:pPr>
        <w:pStyle w:val="CommentText"/>
      </w:pPr>
      <w:r>
        <w:rPr>
          <w:rStyle w:val="CommentReference"/>
        </w:rPr>
        <w:annotationRef/>
      </w:r>
      <w:r>
        <w:t>This is the same screen as previous one, I did not make a separate list for this</w:t>
      </w:r>
    </w:p>
  </w:comment>
  <w:comment w:id="38" w:author="mike" w:date="2015-08-02T16:22:00Z" w:initials="m">
    <w:p w:rsidR="00472641" w:rsidRDefault="00472641">
      <w:pPr>
        <w:pStyle w:val="CommentText"/>
      </w:pPr>
      <w:r>
        <w:rPr>
          <w:rStyle w:val="CommentReference"/>
        </w:rPr>
        <w:annotationRef/>
      </w:r>
      <w:r>
        <w:t xml:space="preserve">Regenerate this screen, rename fields, e.g. Data Item 1, group using </w:t>
      </w:r>
      <w:proofErr w:type="spellStart"/>
      <w:r>
        <w:t>uprn</w:t>
      </w:r>
      <w:proofErr w:type="spellEnd"/>
      <w:r>
        <w:t xml:space="preserve"> and day, order by day</w:t>
      </w:r>
    </w:p>
  </w:comment>
  <w:comment w:id="39" w:author="mike" w:date="2015-08-02T16:07:00Z" w:initials="m">
    <w:p w:rsidR="00472641" w:rsidRDefault="00472641">
      <w:pPr>
        <w:pStyle w:val="CommentText"/>
      </w:pPr>
      <w:r>
        <w:rPr>
          <w:rStyle w:val="CommentReference"/>
        </w:rPr>
        <w:annotationRef/>
      </w:r>
      <w:r>
        <w:t>Centre all images in the entire dissertation, centre all captions</w:t>
      </w:r>
    </w:p>
  </w:comment>
  <w:comment w:id="42" w:author="mike" w:date="2015-08-04T16:39:00Z" w:initials="m">
    <w:p w:rsidR="00472641" w:rsidRDefault="00472641">
      <w:pPr>
        <w:pStyle w:val="CommentText"/>
      </w:pPr>
      <w:r>
        <w:rPr>
          <w:rStyle w:val="CommentReference"/>
        </w:rPr>
        <w:annotationRef/>
      </w:r>
      <w:r>
        <w:t>Describe it with Mosaic personas</w:t>
      </w:r>
    </w:p>
  </w:comment>
  <w:comment w:id="43" w:author="mike" w:date="2015-08-10T12:54:00Z" w:initials="m">
    <w:p w:rsidR="00472641" w:rsidRDefault="00472641">
      <w:pPr>
        <w:pStyle w:val="CommentText"/>
      </w:pPr>
      <w:r>
        <w:rPr>
          <w:rStyle w:val="CommentReference"/>
        </w:rPr>
        <w:annotationRef/>
      </w:r>
      <w:r>
        <w:t>Change name of data series</w:t>
      </w:r>
    </w:p>
  </w:comment>
  <w:comment w:id="47" w:author="mike" w:date="2015-08-02T19:05:00Z" w:initials="m">
    <w:p w:rsidR="00472641" w:rsidRDefault="00472641" w:rsidP="00EC74D3">
      <w:pPr>
        <w:pStyle w:val="CommentText"/>
      </w:pPr>
      <w:r>
        <w:rPr>
          <w:rStyle w:val="CommentReference"/>
        </w:rPr>
        <w:annotationRef/>
      </w:r>
      <w:r>
        <w:t>Maybe it’s too harsh?</w:t>
      </w:r>
    </w:p>
  </w:comment>
  <w:comment w:id="54" w:author="mike" w:date="2015-08-10T11:26:00Z" w:initials="m">
    <w:p w:rsidR="00472641" w:rsidRDefault="00472641">
      <w:pPr>
        <w:pStyle w:val="CommentText"/>
      </w:pPr>
      <w:r>
        <w:rPr>
          <w:rStyle w:val="CommentReference"/>
        </w:rPr>
        <w:annotationRef/>
      </w:r>
      <w:r>
        <w:t>Confirm after delivery phase (confirm with Sally)</w:t>
      </w:r>
    </w:p>
  </w:comment>
  <w:comment w:id="58" w:author="mike" w:date="2015-08-10T11:20:00Z" w:initials="m">
    <w:p w:rsidR="00472641" w:rsidRDefault="00472641">
      <w:pPr>
        <w:pStyle w:val="CommentText"/>
      </w:pPr>
      <w:r>
        <w:rPr>
          <w:rStyle w:val="CommentReference"/>
        </w:rPr>
        <w:annotationRef/>
      </w:r>
      <w:r>
        <w:t>Describe in a few words how successful the implementations were in addressing the problems</w:t>
      </w:r>
    </w:p>
  </w:comment>
  <w:comment w:id="59" w:author="mike" w:date="2015-08-10T11:06:00Z" w:initials="m">
    <w:p w:rsidR="00472641" w:rsidRDefault="00472641">
      <w:pPr>
        <w:pStyle w:val="CommentText"/>
      </w:pPr>
      <w:r>
        <w:rPr>
          <w:rStyle w:val="CommentReference"/>
        </w:rPr>
        <w:annotationRef/>
      </w:r>
      <w:r>
        <w:t>After presentation</w:t>
      </w:r>
    </w:p>
  </w:comment>
  <w:comment w:id="60" w:author="mike" w:date="2015-08-10T13:18:00Z" w:initials="m">
    <w:p w:rsidR="00472641" w:rsidRDefault="00472641">
      <w:pPr>
        <w:pStyle w:val="CommentText"/>
      </w:pPr>
      <w:r>
        <w:rPr>
          <w:rStyle w:val="CommentReference"/>
        </w:rPr>
        <w:annotationRef/>
      </w:r>
      <w:r>
        <w:t>Elaborate on that</w:t>
      </w:r>
    </w:p>
  </w:comment>
  <w:comment w:id="63" w:author="mike" w:date="2015-08-07T17:17:00Z" w:initials="m">
    <w:p w:rsidR="00472641" w:rsidRDefault="00472641">
      <w:pPr>
        <w:pStyle w:val="CommentText"/>
      </w:pPr>
      <w:r>
        <w:rPr>
          <w:rStyle w:val="CommentReference"/>
        </w:rPr>
        <w:annotationRef/>
      </w:r>
      <w:r>
        <w:t>Correct screen shot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A1EAB"/>
    <w:multiLevelType w:val="hybridMultilevel"/>
    <w:tmpl w:val="8EBA0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CE852C5"/>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EE87DE8"/>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42C21E1"/>
    <w:multiLevelType w:val="hybridMultilevel"/>
    <w:tmpl w:val="6E089B8C"/>
    <w:lvl w:ilvl="0" w:tplc="041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880198E"/>
    <w:multiLevelType w:val="hybridMultilevel"/>
    <w:tmpl w:val="48E85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8E30196"/>
    <w:multiLevelType w:val="hybridMultilevel"/>
    <w:tmpl w:val="FCA25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C023BFB"/>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EF37E6D"/>
    <w:multiLevelType w:val="hybridMultilevel"/>
    <w:tmpl w:val="D05022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92C4547"/>
    <w:multiLevelType w:val="hybridMultilevel"/>
    <w:tmpl w:val="FC8067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98767AE"/>
    <w:multiLevelType w:val="hybridMultilevel"/>
    <w:tmpl w:val="99E44E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11">
    <w:nsid w:val="3080668C"/>
    <w:multiLevelType w:val="hybridMultilevel"/>
    <w:tmpl w:val="39DC3A62"/>
    <w:lvl w:ilvl="0" w:tplc="98BE50B2">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461308E"/>
    <w:multiLevelType w:val="hybridMultilevel"/>
    <w:tmpl w:val="0E6C8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D1C0E49"/>
    <w:multiLevelType w:val="hybridMultilevel"/>
    <w:tmpl w:val="7F321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E310F87"/>
    <w:multiLevelType w:val="hybridMultilevel"/>
    <w:tmpl w:val="D3AE326C"/>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17">
    <w:nsid w:val="42062320"/>
    <w:multiLevelType w:val="hybridMultilevel"/>
    <w:tmpl w:val="81D2D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4F94C20"/>
    <w:multiLevelType w:val="hybridMultilevel"/>
    <w:tmpl w:val="71707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7FA059E"/>
    <w:multiLevelType w:val="hybridMultilevel"/>
    <w:tmpl w:val="5B6259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7FB3737"/>
    <w:multiLevelType w:val="hybridMultilevel"/>
    <w:tmpl w:val="CF3023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8EB1B58"/>
    <w:multiLevelType w:val="hybridMultilevel"/>
    <w:tmpl w:val="4AAAF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E4B60A0"/>
    <w:multiLevelType w:val="hybridMultilevel"/>
    <w:tmpl w:val="79C28736"/>
    <w:lvl w:ilvl="0" w:tplc="22A42E8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BC85EAC"/>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01F4122"/>
    <w:multiLevelType w:val="hybridMultilevel"/>
    <w:tmpl w:val="CA327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2EF2A96"/>
    <w:multiLevelType w:val="hybridMultilevel"/>
    <w:tmpl w:val="E5188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69982916"/>
    <w:multiLevelType w:val="hybridMultilevel"/>
    <w:tmpl w:val="D834C4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6A09219F"/>
    <w:multiLevelType w:val="multilevel"/>
    <w:tmpl w:val="523AE9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theme="minorBidi"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1353D80"/>
    <w:multiLevelType w:val="hybridMultilevel"/>
    <w:tmpl w:val="16866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1592866"/>
    <w:multiLevelType w:val="hybridMultilevel"/>
    <w:tmpl w:val="08A27F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24228D1"/>
    <w:multiLevelType w:val="hybridMultilevel"/>
    <w:tmpl w:val="4C9441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30B39C3"/>
    <w:multiLevelType w:val="hybridMultilevel"/>
    <w:tmpl w:val="444ED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59117C4"/>
    <w:multiLevelType w:val="hybridMultilevel"/>
    <w:tmpl w:val="F93AD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71A6C88"/>
    <w:multiLevelType w:val="hybridMultilevel"/>
    <w:tmpl w:val="D8F6D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9D82F87"/>
    <w:multiLevelType w:val="hybridMultilevel"/>
    <w:tmpl w:val="36FCC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10"/>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6"/>
  </w:num>
  <w:num w:numId="5">
    <w:abstractNumId w:val="29"/>
  </w:num>
  <w:num w:numId="6">
    <w:abstractNumId w:val="14"/>
  </w:num>
  <w:num w:numId="7">
    <w:abstractNumId w:val="12"/>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3"/>
  </w:num>
  <w:num w:numId="13">
    <w:abstractNumId w:val="22"/>
  </w:num>
  <w:num w:numId="14">
    <w:abstractNumId w:val="15"/>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3"/>
  </w:num>
  <w:num w:numId="17">
    <w:abstractNumId w:val="30"/>
  </w:num>
  <w:num w:numId="18">
    <w:abstractNumId w:val="35"/>
  </w:num>
  <w:num w:numId="19">
    <w:abstractNumId w:val="21"/>
  </w:num>
  <w:num w:numId="20">
    <w:abstractNumId w:val="16"/>
  </w:num>
  <w:num w:numId="21">
    <w:abstractNumId w:val="33"/>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num>
  <w:num w:numId="25">
    <w:abstractNumId w:val="34"/>
  </w:num>
  <w:num w:numId="26">
    <w:abstractNumId w:val="8"/>
  </w:num>
  <w:num w:numId="27">
    <w:abstractNumId w:val="4"/>
  </w:num>
  <w:num w:numId="28">
    <w:abstractNumId w:val="18"/>
  </w:num>
  <w:num w:numId="29">
    <w:abstractNumId w:val="9"/>
  </w:num>
  <w:num w:numId="30">
    <w:abstractNumId w:val="13"/>
  </w:num>
  <w:num w:numId="31">
    <w:abstractNumId w:val="17"/>
  </w:num>
  <w:num w:numId="32">
    <w:abstractNumId w:val="19"/>
  </w:num>
  <w:num w:numId="33">
    <w:abstractNumId w:val="6"/>
  </w:num>
  <w:num w:numId="34">
    <w:abstractNumId w:val="36"/>
  </w:num>
  <w:num w:numId="35">
    <w:abstractNumId w:val="1"/>
  </w:num>
  <w:num w:numId="36">
    <w:abstractNumId w:val="5"/>
  </w:num>
  <w:num w:numId="37">
    <w:abstractNumId w:val="28"/>
  </w:num>
  <w:num w:numId="38">
    <w:abstractNumId w:val="25"/>
  </w:num>
  <w:num w:numId="39">
    <w:abstractNumId w:val="7"/>
  </w:num>
  <w:num w:numId="40">
    <w:abstractNumId w:val="0"/>
  </w:num>
  <w:num w:numId="41">
    <w:abstractNumId w:val="31"/>
  </w:num>
  <w:num w:numId="42">
    <w:abstractNumId w:val="32"/>
  </w:num>
  <w:num w:numId="43">
    <w:abstractNumId w:val="20"/>
  </w:num>
  <w:num w:numId="4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002561"/>
    <w:rsid w:val="000118CF"/>
    <w:rsid w:val="00011BD2"/>
    <w:rsid w:val="00014BBD"/>
    <w:rsid w:val="000312A3"/>
    <w:rsid w:val="000314CC"/>
    <w:rsid w:val="000319FE"/>
    <w:rsid w:val="000362BA"/>
    <w:rsid w:val="000364DD"/>
    <w:rsid w:val="00065A20"/>
    <w:rsid w:val="0007159F"/>
    <w:rsid w:val="00073006"/>
    <w:rsid w:val="0008338D"/>
    <w:rsid w:val="000A04B9"/>
    <w:rsid w:val="000A1AD6"/>
    <w:rsid w:val="000A3B2B"/>
    <w:rsid w:val="000B1557"/>
    <w:rsid w:val="000B3AC3"/>
    <w:rsid w:val="000C39E1"/>
    <w:rsid w:val="000D6A74"/>
    <w:rsid w:val="000E2DE2"/>
    <w:rsid w:val="000F277B"/>
    <w:rsid w:val="00104BE8"/>
    <w:rsid w:val="0011064E"/>
    <w:rsid w:val="00110DC6"/>
    <w:rsid w:val="00114098"/>
    <w:rsid w:val="00114264"/>
    <w:rsid w:val="00120282"/>
    <w:rsid w:val="00131660"/>
    <w:rsid w:val="00133839"/>
    <w:rsid w:val="00135030"/>
    <w:rsid w:val="00144B5B"/>
    <w:rsid w:val="00150382"/>
    <w:rsid w:val="00155B1D"/>
    <w:rsid w:val="00157D5C"/>
    <w:rsid w:val="00171B55"/>
    <w:rsid w:val="001733D9"/>
    <w:rsid w:val="001737B6"/>
    <w:rsid w:val="00174CF3"/>
    <w:rsid w:val="001858AE"/>
    <w:rsid w:val="00186D04"/>
    <w:rsid w:val="001B06BD"/>
    <w:rsid w:val="001B3C7A"/>
    <w:rsid w:val="001B41CF"/>
    <w:rsid w:val="001C5B0F"/>
    <w:rsid w:val="001C7D08"/>
    <w:rsid w:val="001F5F84"/>
    <w:rsid w:val="00212683"/>
    <w:rsid w:val="002242CA"/>
    <w:rsid w:val="002278DA"/>
    <w:rsid w:val="00230E01"/>
    <w:rsid w:val="00233E17"/>
    <w:rsid w:val="002514C8"/>
    <w:rsid w:val="00253631"/>
    <w:rsid w:val="00254B57"/>
    <w:rsid w:val="002574F1"/>
    <w:rsid w:val="00263594"/>
    <w:rsid w:val="002638B6"/>
    <w:rsid w:val="00264DDA"/>
    <w:rsid w:val="0027182A"/>
    <w:rsid w:val="00281774"/>
    <w:rsid w:val="00282A00"/>
    <w:rsid w:val="00283598"/>
    <w:rsid w:val="002930AE"/>
    <w:rsid w:val="002A6A67"/>
    <w:rsid w:val="002A7F82"/>
    <w:rsid w:val="002B4399"/>
    <w:rsid w:val="002B7540"/>
    <w:rsid w:val="002C0872"/>
    <w:rsid w:val="002C4F57"/>
    <w:rsid w:val="002D1660"/>
    <w:rsid w:val="002D3727"/>
    <w:rsid w:val="002D51DA"/>
    <w:rsid w:val="002E20DB"/>
    <w:rsid w:val="002E497D"/>
    <w:rsid w:val="002E6B92"/>
    <w:rsid w:val="002F4416"/>
    <w:rsid w:val="003018F7"/>
    <w:rsid w:val="00306CAB"/>
    <w:rsid w:val="003102FC"/>
    <w:rsid w:val="00314E93"/>
    <w:rsid w:val="00316019"/>
    <w:rsid w:val="00316B01"/>
    <w:rsid w:val="003207FD"/>
    <w:rsid w:val="003219AB"/>
    <w:rsid w:val="003220F0"/>
    <w:rsid w:val="0032230C"/>
    <w:rsid w:val="00330DF1"/>
    <w:rsid w:val="0033289D"/>
    <w:rsid w:val="00344ED8"/>
    <w:rsid w:val="00345CB6"/>
    <w:rsid w:val="00346CC0"/>
    <w:rsid w:val="00351DB3"/>
    <w:rsid w:val="00353071"/>
    <w:rsid w:val="00355640"/>
    <w:rsid w:val="00360303"/>
    <w:rsid w:val="003618C7"/>
    <w:rsid w:val="00361A51"/>
    <w:rsid w:val="0036333E"/>
    <w:rsid w:val="00373626"/>
    <w:rsid w:val="00377CE1"/>
    <w:rsid w:val="00385168"/>
    <w:rsid w:val="0039127F"/>
    <w:rsid w:val="00393340"/>
    <w:rsid w:val="003952CC"/>
    <w:rsid w:val="003A0C2C"/>
    <w:rsid w:val="003A2F32"/>
    <w:rsid w:val="003A7EE3"/>
    <w:rsid w:val="003B5EA9"/>
    <w:rsid w:val="003C12DF"/>
    <w:rsid w:val="003D123D"/>
    <w:rsid w:val="003D5B6C"/>
    <w:rsid w:val="003E04C3"/>
    <w:rsid w:val="003E3735"/>
    <w:rsid w:val="003E38FB"/>
    <w:rsid w:val="004031D1"/>
    <w:rsid w:val="00410263"/>
    <w:rsid w:val="00410C7C"/>
    <w:rsid w:val="00411924"/>
    <w:rsid w:val="0042061E"/>
    <w:rsid w:val="004274D4"/>
    <w:rsid w:val="00436A08"/>
    <w:rsid w:val="00445BCC"/>
    <w:rsid w:val="0046657D"/>
    <w:rsid w:val="00472641"/>
    <w:rsid w:val="00476511"/>
    <w:rsid w:val="004821E7"/>
    <w:rsid w:val="00483BF3"/>
    <w:rsid w:val="00490116"/>
    <w:rsid w:val="00495A80"/>
    <w:rsid w:val="004A1E94"/>
    <w:rsid w:val="004A2264"/>
    <w:rsid w:val="004B011D"/>
    <w:rsid w:val="004B0B8C"/>
    <w:rsid w:val="004B7A91"/>
    <w:rsid w:val="004C084E"/>
    <w:rsid w:val="004C1378"/>
    <w:rsid w:val="004C7A91"/>
    <w:rsid w:val="004C7F86"/>
    <w:rsid w:val="004D049A"/>
    <w:rsid w:val="004D62C4"/>
    <w:rsid w:val="004E1857"/>
    <w:rsid w:val="004E38B1"/>
    <w:rsid w:val="004F15F9"/>
    <w:rsid w:val="004F518B"/>
    <w:rsid w:val="004F6B41"/>
    <w:rsid w:val="005058C1"/>
    <w:rsid w:val="00507721"/>
    <w:rsid w:val="00512CFC"/>
    <w:rsid w:val="0051385E"/>
    <w:rsid w:val="00514319"/>
    <w:rsid w:val="00520BA0"/>
    <w:rsid w:val="005259BC"/>
    <w:rsid w:val="0052785A"/>
    <w:rsid w:val="00530D23"/>
    <w:rsid w:val="005476E3"/>
    <w:rsid w:val="0055160E"/>
    <w:rsid w:val="00562E6B"/>
    <w:rsid w:val="00564436"/>
    <w:rsid w:val="00564A14"/>
    <w:rsid w:val="00564C62"/>
    <w:rsid w:val="00565E89"/>
    <w:rsid w:val="00581C8E"/>
    <w:rsid w:val="0058607E"/>
    <w:rsid w:val="005902CA"/>
    <w:rsid w:val="0059153F"/>
    <w:rsid w:val="005A37D0"/>
    <w:rsid w:val="005A4B55"/>
    <w:rsid w:val="005C1797"/>
    <w:rsid w:val="005D0797"/>
    <w:rsid w:val="005D2B08"/>
    <w:rsid w:val="005D4F36"/>
    <w:rsid w:val="005D6CA6"/>
    <w:rsid w:val="005E448A"/>
    <w:rsid w:val="005E67AD"/>
    <w:rsid w:val="005F2C0E"/>
    <w:rsid w:val="005F2ED4"/>
    <w:rsid w:val="005F3A6B"/>
    <w:rsid w:val="005F4FB1"/>
    <w:rsid w:val="005F509E"/>
    <w:rsid w:val="0061464F"/>
    <w:rsid w:val="006149D9"/>
    <w:rsid w:val="00623411"/>
    <w:rsid w:val="00623C65"/>
    <w:rsid w:val="00641392"/>
    <w:rsid w:val="00652EE4"/>
    <w:rsid w:val="0065584B"/>
    <w:rsid w:val="00657330"/>
    <w:rsid w:val="00657BB9"/>
    <w:rsid w:val="00660053"/>
    <w:rsid w:val="00660B36"/>
    <w:rsid w:val="006670F9"/>
    <w:rsid w:val="00667C9F"/>
    <w:rsid w:val="006703F5"/>
    <w:rsid w:val="00671118"/>
    <w:rsid w:val="006720A1"/>
    <w:rsid w:val="00673797"/>
    <w:rsid w:val="00674F94"/>
    <w:rsid w:val="00680A1B"/>
    <w:rsid w:val="00681AE7"/>
    <w:rsid w:val="006835D7"/>
    <w:rsid w:val="00687D6B"/>
    <w:rsid w:val="006923C9"/>
    <w:rsid w:val="006951B6"/>
    <w:rsid w:val="006A0607"/>
    <w:rsid w:val="006A1B02"/>
    <w:rsid w:val="006A2A83"/>
    <w:rsid w:val="006B598D"/>
    <w:rsid w:val="006B621E"/>
    <w:rsid w:val="006B7CEE"/>
    <w:rsid w:val="006C575B"/>
    <w:rsid w:val="006E2799"/>
    <w:rsid w:val="006E524B"/>
    <w:rsid w:val="006F3DD8"/>
    <w:rsid w:val="006F5732"/>
    <w:rsid w:val="006F6B6A"/>
    <w:rsid w:val="00701C80"/>
    <w:rsid w:val="00703936"/>
    <w:rsid w:val="007258C6"/>
    <w:rsid w:val="00727ECB"/>
    <w:rsid w:val="00733C70"/>
    <w:rsid w:val="00745150"/>
    <w:rsid w:val="00745918"/>
    <w:rsid w:val="00747150"/>
    <w:rsid w:val="00762F4D"/>
    <w:rsid w:val="007675BD"/>
    <w:rsid w:val="00773720"/>
    <w:rsid w:val="00774978"/>
    <w:rsid w:val="007751AA"/>
    <w:rsid w:val="00784E77"/>
    <w:rsid w:val="007A2957"/>
    <w:rsid w:val="007A42B0"/>
    <w:rsid w:val="007B0544"/>
    <w:rsid w:val="007B2223"/>
    <w:rsid w:val="007B272E"/>
    <w:rsid w:val="007B3D0C"/>
    <w:rsid w:val="007B470B"/>
    <w:rsid w:val="007E18D0"/>
    <w:rsid w:val="007E295C"/>
    <w:rsid w:val="007F058A"/>
    <w:rsid w:val="0080104B"/>
    <w:rsid w:val="008128E4"/>
    <w:rsid w:val="00821D20"/>
    <w:rsid w:val="00826A55"/>
    <w:rsid w:val="008427C3"/>
    <w:rsid w:val="00850E3D"/>
    <w:rsid w:val="00851D88"/>
    <w:rsid w:val="00855B5E"/>
    <w:rsid w:val="00856D18"/>
    <w:rsid w:val="008638E9"/>
    <w:rsid w:val="00863BA4"/>
    <w:rsid w:val="00875A64"/>
    <w:rsid w:val="00877793"/>
    <w:rsid w:val="00877B7B"/>
    <w:rsid w:val="008828BF"/>
    <w:rsid w:val="00883C2A"/>
    <w:rsid w:val="00893287"/>
    <w:rsid w:val="0089412B"/>
    <w:rsid w:val="0089488A"/>
    <w:rsid w:val="0089629B"/>
    <w:rsid w:val="008B18D4"/>
    <w:rsid w:val="008B1BC5"/>
    <w:rsid w:val="008B2D8B"/>
    <w:rsid w:val="008B60F7"/>
    <w:rsid w:val="008B757E"/>
    <w:rsid w:val="008B7622"/>
    <w:rsid w:val="008D3183"/>
    <w:rsid w:val="008E0FD6"/>
    <w:rsid w:val="008E13BE"/>
    <w:rsid w:val="008E7571"/>
    <w:rsid w:val="008F239A"/>
    <w:rsid w:val="008F29F5"/>
    <w:rsid w:val="008F3296"/>
    <w:rsid w:val="008F3547"/>
    <w:rsid w:val="008F49F4"/>
    <w:rsid w:val="008F51E3"/>
    <w:rsid w:val="008F6400"/>
    <w:rsid w:val="008F6C84"/>
    <w:rsid w:val="008F7D88"/>
    <w:rsid w:val="00904D71"/>
    <w:rsid w:val="00905739"/>
    <w:rsid w:val="00910CFB"/>
    <w:rsid w:val="0091315C"/>
    <w:rsid w:val="009233F1"/>
    <w:rsid w:val="009445AB"/>
    <w:rsid w:val="0096754C"/>
    <w:rsid w:val="00977B0C"/>
    <w:rsid w:val="0098247F"/>
    <w:rsid w:val="009826AE"/>
    <w:rsid w:val="00984FB9"/>
    <w:rsid w:val="0098657E"/>
    <w:rsid w:val="009875DE"/>
    <w:rsid w:val="009916CA"/>
    <w:rsid w:val="009932AD"/>
    <w:rsid w:val="00995E01"/>
    <w:rsid w:val="00997095"/>
    <w:rsid w:val="009A286B"/>
    <w:rsid w:val="009A5111"/>
    <w:rsid w:val="009A5CE1"/>
    <w:rsid w:val="009B343F"/>
    <w:rsid w:val="009B695F"/>
    <w:rsid w:val="009B7669"/>
    <w:rsid w:val="009C1040"/>
    <w:rsid w:val="009C2C09"/>
    <w:rsid w:val="009C2CFB"/>
    <w:rsid w:val="009D4A03"/>
    <w:rsid w:val="009D5840"/>
    <w:rsid w:val="009E4A36"/>
    <w:rsid w:val="009F5047"/>
    <w:rsid w:val="00A03AD7"/>
    <w:rsid w:val="00A06C67"/>
    <w:rsid w:val="00A07A91"/>
    <w:rsid w:val="00A22769"/>
    <w:rsid w:val="00A23B7A"/>
    <w:rsid w:val="00A23C61"/>
    <w:rsid w:val="00A26FDF"/>
    <w:rsid w:val="00A3597A"/>
    <w:rsid w:val="00A365BE"/>
    <w:rsid w:val="00A42302"/>
    <w:rsid w:val="00A430FF"/>
    <w:rsid w:val="00A44021"/>
    <w:rsid w:val="00A46C5B"/>
    <w:rsid w:val="00A4792A"/>
    <w:rsid w:val="00A531D8"/>
    <w:rsid w:val="00A5386B"/>
    <w:rsid w:val="00A64760"/>
    <w:rsid w:val="00A66B03"/>
    <w:rsid w:val="00A66E37"/>
    <w:rsid w:val="00A72F90"/>
    <w:rsid w:val="00A77F86"/>
    <w:rsid w:val="00A85061"/>
    <w:rsid w:val="00A8722C"/>
    <w:rsid w:val="00A946B3"/>
    <w:rsid w:val="00AA40C1"/>
    <w:rsid w:val="00AC321A"/>
    <w:rsid w:val="00AD40D5"/>
    <w:rsid w:val="00AD510C"/>
    <w:rsid w:val="00AD792F"/>
    <w:rsid w:val="00AE2EA4"/>
    <w:rsid w:val="00B01F0F"/>
    <w:rsid w:val="00B02173"/>
    <w:rsid w:val="00B0713A"/>
    <w:rsid w:val="00B12858"/>
    <w:rsid w:val="00B153D4"/>
    <w:rsid w:val="00B159CE"/>
    <w:rsid w:val="00B21151"/>
    <w:rsid w:val="00B21309"/>
    <w:rsid w:val="00B22FE6"/>
    <w:rsid w:val="00B2546B"/>
    <w:rsid w:val="00B26591"/>
    <w:rsid w:val="00B26D1A"/>
    <w:rsid w:val="00B32688"/>
    <w:rsid w:val="00B36A99"/>
    <w:rsid w:val="00B36ACC"/>
    <w:rsid w:val="00B40D3A"/>
    <w:rsid w:val="00B439AA"/>
    <w:rsid w:val="00B45F13"/>
    <w:rsid w:val="00B51044"/>
    <w:rsid w:val="00B538E1"/>
    <w:rsid w:val="00B5528E"/>
    <w:rsid w:val="00B64E4D"/>
    <w:rsid w:val="00B67CA7"/>
    <w:rsid w:val="00B70AB0"/>
    <w:rsid w:val="00B73F0C"/>
    <w:rsid w:val="00B81E68"/>
    <w:rsid w:val="00B8718C"/>
    <w:rsid w:val="00B874B3"/>
    <w:rsid w:val="00B90D58"/>
    <w:rsid w:val="00B96635"/>
    <w:rsid w:val="00BA7143"/>
    <w:rsid w:val="00BC32DC"/>
    <w:rsid w:val="00BC6F0D"/>
    <w:rsid w:val="00BD0986"/>
    <w:rsid w:val="00BD1EC3"/>
    <w:rsid w:val="00BE0632"/>
    <w:rsid w:val="00BE5463"/>
    <w:rsid w:val="00BF1C6F"/>
    <w:rsid w:val="00BF2748"/>
    <w:rsid w:val="00BF34E7"/>
    <w:rsid w:val="00BF5071"/>
    <w:rsid w:val="00BF6142"/>
    <w:rsid w:val="00C058C2"/>
    <w:rsid w:val="00C06FF6"/>
    <w:rsid w:val="00C12BB8"/>
    <w:rsid w:val="00C137EC"/>
    <w:rsid w:val="00C15CD4"/>
    <w:rsid w:val="00C16871"/>
    <w:rsid w:val="00C23EB6"/>
    <w:rsid w:val="00C25C9B"/>
    <w:rsid w:val="00C268F7"/>
    <w:rsid w:val="00C26960"/>
    <w:rsid w:val="00C27DA7"/>
    <w:rsid w:val="00C34B5F"/>
    <w:rsid w:val="00C441B6"/>
    <w:rsid w:val="00C452E9"/>
    <w:rsid w:val="00C51D66"/>
    <w:rsid w:val="00C5533E"/>
    <w:rsid w:val="00C645D8"/>
    <w:rsid w:val="00C64F8B"/>
    <w:rsid w:val="00C70F53"/>
    <w:rsid w:val="00C737C6"/>
    <w:rsid w:val="00C73C6F"/>
    <w:rsid w:val="00C859EB"/>
    <w:rsid w:val="00C87BC8"/>
    <w:rsid w:val="00C90136"/>
    <w:rsid w:val="00C9177E"/>
    <w:rsid w:val="00C94B37"/>
    <w:rsid w:val="00CA0425"/>
    <w:rsid w:val="00CA7C16"/>
    <w:rsid w:val="00CB15CF"/>
    <w:rsid w:val="00CB23A9"/>
    <w:rsid w:val="00CC24FF"/>
    <w:rsid w:val="00CD0EA2"/>
    <w:rsid w:val="00CD58DF"/>
    <w:rsid w:val="00CE3895"/>
    <w:rsid w:val="00CF24F7"/>
    <w:rsid w:val="00D01EB0"/>
    <w:rsid w:val="00D105BC"/>
    <w:rsid w:val="00D114E3"/>
    <w:rsid w:val="00D267FA"/>
    <w:rsid w:val="00D31DB6"/>
    <w:rsid w:val="00D335F3"/>
    <w:rsid w:val="00D36644"/>
    <w:rsid w:val="00D4089E"/>
    <w:rsid w:val="00D43E40"/>
    <w:rsid w:val="00D5181F"/>
    <w:rsid w:val="00D57374"/>
    <w:rsid w:val="00D72F1B"/>
    <w:rsid w:val="00D75115"/>
    <w:rsid w:val="00D76D91"/>
    <w:rsid w:val="00D840CB"/>
    <w:rsid w:val="00D851F1"/>
    <w:rsid w:val="00D91067"/>
    <w:rsid w:val="00D91675"/>
    <w:rsid w:val="00DA1813"/>
    <w:rsid w:val="00DA7AF5"/>
    <w:rsid w:val="00DB305D"/>
    <w:rsid w:val="00DB6DB6"/>
    <w:rsid w:val="00DD0849"/>
    <w:rsid w:val="00DD54DA"/>
    <w:rsid w:val="00DE3654"/>
    <w:rsid w:val="00DF1FA8"/>
    <w:rsid w:val="00DF4090"/>
    <w:rsid w:val="00DF5E12"/>
    <w:rsid w:val="00E0153F"/>
    <w:rsid w:val="00E10113"/>
    <w:rsid w:val="00E10B20"/>
    <w:rsid w:val="00E13CCB"/>
    <w:rsid w:val="00E219F5"/>
    <w:rsid w:val="00E22CF7"/>
    <w:rsid w:val="00E330E6"/>
    <w:rsid w:val="00E34FBE"/>
    <w:rsid w:val="00E433BC"/>
    <w:rsid w:val="00E46F53"/>
    <w:rsid w:val="00E47583"/>
    <w:rsid w:val="00E50B3D"/>
    <w:rsid w:val="00E520AA"/>
    <w:rsid w:val="00E54B4C"/>
    <w:rsid w:val="00E57B83"/>
    <w:rsid w:val="00E60F7F"/>
    <w:rsid w:val="00E61A14"/>
    <w:rsid w:val="00E6456C"/>
    <w:rsid w:val="00E673F4"/>
    <w:rsid w:val="00E716C7"/>
    <w:rsid w:val="00E736B8"/>
    <w:rsid w:val="00E750A1"/>
    <w:rsid w:val="00E84F90"/>
    <w:rsid w:val="00E9526A"/>
    <w:rsid w:val="00E95C0B"/>
    <w:rsid w:val="00EA0DD4"/>
    <w:rsid w:val="00EA414E"/>
    <w:rsid w:val="00EA4C43"/>
    <w:rsid w:val="00EA4CFC"/>
    <w:rsid w:val="00EC1B26"/>
    <w:rsid w:val="00EC5884"/>
    <w:rsid w:val="00EC74D3"/>
    <w:rsid w:val="00ED03FF"/>
    <w:rsid w:val="00ED5B00"/>
    <w:rsid w:val="00ED6C9C"/>
    <w:rsid w:val="00EE5B32"/>
    <w:rsid w:val="00EF26D0"/>
    <w:rsid w:val="00EF6BF2"/>
    <w:rsid w:val="00EF7FA4"/>
    <w:rsid w:val="00F0356E"/>
    <w:rsid w:val="00F04E16"/>
    <w:rsid w:val="00F05749"/>
    <w:rsid w:val="00F12F7A"/>
    <w:rsid w:val="00F17F44"/>
    <w:rsid w:val="00F208B1"/>
    <w:rsid w:val="00F34D3D"/>
    <w:rsid w:val="00F35B12"/>
    <w:rsid w:val="00F458D0"/>
    <w:rsid w:val="00F50A91"/>
    <w:rsid w:val="00F60A94"/>
    <w:rsid w:val="00F67C73"/>
    <w:rsid w:val="00F713C1"/>
    <w:rsid w:val="00F75107"/>
    <w:rsid w:val="00F759A6"/>
    <w:rsid w:val="00F76A3B"/>
    <w:rsid w:val="00F77BCF"/>
    <w:rsid w:val="00F77DD1"/>
    <w:rsid w:val="00F80A45"/>
    <w:rsid w:val="00F828C5"/>
    <w:rsid w:val="00F94EFC"/>
    <w:rsid w:val="00FB0258"/>
    <w:rsid w:val="00FC3A0F"/>
    <w:rsid w:val="00FC3E73"/>
    <w:rsid w:val="00FD0E55"/>
    <w:rsid w:val="00FE3060"/>
    <w:rsid w:val="00FE4387"/>
    <w:rsid w:val="00FE4CBA"/>
    <w:rsid w:val="00FE5271"/>
    <w:rsid w:val="00FF0AD2"/>
    <w:rsid w:val="00FF24E6"/>
    <w:rsid w:val="00FF57F5"/>
    <w:rsid w:val="00FF5C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 w:type="character" w:customStyle="1" w:styleId="bidi">
    <w:name w:val="bidi"/>
    <w:basedOn w:val="DefaultParagraphFont"/>
    <w:rsid w:val="00B5528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 w:type="character" w:customStyle="1" w:styleId="bidi">
    <w:name w:val="bidi"/>
    <w:basedOn w:val="DefaultParagraphFont"/>
    <w:rsid w:val="00B552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424592">
      <w:bodyDiv w:val="1"/>
      <w:marLeft w:val="0"/>
      <w:marRight w:val="0"/>
      <w:marTop w:val="0"/>
      <w:marBottom w:val="0"/>
      <w:divBdr>
        <w:top w:val="none" w:sz="0" w:space="0" w:color="auto"/>
        <w:left w:val="none" w:sz="0" w:space="0" w:color="auto"/>
        <w:bottom w:val="none" w:sz="0" w:space="0" w:color="auto"/>
        <w:right w:val="none" w:sz="0" w:space="0" w:color="auto"/>
      </w:divBdr>
      <w:divsChild>
        <w:div w:id="420562781">
          <w:marLeft w:val="0"/>
          <w:marRight w:val="0"/>
          <w:marTop w:val="0"/>
          <w:marBottom w:val="0"/>
          <w:divBdr>
            <w:top w:val="none" w:sz="0" w:space="0" w:color="auto"/>
            <w:left w:val="none" w:sz="0" w:space="0" w:color="auto"/>
            <w:bottom w:val="none" w:sz="0" w:space="0" w:color="auto"/>
            <w:right w:val="none" w:sz="0" w:space="0" w:color="auto"/>
          </w:divBdr>
        </w:div>
        <w:div w:id="1182162423">
          <w:marLeft w:val="0"/>
          <w:marRight w:val="0"/>
          <w:marTop w:val="0"/>
          <w:marBottom w:val="0"/>
          <w:divBdr>
            <w:top w:val="none" w:sz="0" w:space="0" w:color="auto"/>
            <w:left w:val="none" w:sz="0" w:space="0" w:color="auto"/>
            <w:bottom w:val="none" w:sz="0" w:space="0" w:color="auto"/>
            <w:right w:val="none" w:sz="0" w:space="0" w:color="auto"/>
          </w:divBdr>
        </w:div>
        <w:div w:id="2090928619">
          <w:marLeft w:val="0"/>
          <w:marRight w:val="0"/>
          <w:marTop w:val="0"/>
          <w:marBottom w:val="0"/>
          <w:divBdr>
            <w:top w:val="none" w:sz="0" w:space="0" w:color="auto"/>
            <w:left w:val="none" w:sz="0" w:space="0" w:color="auto"/>
            <w:bottom w:val="none" w:sz="0" w:space="0" w:color="auto"/>
            <w:right w:val="none" w:sz="0" w:space="0" w:color="auto"/>
          </w:divBdr>
        </w:div>
        <w:div w:id="305672216">
          <w:marLeft w:val="0"/>
          <w:marRight w:val="0"/>
          <w:marTop w:val="0"/>
          <w:marBottom w:val="0"/>
          <w:divBdr>
            <w:top w:val="none" w:sz="0" w:space="0" w:color="auto"/>
            <w:left w:val="none" w:sz="0" w:space="0" w:color="auto"/>
            <w:bottom w:val="none" w:sz="0" w:space="0" w:color="auto"/>
            <w:right w:val="none" w:sz="0" w:space="0" w:color="auto"/>
          </w:divBdr>
        </w:div>
      </w:divsChild>
    </w:div>
    <w:div w:id="549614149">
      <w:bodyDiv w:val="1"/>
      <w:marLeft w:val="0"/>
      <w:marRight w:val="0"/>
      <w:marTop w:val="0"/>
      <w:marBottom w:val="0"/>
      <w:divBdr>
        <w:top w:val="none" w:sz="0" w:space="0" w:color="auto"/>
        <w:left w:val="none" w:sz="0" w:space="0" w:color="auto"/>
        <w:bottom w:val="none" w:sz="0" w:space="0" w:color="auto"/>
        <w:right w:val="none" w:sz="0" w:space="0" w:color="auto"/>
      </w:divBdr>
      <w:divsChild>
        <w:div w:id="1797719246">
          <w:marLeft w:val="0"/>
          <w:marRight w:val="0"/>
          <w:marTop w:val="0"/>
          <w:marBottom w:val="0"/>
          <w:divBdr>
            <w:top w:val="none" w:sz="0" w:space="0" w:color="auto"/>
            <w:left w:val="none" w:sz="0" w:space="0" w:color="auto"/>
            <w:bottom w:val="none" w:sz="0" w:space="0" w:color="auto"/>
            <w:right w:val="none" w:sz="0" w:space="0" w:color="auto"/>
          </w:divBdr>
        </w:div>
        <w:div w:id="1571379008">
          <w:marLeft w:val="0"/>
          <w:marRight w:val="0"/>
          <w:marTop w:val="0"/>
          <w:marBottom w:val="0"/>
          <w:divBdr>
            <w:top w:val="none" w:sz="0" w:space="0" w:color="auto"/>
            <w:left w:val="none" w:sz="0" w:space="0" w:color="auto"/>
            <w:bottom w:val="none" w:sz="0" w:space="0" w:color="auto"/>
            <w:right w:val="none" w:sz="0" w:space="0" w:color="auto"/>
          </w:divBdr>
        </w:div>
        <w:div w:id="1275288008">
          <w:marLeft w:val="0"/>
          <w:marRight w:val="0"/>
          <w:marTop w:val="0"/>
          <w:marBottom w:val="0"/>
          <w:divBdr>
            <w:top w:val="none" w:sz="0" w:space="0" w:color="auto"/>
            <w:left w:val="none" w:sz="0" w:space="0" w:color="auto"/>
            <w:bottom w:val="none" w:sz="0" w:space="0" w:color="auto"/>
            <w:right w:val="none" w:sz="0" w:space="0" w:color="auto"/>
          </w:divBdr>
        </w:div>
        <w:div w:id="1626617293">
          <w:marLeft w:val="0"/>
          <w:marRight w:val="0"/>
          <w:marTop w:val="0"/>
          <w:marBottom w:val="0"/>
          <w:divBdr>
            <w:top w:val="none" w:sz="0" w:space="0" w:color="auto"/>
            <w:left w:val="none" w:sz="0" w:space="0" w:color="auto"/>
            <w:bottom w:val="none" w:sz="0" w:space="0" w:color="auto"/>
            <w:right w:val="none" w:sz="0" w:space="0" w:color="auto"/>
          </w:divBdr>
        </w:div>
      </w:divsChild>
    </w:div>
    <w:div w:id="561209883">
      <w:bodyDiv w:val="1"/>
      <w:marLeft w:val="0"/>
      <w:marRight w:val="0"/>
      <w:marTop w:val="0"/>
      <w:marBottom w:val="0"/>
      <w:divBdr>
        <w:top w:val="none" w:sz="0" w:space="0" w:color="auto"/>
        <w:left w:val="none" w:sz="0" w:space="0" w:color="auto"/>
        <w:bottom w:val="none" w:sz="0" w:space="0" w:color="auto"/>
        <w:right w:val="none" w:sz="0" w:space="0" w:color="auto"/>
      </w:divBdr>
      <w:divsChild>
        <w:div w:id="1396930647">
          <w:marLeft w:val="0"/>
          <w:marRight w:val="0"/>
          <w:marTop w:val="0"/>
          <w:marBottom w:val="0"/>
          <w:divBdr>
            <w:top w:val="none" w:sz="0" w:space="0" w:color="auto"/>
            <w:left w:val="none" w:sz="0" w:space="0" w:color="auto"/>
            <w:bottom w:val="none" w:sz="0" w:space="0" w:color="auto"/>
            <w:right w:val="none" w:sz="0" w:space="0" w:color="auto"/>
          </w:divBdr>
        </w:div>
        <w:div w:id="1489323437">
          <w:marLeft w:val="0"/>
          <w:marRight w:val="0"/>
          <w:marTop w:val="0"/>
          <w:marBottom w:val="0"/>
          <w:divBdr>
            <w:top w:val="none" w:sz="0" w:space="0" w:color="auto"/>
            <w:left w:val="none" w:sz="0" w:space="0" w:color="auto"/>
            <w:bottom w:val="none" w:sz="0" w:space="0" w:color="auto"/>
            <w:right w:val="none" w:sz="0" w:space="0" w:color="auto"/>
          </w:divBdr>
        </w:div>
      </w:divsChild>
    </w:div>
    <w:div w:id="745955896">
      <w:bodyDiv w:val="1"/>
      <w:marLeft w:val="0"/>
      <w:marRight w:val="0"/>
      <w:marTop w:val="0"/>
      <w:marBottom w:val="0"/>
      <w:divBdr>
        <w:top w:val="none" w:sz="0" w:space="0" w:color="auto"/>
        <w:left w:val="none" w:sz="0" w:space="0" w:color="auto"/>
        <w:bottom w:val="none" w:sz="0" w:space="0" w:color="auto"/>
        <w:right w:val="none" w:sz="0" w:space="0" w:color="auto"/>
      </w:divBdr>
    </w:div>
    <w:div w:id="939607794">
      <w:bodyDiv w:val="1"/>
      <w:marLeft w:val="0"/>
      <w:marRight w:val="0"/>
      <w:marTop w:val="0"/>
      <w:marBottom w:val="0"/>
      <w:divBdr>
        <w:top w:val="none" w:sz="0" w:space="0" w:color="auto"/>
        <w:left w:val="none" w:sz="0" w:space="0" w:color="auto"/>
        <w:bottom w:val="none" w:sz="0" w:space="0" w:color="auto"/>
        <w:right w:val="none" w:sz="0" w:space="0" w:color="auto"/>
      </w:divBdr>
      <w:divsChild>
        <w:div w:id="190000694">
          <w:marLeft w:val="0"/>
          <w:marRight w:val="0"/>
          <w:marTop w:val="0"/>
          <w:marBottom w:val="0"/>
          <w:divBdr>
            <w:top w:val="none" w:sz="0" w:space="0" w:color="auto"/>
            <w:left w:val="none" w:sz="0" w:space="0" w:color="auto"/>
            <w:bottom w:val="none" w:sz="0" w:space="0" w:color="auto"/>
            <w:right w:val="none" w:sz="0" w:space="0" w:color="auto"/>
          </w:divBdr>
          <w:divsChild>
            <w:div w:id="160776052">
              <w:marLeft w:val="0"/>
              <w:marRight w:val="0"/>
              <w:marTop w:val="0"/>
              <w:marBottom w:val="0"/>
              <w:divBdr>
                <w:top w:val="none" w:sz="0" w:space="0" w:color="auto"/>
                <w:left w:val="none" w:sz="0" w:space="0" w:color="auto"/>
                <w:bottom w:val="none" w:sz="0" w:space="0" w:color="auto"/>
                <w:right w:val="none" w:sz="0" w:space="0" w:color="auto"/>
              </w:divBdr>
              <w:divsChild>
                <w:div w:id="314727039">
                  <w:marLeft w:val="0"/>
                  <w:marRight w:val="0"/>
                  <w:marTop w:val="0"/>
                  <w:marBottom w:val="0"/>
                  <w:divBdr>
                    <w:top w:val="none" w:sz="0" w:space="0" w:color="auto"/>
                    <w:left w:val="none" w:sz="0" w:space="0" w:color="auto"/>
                    <w:bottom w:val="none" w:sz="0" w:space="0" w:color="auto"/>
                    <w:right w:val="none" w:sz="0" w:space="0" w:color="auto"/>
                  </w:divBdr>
                  <w:divsChild>
                    <w:div w:id="176621739">
                      <w:marLeft w:val="0"/>
                      <w:marRight w:val="0"/>
                      <w:marTop w:val="0"/>
                      <w:marBottom w:val="0"/>
                      <w:divBdr>
                        <w:top w:val="none" w:sz="0" w:space="0" w:color="auto"/>
                        <w:left w:val="none" w:sz="0" w:space="0" w:color="auto"/>
                        <w:bottom w:val="none" w:sz="0" w:space="0" w:color="auto"/>
                        <w:right w:val="none" w:sz="0" w:space="0" w:color="auto"/>
                      </w:divBdr>
                      <w:divsChild>
                        <w:div w:id="984627646">
                          <w:marLeft w:val="0"/>
                          <w:marRight w:val="0"/>
                          <w:marTop w:val="0"/>
                          <w:marBottom w:val="0"/>
                          <w:divBdr>
                            <w:top w:val="none" w:sz="0" w:space="0" w:color="auto"/>
                            <w:left w:val="none" w:sz="0" w:space="0" w:color="auto"/>
                            <w:bottom w:val="none" w:sz="0" w:space="0" w:color="auto"/>
                            <w:right w:val="none" w:sz="0" w:space="0" w:color="auto"/>
                          </w:divBdr>
                          <w:divsChild>
                            <w:div w:id="2041933567">
                              <w:marLeft w:val="0"/>
                              <w:marRight w:val="0"/>
                              <w:marTop w:val="0"/>
                              <w:marBottom w:val="0"/>
                              <w:divBdr>
                                <w:top w:val="none" w:sz="0" w:space="0" w:color="auto"/>
                                <w:left w:val="none" w:sz="0" w:space="0" w:color="auto"/>
                                <w:bottom w:val="none" w:sz="0" w:space="0" w:color="auto"/>
                                <w:right w:val="none" w:sz="0" w:space="0" w:color="auto"/>
                              </w:divBdr>
                              <w:divsChild>
                                <w:div w:id="364015948">
                                  <w:marLeft w:val="0"/>
                                  <w:marRight w:val="0"/>
                                  <w:marTop w:val="0"/>
                                  <w:marBottom w:val="0"/>
                                  <w:divBdr>
                                    <w:top w:val="none" w:sz="0" w:space="0" w:color="auto"/>
                                    <w:left w:val="none" w:sz="0" w:space="0" w:color="auto"/>
                                    <w:bottom w:val="none" w:sz="0" w:space="0" w:color="auto"/>
                                    <w:right w:val="none" w:sz="0" w:space="0" w:color="auto"/>
                                  </w:divBdr>
                                  <w:divsChild>
                                    <w:div w:id="1360274866">
                                      <w:marLeft w:val="0"/>
                                      <w:marRight w:val="0"/>
                                      <w:marTop w:val="0"/>
                                      <w:marBottom w:val="0"/>
                                      <w:divBdr>
                                        <w:top w:val="none" w:sz="0" w:space="0" w:color="auto"/>
                                        <w:left w:val="none" w:sz="0" w:space="0" w:color="auto"/>
                                        <w:bottom w:val="none" w:sz="0" w:space="0" w:color="auto"/>
                                        <w:right w:val="none" w:sz="0" w:space="0" w:color="auto"/>
                                      </w:divBdr>
                                    </w:div>
                                    <w:div w:id="769085443">
                                      <w:marLeft w:val="0"/>
                                      <w:marRight w:val="0"/>
                                      <w:marTop w:val="0"/>
                                      <w:marBottom w:val="0"/>
                                      <w:divBdr>
                                        <w:top w:val="none" w:sz="0" w:space="0" w:color="auto"/>
                                        <w:left w:val="none" w:sz="0" w:space="0" w:color="auto"/>
                                        <w:bottom w:val="none" w:sz="0" w:space="0" w:color="auto"/>
                                        <w:right w:val="none" w:sz="0" w:space="0" w:color="auto"/>
                                      </w:divBdr>
                                      <w:divsChild>
                                        <w:div w:id="1425153783">
                                          <w:marLeft w:val="0"/>
                                          <w:marRight w:val="0"/>
                                          <w:marTop w:val="0"/>
                                          <w:marBottom w:val="0"/>
                                          <w:divBdr>
                                            <w:top w:val="none" w:sz="0" w:space="0" w:color="auto"/>
                                            <w:left w:val="none" w:sz="0" w:space="0" w:color="auto"/>
                                            <w:bottom w:val="none" w:sz="0" w:space="0" w:color="auto"/>
                                            <w:right w:val="none" w:sz="0" w:space="0" w:color="auto"/>
                                          </w:divBdr>
                                          <w:divsChild>
                                            <w:div w:id="547762458">
                                              <w:marLeft w:val="0"/>
                                              <w:marRight w:val="0"/>
                                              <w:marTop w:val="0"/>
                                              <w:marBottom w:val="0"/>
                                              <w:divBdr>
                                                <w:top w:val="none" w:sz="0" w:space="0" w:color="auto"/>
                                                <w:left w:val="none" w:sz="0" w:space="0" w:color="auto"/>
                                                <w:bottom w:val="none" w:sz="0" w:space="0" w:color="auto"/>
                                                <w:right w:val="none" w:sz="0" w:space="0" w:color="auto"/>
                                              </w:divBdr>
                                              <w:divsChild>
                                                <w:div w:id="699667448">
                                                  <w:marLeft w:val="0"/>
                                                  <w:marRight w:val="0"/>
                                                  <w:marTop w:val="0"/>
                                                  <w:marBottom w:val="0"/>
                                                  <w:divBdr>
                                                    <w:top w:val="none" w:sz="0" w:space="0" w:color="auto"/>
                                                    <w:left w:val="none" w:sz="0" w:space="0" w:color="auto"/>
                                                    <w:bottom w:val="none" w:sz="0" w:space="0" w:color="auto"/>
                                                    <w:right w:val="none" w:sz="0" w:space="0" w:color="auto"/>
                                                  </w:divBdr>
                                                  <w:divsChild>
                                                    <w:div w:id="960383648">
                                                      <w:marLeft w:val="0"/>
                                                      <w:marRight w:val="0"/>
                                                      <w:marTop w:val="0"/>
                                                      <w:marBottom w:val="0"/>
                                                      <w:divBdr>
                                                        <w:top w:val="none" w:sz="0" w:space="0" w:color="auto"/>
                                                        <w:left w:val="none" w:sz="0" w:space="0" w:color="auto"/>
                                                        <w:bottom w:val="none" w:sz="0" w:space="0" w:color="auto"/>
                                                        <w:right w:val="none" w:sz="0" w:space="0" w:color="auto"/>
                                                      </w:divBdr>
                                                      <w:divsChild>
                                                        <w:div w:id="220482464">
                                                          <w:marLeft w:val="0"/>
                                                          <w:marRight w:val="0"/>
                                                          <w:marTop w:val="0"/>
                                                          <w:marBottom w:val="0"/>
                                                          <w:divBdr>
                                                            <w:top w:val="none" w:sz="0" w:space="0" w:color="auto"/>
                                                            <w:left w:val="none" w:sz="0" w:space="0" w:color="auto"/>
                                                            <w:bottom w:val="none" w:sz="0" w:space="0" w:color="auto"/>
                                                            <w:right w:val="none" w:sz="0" w:space="0" w:color="auto"/>
                                                          </w:divBdr>
                                                          <w:divsChild>
                                                            <w:div w:id="1866213317">
                                                              <w:marLeft w:val="0"/>
                                                              <w:marRight w:val="0"/>
                                                              <w:marTop w:val="0"/>
                                                              <w:marBottom w:val="0"/>
                                                              <w:divBdr>
                                                                <w:top w:val="none" w:sz="0" w:space="0" w:color="auto"/>
                                                                <w:left w:val="none" w:sz="0" w:space="0" w:color="auto"/>
                                                                <w:bottom w:val="none" w:sz="0" w:space="0" w:color="auto"/>
                                                                <w:right w:val="none" w:sz="0" w:space="0" w:color="auto"/>
                                                              </w:divBdr>
                                                              <w:divsChild>
                                                                <w:div w:id="151332755">
                                                                  <w:marLeft w:val="0"/>
                                                                  <w:marRight w:val="0"/>
                                                                  <w:marTop w:val="0"/>
                                                                  <w:marBottom w:val="0"/>
                                                                  <w:divBdr>
                                                                    <w:top w:val="none" w:sz="0" w:space="0" w:color="auto"/>
                                                                    <w:left w:val="none" w:sz="0" w:space="0" w:color="auto"/>
                                                                    <w:bottom w:val="none" w:sz="0" w:space="0" w:color="auto"/>
                                                                    <w:right w:val="none" w:sz="0" w:space="0" w:color="auto"/>
                                                                  </w:divBdr>
                                                                  <w:divsChild>
                                                                    <w:div w:id="1689989657">
                                                                      <w:marLeft w:val="0"/>
                                                                      <w:marRight w:val="0"/>
                                                                      <w:marTop w:val="0"/>
                                                                      <w:marBottom w:val="0"/>
                                                                      <w:divBdr>
                                                                        <w:top w:val="none" w:sz="0" w:space="0" w:color="auto"/>
                                                                        <w:left w:val="none" w:sz="0" w:space="0" w:color="auto"/>
                                                                        <w:bottom w:val="none" w:sz="0" w:space="0" w:color="auto"/>
                                                                        <w:right w:val="none" w:sz="0" w:space="0" w:color="auto"/>
                                                                      </w:divBdr>
                                                                      <w:divsChild>
                                                                        <w:div w:id="6252745">
                                                                          <w:marLeft w:val="0"/>
                                                                          <w:marRight w:val="0"/>
                                                                          <w:marTop w:val="0"/>
                                                                          <w:marBottom w:val="0"/>
                                                                          <w:divBdr>
                                                                            <w:top w:val="none" w:sz="0" w:space="0" w:color="auto"/>
                                                                            <w:left w:val="none" w:sz="0" w:space="0" w:color="auto"/>
                                                                            <w:bottom w:val="none" w:sz="0" w:space="0" w:color="auto"/>
                                                                            <w:right w:val="none" w:sz="0" w:space="0" w:color="auto"/>
                                                                          </w:divBdr>
                                                                          <w:divsChild>
                                                                            <w:div w:id="981927053">
                                                                              <w:marLeft w:val="0"/>
                                                                              <w:marRight w:val="0"/>
                                                                              <w:marTop w:val="0"/>
                                                                              <w:marBottom w:val="0"/>
                                                                              <w:divBdr>
                                                                                <w:top w:val="none" w:sz="0" w:space="0" w:color="auto"/>
                                                                                <w:left w:val="none" w:sz="0" w:space="0" w:color="auto"/>
                                                                                <w:bottom w:val="none" w:sz="0" w:space="0" w:color="auto"/>
                                                                                <w:right w:val="none" w:sz="0" w:space="0" w:color="auto"/>
                                                                              </w:divBdr>
                                                                              <w:divsChild>
                                                                                <w:div w:id="789014001">
                                                                                  <w:marLeft w:val="0"/>
                                                                                  <w:marRight w:val="0"/>
                                                                                  <w:marTop w:val="0"/>
                                                                                  <w:marBottom w:val="0"/>
                                                                                  <w:divBdr>
                                                                                    <w:top w:val="none" w:sz="0" w:space="0" w:color="auto"/>
                                                                                    <w:left w:val="none" w:sz="0" w:space="0" w:color="auto"/>
                                                                                    <w:bottom w:val="none" w:sz="0" w:space="0" w:color="auto"/>
                                                                                    <w:right w:val="none" w:sz="0" w:space="0" w:color="auto"/>
                                                                                  </w:divBdr>
                                                                                  <w:divsChild>
                                                                                    <w:div w:id="956372668">
                                                                                      <w:marLeft w:val="0"/>
                                                                                      <w:marRight w:val="0"/>
                                                                                      <w:marTop w:val="0"/>
                                                                                      <w:marBottom w:val="0"/>
                                                                                      <w:divBdr>
                                                                                        <w:top w:val="none" w:sz="0" w:space="0" w:color="auto"/>
                                                                                        <w:left w:val="none" w:sz="0" w:space="0" w:color="auto"/>
                                                                                        <w:bottom w:val="none" w:sz="0" w:space="0" w:color="auto"/>
                                                                                        <w:right w:val="none" w:sz="0" w:space="0" w:color="auto"/>
                                                                                      </w:divBdr>
                                                                                      <w:divsChild>
                                                                                        <w:div w:id="1351952215">
                                                                                          <w:marLeft w:val="0"/>
                                                                                          <w:marRight w:val="0"/>
                                                                                          <w:marTop w:val="0"/>
                                                                                          <w:marBottom w:val="0"/>
                                                                                          <w:divBdr>
                                                                                            <w:top w:val="none" w:sz="0" w:space="0" w:color="auto"/>
                                                                                            <w:left w:val="none" w:sz="0" w:space="0" w:color="auto"/>
                                                                                            <w:bottom w:val="none" w:sz="0" w:space="0" w:color="auto"/>
                                                                                            <w:right w:val="none" w:sz="0" w:space="0" w:color="auto"/>
                                                                                          </w:divBdr>
                                                                                          <w:divsChild>
                                                                                            <w:div w:id="1118990095">
                                                                                              <w:marLeft w:val="0"/>
                                                                                              <w:marRight w:val="0"/>
                                                                                              <w:marTop w:val="0"/>
                                                                                              <w:marBottom w:val="0"/>
                                                                                              <w:divBdr>
                                                                                                <w:top w:val="none" w:sz="0" w:space="0" w:color="auto"/>
                                                                                                <w:left w:val="none" w:sz="0" w:space="0" w:color="auto"/>
                                                                                                <w:bottom w:val="none" w:sz="0" w:space="0" w:color="auto"/>
                                                                                                <w:right w:val="none" w:sz="0" w:space="0" w:color="auto"/>
                                                                                              </w:divBdr>
                                                                                              <w:divsChild>
                                                                                                <w:div w:id="1796413157">
                                                                                                  <w:marLeft w:val="0"/>
                                                                                                  <w:marRight w:val="0"/>
                                                                                                  <w:marTop w:val="0"/>
                                                                                                  <w:marBottom w:val="0"/>
                                                                                                  <w:divBdr>
                                                                                                    <w:top w:val="none" w:sz="0" w:space="0" w:color="auto"/>
                                                                                                    <w:left w:val="none" w:sz="0" w:space="0" w:color="auto"/>
                                                                                                    <w:bottom w:val="none" w:sz="0" w:space="0" w:color="auto"/>
                                                                                                    <w:right w:val="none" w:sz="0" w:space="0" w:color="auto"/>
                                                                                                  </w:divBdr>
                                                                                                  <w:divsChild>
                                                                                                    <w:div w:id="2056926605">
                                                                                                      <w:marLeft w:val="0"/>
                                                                                                      <w:marRight w:val="0"/>
                                                                                                      <w:marTop w:val="0"/>
                                                                                                      <w:marBottom w:val="0"/>
                                                                                                      <w:divBdr>
                                                                                                        <w:top w:val="none" w:sz="0" w:space="0" w:color="auto"/>
                                                                                                        <w:left w:val="none" w:sz="0" w:space="0" w:color="auto"/>
                                                                                                        <w:bottom w:val="none" w:sz="0" w:space="0" w:color="auto"/>
                                                                                                        <w:right w:val="none" w:sz="0" w:space="0" w:color="auto"/>
                                                                                                      </w:divBdr>
                                                                                                      <w:divsChild>
                                                                                                        <w:div w:id="830215437">
                                                                                                          <w:marLeft w:val="0"/>
                                                                                                          <w:marRight w:val="0"/>
                                                                                                          <w:marTop w:val="0"/>
                                                                                                          <w:marBottom w:val="0"/>
                                                                                                          <w:divBdr>
                                                                                                            <w:top w:val="none" w:sz="0" w:space="0" w:color="auto"/>
                                                                                                            <w:left w:val="none" w:sz="0" w:space="0" w:color="auto"/>
                                                                                                            <w:bottom w:val="none" w:sz="0" w:space="0" w:color="auto"/>
                                                                                                            <w:right w:val="none" w:sz="0" w:space="0" w:color="auto"/>
                                                                                                          </w:divBdr>
                                                                                                          <w:divsChild>
                                                                                                            <w:div w:id="908803081">
                                                                                                              <w:marLeft w:val="0"/>
                                                                                                              <w:marRight w:val="0"/>
                                                                                                              <w:marTop w:val="0"/>
                                                                                                              <w:marBottom w:val="0"/>
                                                                                                              <w:divBdr>
                                                                                                                <w:top w:val="none" w:sz="0" w:space="0" w:color="auto"/>
                                                                                                                <w:left w:val="none" w:sz="0" w:space="0" w:color="auto"/>
                                                                                                                <w:bottom w:val="none" w:sz="0" w:space="0" w:color="auto"/>
                                                                                                                <w:right w:val="none" w:sz="0" w:space="0" w:color="auto"/>
                                                                                                              </w:divBdr>
                                                                                                              <w:divsChild>
                                                                                                                <w:div w:id="3678436">
                                                                                                                  <w:marLeft w:val="0"/>
                                                                                                                  <w:marRight w:val="0"/>
                                                                                                                  <w:marTop w:val="0"/>
                                                                                                                  <w:marBottom w:val="0"/>
                                                                                                                  <w:divBdr>
                                                                                                                    <w:top w:val="none" w:sz="0" w:space="0" w:color="auto"/>
                                                                                                                    <w:left w:val="none" w:sz="0" w:space="0" w:color="auto"/>
                                                                                                                    <w:bottom w:val="none" w:sz="0" w:space="0" w:color="auto"/>
                                                                                                                    <w:right w:val="none" w:sz="0" w:space="0" w:color="auto"/>
                                                                                                                  </w:divBdr>
                                                                                                                  <w:divsChild>
                                                                                                                    <w:div w:id="976108423">
                                                                                                                      <w:marLeft w:val="0"/>
                                                                                                                      <w:marRight w:val="0"/>
                                                                                                                      <w:marTop w:val="0"/>
                                                                                                                      <w:marBottom w:val="0"/>
                                                                                                                      <w:divBdr>
                                                                                                                        <w:top w:val="none" w:sz="0" w:space="0" w:color="auto"/>
                                                                                                                        <w:left w:val="none" w:sz="0" w:space="0" w:color="auto"/>
                                                                                                                        <w:bottom w:val="none" w:sz="0" w:space="0" w:color="auto"/>
                                                                                                                        <w:right w:val="none" w:sz="0" w:space="0" w:color="auto"/>
                                                                                                                      </w:divBdr>
                                                                                                                      <w:divsChild>
                                                                                                                        <w:div w:id="2090998175">
                                                                                                                          <w:marLeft w:val="0"/>
                                                                                                                          <w:marRight w:val="0"/>
                                                                                                                          <w:marTop w:val="0"/>
                                                                                                                          <w:marBottom w:val="0"/>
                                                                                                                          <w:divBdr>
                                                                                                                            <w:top w:val="none" w:sz="0" w:space="0" w:color="auto"/>
                                                                                                                            <w:left w:val="none" w:sz="0" w:space="0" w:color="auto"/>
                                                                                                                            <w:bottom w:val="none" w:sz="0" w:space="0" w:color="auto"/>
                                                                                                                            <w:right w:val="none" w:sz="0" w:space="0" w:color="auto"/>
                                                                                                                          </w:divBdr>
                                                                                                                          <w:divsChild>
                                                                                                                            <w:div w:id="1888563486">
                                                                                                                              <w:marLeft w:val="0"/>
                                                                                                                              <w:marRight w:val="0"/>
                                                                                                                              <w:marTop w:val="0"/>
                                                                                                                              <w:marBottom w:val="0"/>
                                                                                                                              <w:divBdr>
                                                                                                                                <w:top w:val="none" w:sz="0" w:space="0" w:color="auto"/>
                                                                                                                                <w:left w:val="none" w:sz="0" w:space="0" w:color="auto"/>
                                                                                                                                <w:bottom w:val="none" w:sz="0" w:space="0" w:color="auto"/>
                                                                                                                                <w:right w:val="none" w:sz="0" w:space="0" w:color="auto"/>
                                                                                                                              </w:divBdr>
                                                                                                                              <w:divsChild>
                                                                                                                                <w:div w:id="2106340768">
                                                                                                                                  <w:marLeft w:val="0"/>
                                                                                                                                  <w:marRight w:val="0"/>
                                                                                                                                  <w:marTop w:val="0"/>
                                                                                                                                  <w:marBottom w:val="0"/>
                                                                                                                                  <w:divBdr>
                                                                                                                                    <w:top w:val="none" w:sz="0" w:space="0" w:color="auto"/>
                                                                                                                                    <w:left w:val="none" w:sz="0" w:space="0" w:color="auto"/>
                                                                                                                                    <w:bottom w:val="none" w:sz="0" w:space="0" w:color="auto"/>
                                                                                                                                    <w:right w:val="none" w:sz="0" w:space="0" w:color="auto"/>
                                                                                                                                  </w:divBdr>
                                                                                                                                  <w:divsChild>
                                                                                                                                    <w:div w:id="656612561">
                                                                                                                                      <w:marLeft w:val="0"/>
                                                                                                                                      <w:marRight w:val="0"/>
                                                                                                                                      <w:marTop w:val="0"/>
                                                                                                                                      <w:marBottom w:val="0"/>
                                                                                                                                      <w:divBdr>
                                                                                                                                        <w:top w:val="none" w:sz="0" w:space="0" w:color="auto"/>
                                                                                                                                        <w:left w:val="none" w:sz="0" w:space="0" w:color="auto"/>
                                                                                                                                        <w:bottom w:val="none" w:sz="0" w:space="0" w:color="auto"/>
                                                                                                                                        <w:right w:val="none" w:sz="0" w:space="0" w:color="auto"/>
                                                                                                                                      </w:divBdr>
                                                                                                                                      <w:divsChild>
                                                                                                                                        <w:div w:id="907307468">
                                                                                                                                          <w:marLeft w:val="0"/>
                                                                                                                                          <w:marRight w:val="0"/>
                                                                                                                                          <w:marTop w:val="0"/>
                                                                                                                                          <w:marBottom w:val="0"/>
                                                                                                                                          <w:divBdr>
                                                                                                                                            <w:top w:val="none" w:sz="0" w:space="0" w:color="auto"/>
                                                                                                                                            <w:left w:val="none" w:sz="0" w:space="0" w:color="auto"/>
                                                                                                                                            <w:bottom w:val="none" w:sz="0" w:space="0" w:color="auto"/>
                                                                                                                                            <w:right w:val="none" w:sz="0" w:space="0" w:color="auto"/>
                                                                                                                                          </w:divBdr>
                                                                                                                                          <w:divsChild>
                                                                                                                                            <w:div w:id="1159417449">
                                                                                                                                              <w:marLeft w:val="0"/>
                                                                                                                                              <w:marRight w:val="0"/>
                                                                                                                                              <w:marTop w:val="0"/>
                                                                                                                                              <w:marBottom w:val="0"/>
                                                                                                                                              <w:divBdr>
                                                                                                                                                <w:top w:val="none" w:sz="0" w:space="0" w:color="auto"/>
                                                                                                                                                <w:left w:val="none" w:sz="0" w:space="0" w:color="auto"/>
                                                                                                                                                <w:bottom w:val="none" w:sz="0" w:space="0" w:color="auto"/>
                                                                                                                                                <w:right w:val="none" w:sz="0" w:space="0" w:color="auto"/>
                                                                                                                                              </w:divBdr>
                                                                                                                                              <w:divsChild>
                                                                                                                                                <w:div w:id="2071222547">
                                                                                                                                                  <w:marLeft w:val="0"/>
                                                                                                                                                  <w:marRight w:val="0"/>
                                                                                                                                                  <w:marTop w:val="0"/>
                                                                                                                                                  <w:marBottom w:val="0"/>
                                                                                                                                                  <w:divBdr>
                                                                                                                                                    <w:top w:val="none" w:sz="0" w:space="0" w:color="auto"/>
                                                                                                                                                    <w:left w:val="none" w:sz="0" w:space="0" w:color="auto"/>
                                                                                                                                                    <w:bottom w:val="none" w:sz="0" w:space="0" w:color="auto"/>
                                                                                                                                                    <w:right w:val="none" w:sz="0" w:space="0" w:color="auto"/>
                                                                                                                                                  </w:divBdr>
                                                                                                                                                  <w:divsChild>
                                                                                                                                                    <w:div w:id="29191175">
                                                                                                                                                      <w:marLeft w:val="0"/>
                                                                                                                                                      <w:marRight w:val="0"/>
                                                                                                                                                      <w:marTop w:val="0"/>
                                                                                                                                                      <w:marBottom w:val="0"/>
                                                                                                                                                      <w:divBdr>
                                                                                                                                                        <w:top w:val="none" w:sz="0" w:space="0" w:color="auto"/>
                                                                                                                                                        <w:left w:val="none" w:sz="0" w:space="0" w:color="auto"/>
                                                                                                                                                        <w:bottom w:val="none" w:sz="0" w:space="0" w:color="auto"/>
                                                                                                                                                        <w:right w:val="none" w:sz="0" w:space="0" w:color="auto"/>
                                                                                                                                                      </w:divBdr>
                                                                                                                                                      <w:divsChild>
                                                                                                                                                        <w:div w:id="549271722">
                                                                                                                                                          <w:marLeft w:val="0"/>
                                                                                                                                                          <w:marRight w:val="0"/>
                                                                                                                                                          <w:marTop w:val="0"/>
                                                                                                                                                          <w:marBottom w:val="0"/>
                                                                                                                                                          <w:divBdr>
                                                                                                                                                            <w:top w:val="none" w:sz="0" w:space="0" w:color="auto"/>
                                                                                                                                                            <w:left w:val="none" w:sz="0" w:space="0" w:color="auto"/>
                                                                                                                                                            <w:bottom w:val="none" w:sz="0" w:space="0" w:color="auto"/>
                                                                                                                                                            <w:right w:val="none" w:sz="0" w:space="0" w:color="auto"/>
                                                                                                                                                          </w:divBdr>
                                                                                                                                                          <w:divsChild>
                                                                                                                                                            <w:div w:id="465972982">
                                                                                                                                                              <w:marLeft w:val="0"/>
                                                                                                                                                              <w:marRight w:val="0"/>
                                                                                                                                                              <w:marTop w:val="0"/>
                                                                                                                                                              <w:marBottom w:val="0"/>
                                                                                                                                                              <w:divBdr>
                                                                                                                                                                <w:top w:val="none" w:sz="0" w:space="0" w:color="auto"/>
                                                                                                                                                                <w:left w:val="none" w:sz="0" w:space="0" w:color="auto"/>
                                                                                                                                                                <w:bottom w:val="none" w:sz="0" w:space="0" w:color="auto"/>
                                                                                                                                                                <w:right w:val="none" w:sz="0" w:space="0" w:color="auto"/>
                                                                                                                                                              </w:divBdr>
                                                                                                                                                              <w:divsChild>
                                                                                                                                                                <w:div w:id="1845048490">
                                                                                                                                                                  <w:marLeft w:val="0"/>
                                                                                                                                                                  <w:marRight w:val="0"/>
                                                                                                                                                                  <w:marTop w:val="0"/>
                                                                                                                                                                  <w:marBottom w:val="0"/>
                                                                                                                                                                  <w:divBdr>
                                                                                                                                                                    <w:top w:val="none" w:sz="0" w:space="0" w:color="auto"/>
                                                                                                                                                                    <w:left w:val="none" w:sz="0" w:space="0" w:color="auto"/>
                                                                                                                                                                    <w:bottom w:val="none" w:sz="0" w:space="0" w:color="auto"/>
                                                                                                                                                                    <w:right w:val="none" w:sz="0" w:space="0" w:color="auto"/>
                                                                                                                                                                  </w:divBdr>
                                                                                                                                                                  <w:divsChild>
                                                                                                                                                                    <w:div w:id="506216487">
                                                                                                                                                                      <w:marLeft w:val="0"/>
                                                                                                                                                                      <w:marRight w:val="0"/>
                                                                                                                                                                      <w:marTop w:val="0"/>
                                                                                                                                                                      <w:marBottom w:val="0"/>
                                                                                                                                                                      <w:divBdr>
                                                                                                                                                                        <w:top w:val="none" w:sz="0" w:space="0" w:color="auto"/>
                                                                                                                                                                        <w:left w:val="none" w:sz="0" w:space="0" w:color="auto"/>
                                                                                                                                                                        <w:bottom w:val="none" w:sz="0" w:space="0" w:color="auto"/>
                                                                                                                                                                        <w:right w:val="none" w:sz="0" w:space="0" w:color="auto"/>
                                                                                                                                                                      </w:divBdr>
                                                                                                                                                                      <w:divsChild>
                                                                                                                                                                        <w:div w:id="856390651">
                                                                                                                                                                          <w:marLeft w:val="0"/>
                                                                                                                                                                          <w:marRight w:val="0"/>
                                                                                                                                                                          <w:marTop w:val="0"/>
                                                                                                                                                                          <w:marBottom w:val="0"/>
                                                                                                                                                                          <w:divBdr>
                                                                                                                                                                            <w:top w:val="none" w:sz="0" w:space="0" w:color="auto"/>
                                                                                                                                                                            <w:left w:val="none" w:sz="0" w:space="0" w:color="auto"/>
                                                                                                                                                                            <w:bottom w:val="none" w:sz="0" w:space="0" w:color="auto"/>
                                                                                                                                                                            <w:right w:val="none" w:sz="0" w:space="0" w:color="auto"/>
                                                                                                                                                                          </w:divBdr>
                                                                                                                                                                          <w:divsChild>
                                                                                                                                                                            <w:div w:id="592323091">
                                                                                                                                                                              <w:marLeft w:val="0"/>
                                                                                                                                                                              <w:marRight w:val="0"/>
                                                                                                                                                                              <w:marTop w:val="0"/>
                                                                                                                                                                              <w:marBottom w:val="0"/>
                                                                                                                                                                              <w:divBdr>
                                                                                                                                                                                <w:top w:val="none" w:sz="0" w:space="0" w:color="auto"/>
                                                                                                                                                                                <w:left w:val="none" w:sz="0" w:space="0" w:color="auto"/>
                                                                                                                                                                                <w:bottom w:val="none" w:sz="0" w:space="0" w:color="auto"/>
                                                                                                                                                                                <w:right w:val="none" w:sz="0" w:space="0" w:color="auto"/>
                                                                                                                                                                              </w:divBdr>
                                                                                                                                                                              <w:divsChild>
                                                                                                                                                                                <w:div w:id="299578243">
                                                                                                                                                                                  <w:marLeft w:val="0"/>
                                                                                                                                                                                  <w:marRight w:val="0"/>
                                                                                                                                                                                  <w:marTop w:val="0"/>
                                                                                                                                                                                  <w:marBottom w:val="0"/>
                                                                                                                                                                                  <w:divBdr>
                                                                                                                                                                                    <w:top w:val="none" w:sz="0" w:space="0" w:color="auto"/>
                                                                                                                                                                                    <w:left w:val="none" w:sz="0" w:space="0" w:color="auto"/>
                                                                                                                                                                                    <w:bottom w:val="none" w:sz="0" w:space="0" w:color="auto"/>
                                                                                                                                                                                    <w:right w:val="none" w:sz="0" w:space="0" w:color="auto"/>
                                                                                                                                                                                  </w:divBdr>
                                                                                                                                                                                  <w:divsChild>
                                                                                                                                                                                    <w:div w:id="1828130644">
                                                                                                                                                                                      <w:marLeft w:val="0"/>
                                                                                                                                                                                      <w:marRight w:val="0"/>
                                                                                                                                                                                      <w:marTop w:val="0"/>
                                                                                                                                                                                      <w:marBottom w:val="0"/>
                                                                                                                                                                                      <w:divBdr>
                                                                                                                                                                                        <w:top w:val="none" w:sz="0" w:space="0" w:color="auto"/>
                                                                                                                                                                                        <w:left w:val="none" w:sz="0" w:space="0" w:color="auto"/>
                                                                                                                                                                                        <w:bottom w:val="none" w:sz="0" w:space="0" w:color="auto"/>
                                                                                                                                                                                        <w:right w:val="none" w:sz="0" w:space="0" w:color="auto"/>
                                                                                                                                                                                      </w:divBdr>
                                                                                                                                                                                      <w:divsChild>
                                                                                                                                                                                        <w:div w:id="862402511">
                                                                                                                                                                                          <w:marLeft w:val="0"/>
                                                                                                                                                                                          <w:marRight w:val="0"/>
                                                                                                                                                                                          <w:marTop w:val="0"/>
                                                                                                                                                                                          <w:marBottom w:val="0"/>
                                                                                                                                                                                          <w:divBdr>
                                                                                                                                                                                            <w:top w:val="none" w:sz="0" w:space="0" w:color="auto"/>
                                                                                                                                                                                            <w:left w:val="none" w:sz="0" w:space="0" w:color="auto"/>
                                                                                                                                                                                            <w:bottom w:val="none" w:sz="0" w:space="0" w:color="auto"/>
                                                                                                                                                                                            <w:right w:val="none" w:sz="0" w:space="0" w:color="auto"/>
                                                                                                                                                                                          </w:divBdr>
                                                                                                                                                                                          <w:divsChild>
                                                                                                                                                                                            <w:div w:id="1571889993">
                                                                                                                                                                                              <w:marLeft w:val="0"/>
                                                                                                                                                                                              <w:marRight w:val="0"/>
                                                                                                                                                                                              <w:marTop w:val="0"/>
                                                                                                                                                                                              <w:marBottom w:val="0"/>
                                                                                                                                                                                              <w:divBdr>
                                                                                                                                                                                                <w:top w:val="none" w:sz="0" w:space="0" w:color="auto"/>
                                                                                                                                                                                                <w:left w:val="none" w:sz="0" w:space="0" w:color="auto"/>
                                                                                                                                                                                                <w:bottom w:val="none" w:sz="0" w:space="0" w:color="auto"/>
                                                                                                                                                                                                <w:right w:val="none" w:sz="0" w:space="0" w:color="auto"/>
                                                                                                                                                                                              </w:divBdr>
                                                                                                                                                                                              <w:divsChild>
                                                                                                                                                                                                <w:div w:id="1931624698">
                                                                                                                                                                                                  <w:marLeft w:val="0"/>
                                                                                                                                                                                                  <w:marRight w:val="0"/>
                                                                                                                                                                                                  <w:marTop w:val="0"/>
                                                                                                                                                                                                  <w:marBottom w:val="0"/>
                                                                                                                                                                                                  <w:divBdr>
                                                                                                                                                                                                    <w:top w:val="none" w:sz="0" w:space="0" w:color="auto"/>
                                                                                                                                                                                                    <w:left w:val="none" w:sz="0" w:space="0" w:color="auto"/>
                                                                                                                                                                                                    <w:bottom w:val="none" w:sz="0" w:space="0" w:color="auto"/>
                                                                                                                                                                                                    <w:right w:val="none" w:sz="0" w:space="0" w:color="auto"/>
                                                                                                                                                                                                  </w:divBdr>
                                                                                                                                                                                                  <w:divsChild>
                                                                                                                                                                                                    <w:div w:id="693459806">
                                                                                                                                                                                                      <w:marLeft w:val="0"/>
                                                                                                                                                                                                      <w:marRight w:val="0"/>
                                                                                                                                                                                                      <w:marTop w:val="0"/>
                                                                                                                                                                                                      <w:marBottom w:val="0"/>
                                                                                                                                                                                                      <w:divBdr>
                                                                                                                                                                                                        <w:top w:val="none" w:sz="0" w:space="0" w:color="auto"/>
                                                                                                                                                                                                        <w:left w:val="none" w:sz="0" w:space="0" w:color="auto"/>
                                                                                                                                                                                                        <w:bottom w:val="none" w:sz="0" w:space="0" w:color="auto"/>
                                                                                                                                                                                                        <w:right w:val="none" w:sz="0" w:space="0" w:color="auto"/>
                                                                                                                                                                                                      </w:divBdr>
                                                                                                                                                                                                      <w:divsChild>
                                                                                                                                                                                                        <w:div w:id="2010448975">
                                                                                                                                                                                                          <w:marLeft w:val="0"/>
                                                                                                                                                                                                          <w:marRight w:val="0"/>
                                                                                                                                                                                                          <w:marTop w:val="0"/>
                                                                                                                                                                                                          <w:marBottom w:val="0"/>
                                                                                                                                                                                                          <w:divBdr>
                                                                                                                                                                                                            <w:top w:val="none" w:sz="0" w:space="0" w:color="auto"/>
                                                                                                                                                                                                            <w:left w:val="none" w:sz="0" w:space="0" w:color="auto"/>
                                                                                                                                                                                                            <w:bottom w:val="none" w:sz="0" w:space="0" w:color="auto"/>
                                                                                                                                                                                                            <w:right w:val="none" w:sz="0" w:space="0" w:color="auto"/>
                                                                                                                                                                                                          </w:divBdr>
                                                                                                                                                                                                          <w:divsChild>
                                                                                                                                                                                                            <w:div w:id="816920451">
                                                                                                                                                                                                              <w:marLeft w:val="0"/>
                                                                                                                                                                                                              <w:marRight w:val="0"/>
                                                                                                                                                                                                              <w:marTop w:val="0"/>
                                                                                                                                                                                                              <w:marBottom w:val="0"/>
                                                                                                                                                                                                              <w:divBdr>
                                                                                                                                                                                                                <w:top w:val="none" w:sz="0" w:space="0" w:color="auto"/>
                                                                                                                                                                                                                <w:left w:val="none" w:sz="0" w:space="0" w:color="auto"/>
                                                                                                                                                                                                                <w:bottom w:val="none" w:sz="0" w:space="0" w:color="auto"/>
                                                                                                                                                                                                                <w:right w:val="none" w:sz="0" w:space="0" w:color="auto"/>
                                                                                                                                                                                                              </w:divBdr>
                                                                                                                                                                                                              <w:divsChild>
                                                                                                                                                                                                                <w:div w:id="1148592204">
                                                                                                                                                                                                                  <w:marLeft w:val="0"/>
                                                                                                                                                                                                                  <w:marRight w:val="0"/>
                                                                                                                                                                                                                  <w:marTop w:val="0"/>
                                                                                                                                                                                                                  <w:marBottom w:val="0"/>
                                                                                                                                                                                                                  <w:divBdr>
                                                                                                                                                                                                                    <w:top w:val="none" w:sz="0" w:space="0" w:color="auto"/>
                                                                                                                                                                                                                    <w:left w:val="none" w:sz="0" w:space="0" w:color="auto"/>
                                                                                                                                                                                                                    <w:bottom w:val="none" w:sz="0" w:space="0" w:color="auto"/>
                                                                                                                                                                                                                    <w:right w:val="none" w:sz="0" w:space="0" w:color="auto"/>
                                                                                                                                                                                                                  </w:divBdr>
                                                                                                                                                                                                                  <w:divsChild>
                                                                                                                                                                                                                    <w:div w:id="251397478">
                                                                                                                                                                                                                      <w:marLeft w:val="0"/>
                                                                                                                                                                                                                      <w:marRight w:val="0"/>
                                                                                                                                                                                                                      <w:marTop w:val="0"/>
                                                                                                                                                                                                                      <w:marBottom w:val="0"/>
                                                                                                                                                                                                                      <w:divBdr>
                                                                                                                                                                                                                        <w:top w:val="none" w:sz="0" w:space="0" w:color="auto"/>
                                                                                                                                                                                                                        <w:left w:val="none" w:sz="0" w:space="0" w:color="auto"/>
                                                                                                                                                                                                                        <w:bottom w:val="none" w:sz="0" w:space="0" w:color="auto"/>
                                                                                                                                                                                                                        <w:right w:val="none" w:sz="0" w:space="0" w:color="auto"/>
                                                                                                                                                                                                                      </w:divBdr>
                                                                                                                                                                                                                      <w:divsChild>
                                                                                                                                                                                                                        <w:div w:id="145172743">
                                                                                                                                                                                                                          <w:marLeft w:val="0"/>
                                                                                                                                                                                                                          <w:marRight w:val="0"/>
                                                                                                                                                                                                                          <w:marTop w:val="0"/>
                                                                                                                                                                                                                          <w:marBottom w:val="0"/>
                                                                                                                                                                                                                          <w:divBdr>
                                                                                                                                                                                                                            <w:top w:val="none" w:sz="0" w:space="0" w:color="auto"/>
                                                                                                                                                                                                                            <w:left w:val="none" w:sz="0" w:space="0" w:color="auto"/>
                                                                                                                                                                                                                            <w:bottom w:val="none" w:sz="0" w:space="0" w:color="auto"/>
                                                                                                                                                                                                                            <w:right w:val="none" w:sz="0" w:space="0" w:color="auto"/>
                                                                                                                                                                                                                          </w:divBdr>
                                                                                                                                                                                                                          <w:divsChild>
                                                                                                                                                                                                                            <w:div w:id="1977101388">
                                                                                                                                                                                                                              <w:marLeft w:val="0"/>
                                                                                                                                                                                                                              <w:marRight w:val="0"/>
                                                                                                                                                                                                                              <w:marTop w:val="0"/>
                                                                                                                                                                                                                              <w:marBottom w:val="0"/>
                                                                                                                                                                                                                              <w:divBdr>
                                                                                                                                                                                                                                <w:top w:val="none" w:sz="0" w:space="0" w:color="auto"/>
                                                                                                                                                                                                                                <w:left w:val="none" w:sz="0" w:space="0" w:color="auto"/>
                                                                                                                                                                                                                                <w:bottom w:val="none" w:sz="0" w:space="0" w:color="auto"/>
                                                                                                                                                                                                                                <w:right w:val="none" w:sz="0" w:space="0" w:color="auto"/>
                                                                                                                                                                                                                              </w:divBdr>
                                                                                                                                                                                                                              <w:divsChild>
                                                                                                                                                                                                                                <w:div w:id="2073309602">
                                                                                                                                                                                                                                  <w:marLeft w:val="0"/>
                                                                                                                                                                                                                                  <w:marRight w:val="0"/>
                                                                                                                                                                                                                                  <w:marTop w:val="0"/>
                                                                                                                                                                                                                                  <w:marBottom w:val="0"/>
                                                                                                                                                                                                                                  <w:divBdr>
                                                                                                                                                                                                                                    <w:top w:val="none" w:sz="0" w:space="0" w:color="auto"/>
                                                                                                                                                                                                                                    <w:left w:val="none" w:sz="0" w:space="0" w:color="auto"/>
                                                                                                                                                                                                                                    <w:bottom w:val="none" w:sz="0" w:space="0" w:color="auto"/>
                                                                                                                                                                                                                                    <w:right w:val="none" w:sz="0" w:space="0" w:color="auto"/>
                                                                                                                                                                                                                                  </w:divBdr>
                                                                                                                                                                                                                                  <w:divsChild>
                                                                                                                                                                                                                                    <w:div w:id="989014816">
                                                                                                                                                                                                                                      <w:marLeft w:val="0"/>
                                                                                                                                                                                                                                      <w:marRight w:val="0"/>
                                                                                                                                                                                                                                      <w:marTop w:val="0"/>
                                                                                                                                                                                                                                      <w:marBottom w:val="0"/>
                                                                                                                                                                                                                                      <w:divBdr>
                                                                                                                                                                                                                                        <w:top w:val="none" w:sz="0" w:space="0" w:color="auto"/>
                                                                                                                                                                                                                                        <w:left w:val="none" w:sz="0" w:space="0" w:color="auto"/>
                                                                                                                                                                                                                                        <w:bottom w:val="none" w:sz="0" w:space="0" w:color="auto"/>
                                                                                                                                                                                                                                        <w:right w:val="none" w:sz="0" w:space="0" w:color="auto"/>
                                                                                                                                                                                                                                      </w:divBdr>
                                                                                                                                                                                                                                      <w:divsChild>
                                                                                                                                                                                                                                        <w:div w:id="2090879526">
                                                                                                                                                                                                                                          <w:marLeft w:val="0"/>
                                                                                                                                                                                                                                          <w:marRight w:val="0"/>
                                                                                                                                                                                                                                          <w:marTop w:val="0"/>
                                                                                                                                                                                                                                          <w:marBottom w:val="0"/>
                                                                                                                                                                                                                                          <w:divBdr>
                                                                                                                                                                                                                                            <w:top w:val="none" w:sz="0" w:space="0" w:color="auto"/>
                                                                                                                                                                                                                                            <w:left w:val="none" w:sz="0" w:space="0" w:color="auto"/>
                                                                                                                                                                                                                                            <w:bottom w:val="none" w:sz="0" w:space="0" w:color="auto"/>
                                                                                                                                                                                                                                            <w:right w:val="none" w:sz="0" w:space="0" w:color="auto"/>
                                                                                                                                                                                                                                          </w:divBdr>
                                                                                                                                                                                                                                          <w:divsChild>
                                                                                                                                                                                                                                            <w:div w:id="15694442">
                                                                                                                                                                                                                                              <w:marLeft w:val="0"/>
                                                                                                                                                                                                                                              <w:marRight w:val="0"/>
                                                                                                                                                                                                                                              <w:marTop w:val="0"/>
                                                                                                                                                                                                                                              <w:marBottom w:val="0"/>
                                                                                                                                                                                                                                              <w:divBdr>
                                                                                                                                                                                                                                                <w:top w:val="none" w:sz="0" w:space="0" w:color="auto"/>
                                                                                                                                                                                                                                                <w:left w:val="none" w:sz="0" w:space="0" w:color="auto"/>
                                                                                                                                                                                                                                                <w:bottom w:val="none" w:sz="0" w:space="0" w:color="auto"/>
                                                                                                                                                                                                                                                <w:right w:val="none" w:sz="0" w:space="0" w:color="auto"/>
                                                                                                                                                                                                                                              </w:divBdr>
                                                                                                                                                                                                                                              <w:divsChild>
                                                                                                                                                                                                                                                <w:div w:id="1461340613">
                                                                                                                                                                                                                                                  <w:marLeft w:val="0"/>
                                                                                                                                                                                                                                                  <w:marRight w:val="0"/>
                                                                                                                                                                                                                                                  <w:marTop w:val="0"/>
                                                                                                                                                                                                                                                  <w:marBottom w:val="0"/>
                                                                                                                                                                                                                                                  <w:divBdr>
                                                                                                                                                                                                                                                    <w:top w:val="none" w:sz="0" w:space="0" w:color="auto"/>
                                                                                                                                                                                                                                                    <w:left w:val="none" w:sz="0" w:space="0" w:color="auto"/>
                                                                                                                                                                                                                                                    <w:bottom w:val="none" w:sz="0" w:space="0" w:color="auto"/>
                                                                                                                                                                                                                                                    <w:right w:val="none" w:sz="0" w:space="0" w:color="auto"/>
                                                                                                                                                                                                                                                  </w:divBdr>
                                                                                                                                                                                                                                                  <w:divsChild>
                                                                                                                                                                                                                                                    <w:div w:id="1093934573">
                                                                                                                                                                                                                                                      <w:marLeft w:val="0"/>
                                                                                                                                                                                                                                                      <w:marRight w:val="0"/>
                                                                                                                                                                                                                                                      <w:marTop w:val="0"/>
                                                                                                                                                                                                                                                      <w:marBottom w:val="0"/>
                                                                                                                                                                                                                                                      <w:divBdr>
                                                                                                                                                                                                                                                        <w:top w:val="none" w:sz="0" w:space="0" w:color="auto"/>
                                                                                                                                                                                                                                                        <w:left w:val="none" w:sz="0" w:space="0" w:color="auto"/>
                                                                                                                                                                                                                                                        <w:bottom w:val="none" w:sz="0" w:space="0" w:color="auto"/>
                                                                                                                                                                                                                                                        <w:right w:val="none" w:sz="0" w:space="0" w:color="auto"/>
                                                                                                                                                                                                                                                      </w:divBdr>
                                                                                                                                                                                                                                                      <w:divsChild>
                                                                                                                                                                                                                                                        <w:div w:id="768433432">
                                                                                                                                                                                                                                                          <w:marLeft w:val="0"/>
                                                                                                                                                                                                                                                          <w:marRight w:val="0"/>
                                                                                                                                                                                                                                                          <w:marTop w:val="0"/>
                                                                                                                                                                                                                                                          <w:marBottom w:val="0"/>
                                                                                                                                                                                                                                                          <w:divBdr>
                                                                                                                                                                                                                                                            <w:top w:val="none" w:sz="0" w:space="0" w:color="auto"/>
                                                                                                                                                                                                                                                            <w:left w:val="none" w:sz="0" w:space="0" w:color="auto"/>
                                                                                                                                                                                                                                                            <w:bottom w:val="none" w:sz="0" w:space="0" w:color="auto"/>
                                                                                                                                                                                                                                                            <w:right w:val="none" w:sz="0" w:space="0" w:color="auto"/>
                                                                                                                                                                                                                                                          </w:divBdr>
                                                                                                                                                                                                                                                          <w:divsChild>
                                                                                                                                                                                                                                                            <w:div w:id="1541436620">
                                                                                                                                                                                                                                                              <w:marLeft w:val="0"/>
                                                                                                                                                                                                                                                              <w:marRight w:val="0"/>
                                                                                                                                                                                                                                                              <w:marTop w:val="0"/>
                                                                                                                                                                                                                                                              <w:marBottom w:val="0"/>
                                                                                                                                                                                                                                                              <w:divBdr>
                                                                                                                                                                                                                                                                <w:top w:val="none" w:sz="0" w:space="0" w:color="auto"/>
                                                                                                                                                                                                                                                                <w:left w:val="none" w:sz="0" w:space="0" w:color="auto"/>
                                                                                                                                                                                                                                                                <w:bottom w:val="none" w:sz="0" w:space="0" w:color="auto"/>
                                                                                                                                                                                                                                                                <w:right w:val="none" w:sz="0" w:space="0" w:color="auto"/>
                                                                                                                                                                                                                                                              </w:divBdr>
                                                                                                                                                                                                                                                              <w:divsChild>
                                                                                                                                                                                                                                                                <w:div w:id="2016952666">
                                                                                                                                                                                                                                                                  <w:marLeft w:val="0"/>
                                                                                                                                                                                                                                                                  <w:marRight w:val="0"/>
                                                                                                                                                                                                                                                                  <w:marTop w:val="0"/>
                                                                                                                                                                                                                                                                  <w:marBottom w:val="0"/>
                                                                                                                                                                                                                                                                  <w:divBdr>
                                                                                                                                                                                                                                                                    <w:top w:val="none" w:sz="0" w:space="0" w:color="auto"/>
                                                                                                                                                                                                                                                                    <w:left w:val="none" w:sz="0" w:space="0" w:color="auto"/>
                                                                                                                                                                                                                                                                    <w:bottom w:val="none" w:sz="0" w:space="0" w:color="auto"/>
                                                                                                                                                                                                                                                                    <w:right w:val="none" w:sz="0" w:space="0" w:color="auto"/>
                                                                                                                                                                                                                                                                  </w:divBdr>
                                                                                                                                                                                                                                                                  <w:divsChild>
                                                                                                                                                                                                                                                                    <w:div w:id="975523577">
                                                                                                                                                                                                                                                                      <w:marLeft w:val="0"/>
                                                                                                                                                                                                                                                                      <w:marRight w:val="0"/>
                                                                                                                                                                                                                                                                      <w:marTop w:val="0"/>
                                                                                                                                                                                                                                                                      <w:marBottom w:val="0"/>
                                                                                                                                                                                                                                                                      <w:divBdr>
                                                                                                                                                                                                                                                                        <w:top w:val="none" w:sz="0" w:space="0" w:color="auto"/>
                                                                                                                                                                                                                                                                        <w:left w:val="none" w:sz="0" w:space="0" w:color="auto"/>
                                                                                                                                                                                                                                                                        <w:bottom w:val="none" w:sz="0" w:space="0" w:color="auto"/>
                                                                                                                                                                                                                                                                        <w:right w:val="none" w:sz="0" w:space="0" w:color="auto"/>
                                                                                                                                                                                                                                                                      </w:divBdr>
                                                                                                                                                                                                                                                                      <w:divsChild>
                                                                                                                                                                                                                                                                        <w:div w:id="439494976">
                                                                                                                                                                                                                                                                          <w:marLeft w:val="0"/>
                                                                                                                                                                                                                                                                          <w:marRight w:val="0"/>
                                                                                                                                                                                                                                                                          <w:marTop w:val="0"/>
                                                                                                                                                                                                                                                                          <w:marBottom w:val="0"/>
                                                                                                                                                                                                                                                                          <w:divBdr>
                                                                                                                                                                                                                                                                            <w:top w:val="none" w:sz="0" w:space="0" w:color="auto"/>
                                                                                                                                                                                                                                                                            <w:left w:val="none" w:sz="0" w:space="0" w:color="auto"/>
                                                                                                                                                                                                                                                                            <w:bottom w:val="none" w:sz="0" w:space="0" w:color="auto"/>
                                                                                                                                                                                                                                                                            <w:right w:val="none" w:sz="0" w:space="0" w:color="auto"/>
                                                                                                                                                                                                                                                                          </w:divBdr>
                                                                                                                                                                                                                                                                          <w:divsChild>
                                                                                                                                                                                                                                                                            <w:div w:id="1311516858">
                                                                                                                                                                                                                                                                              <w:marLeft w:val="0"/>
                                                                                                                                                                                                                                                                              <w:marRight w:val="0"/>
                                                                                                                                                                                                                                                                              <w:marTop w:val="0"/>
                                                                                                                                                                                                                                                                              <w:marBottom w:val="0"/>
                                                                                                                                                                                                                                                                              <w:divBdr>
                                                                                                                                                                                                                                                                                <w:top w:val="none" w:sz="0" w:space="0" w:color="auto"/>
                                                                                                                                                                                                                                                                                <w:left w:val="none" w:sz="0" w:space="0" w:color="auto"/>
                                                                                                                                                                                                                                                                                <w:bottom w:val="none" w:sz="0" w:space="0" w:color="auto"/>
                                                                                                                                                                                                                                                                                <w:right w:val="none" w:sz="0" w:space="0" w:color="auto"/>
                                                                                                                                                                                                                                                                              </w:divBdr>
                                                                                                                                                                                                                                                                              <w:divsChild>
                                                                                                                                                                                                                                                                                <w:div w:id="1421755883">
                                                                                                                                                                                                                                                                                  <w:marLeft w:val="0"/>
                                                                                                                                                                                                                                                                                  <w:marRight w:val="0"/>
                                                                                                                                                                                                                                                                                  <w:marTop w:val="0"/>
                                                                                                                                                                                                                                                                                  <w:marBottom w:val="0"/>
                                                                                                                                                                                                                                                                                  <w:divBdr>
                                                                                                                                                                                                                                                                                    <w:top w:val="none" w:sz="0" w:space="0" w:color="auto"/>
                                                                                                                                                                                                                                                                                    <w:left w:val="none" w:sz="0" w:space="0" w:color="auto"/>
                                                                                                                                                                                                                                                                                    <w:bottom w:val="none" w:sz="0" w:space="0" w:color="auto"/>
                                                                                                                                                                                                                                                                                    <w:right w:val="none" w:sz="0" w:space="0" w:color="auto"/>
                                                                                                                                                                                                                                                                                  </w:divBdr>
                                                                                                                                                                                                                                                                                  <w:divsChild>
                                                                                                                                                                                                                                                                                    <w:div w:id="1448504107">
                                                                                                                                                                                                                                                                                      <w:marLeft w:val="0"/>
                                                                                                                                                                                                                                                                                      <w:marRight w:val="0"/>
                                                                                                                                                                                                                                                                                      <w:marTop w:val="0"/>
                                                                                                                                                                                                                                                                                      <w:marBottom w:val="0"/>
                                                                                                                                                                                                                                                                                      <w:divBdr>
                                                                                                                                                                                                                                                                                        <w:top w:val="none" w:sz="0" w:space="0" w:color="auto"/>
                                                                                                                                                                                                                                                                                        <w:left w:val="none" w:sz="0" w:space="0" w:color="auto"/>
                                                                                                                                                                                                                                                                                        <w:bottom w:val="none" w:sz="0" w:space="0" w:color="auto"/>
                                                                                                                                                                                                                                                                                        <w:right w:val="none" w:sz="0" w:space="0" w:color="auto"/>
                                                                                                                                                                                                                                                                                      </w:divBdr>
                                                                                                                                                                                                                                                                                      <w:divsChild>
                                                                                                                                                                                                                                                                                        <w:div w:id="944269126">
                                                                                                                                                                                                                                                                                          <w:marLeft w:val="0"/>
                                                                                                                                                                                                                                                                                          <w:marRight w:val="0"/>
                                                                                                                                                                                                                                                                                          <w:marTop w:val="0"/>
                                                                                                                                                                                                                                                                                          <w:marBottom w:val="0"/>
                                                                                                                                                                                                                                                                                          <w:divBdr>
                                                                                                                                                                                                                                                                                            <w:top w:val="none" w:sz="0" w:space="0" w:color="auto"/>
                                                                                                                                                                                                                                                                                            <w:left w:val="none" w:sz="0" w:space="0" w:color="auto"/>
                                                                                                                                                                                                                                                                                            <w:bottom w:val="none" w:sz="0" w:space="0" w:color="auto"/>
                                                                                                                                                                                                                                                                                            <w:right w:val="none" w:sz="0" w:space="0" w:color="auto"/>
                                                                                                                                                                                                                                                                                          </w:divBdr>
                                                                                                                                                                                                                                                                                          <w:divsChild>
                                                                                                                                                                                                                                                                                            <w:div w:id="1967352581">
                                                                                                                                                                                                                                                                                              <w:marLeft w:val="0"/>
                                                                                                                                                                                                                                                                                              <w:marRight w:val="0"/>
                                                                                                                                                                                                                                                                                              <w:marTop w:val="0"/>
                                                                                                                                                                                                                                                                                              <w:marBottom w:val="0"/>
                                                                                                                                                                                                                                                                                              <w:divBdr>
                                                                                                                                                                                                                                                                                                <w:top w:val="none" w:sz="0" w:space="0" w:color="auto"/>
                                                                                                                                                                                                                                                                                                <w:left w:val="none" w:sz="0" w:space="0" w:color="auto"/>
                                                                                                                                                                                                                                                                                                <w:bottom w:val="none" w:sz="0" w:space="0" w:color="auto"/>
                                                                                                                                                                                                                                                                                                <w:right w:val="none" w:sz="0" w:space="0" w:color="auto"/>
                                                                                                                                                                                                                                                                                              </w:divBdr>
                                                                                                                                                                                                                                                                                              <w:divsChild>
                                                                                                                                                                                                                                                                                                <w:div w:id="1002514319">
                                                                                                                                                                                                                                                                                                  <w:marLeft w:val="0"/>
                                                                                                                                                                                                                                                                                                  <w:marRight w:val="0"/>
                                                                                                                                                                                                                                                                                                  <w:marTop w:val="0"/>
                                                                                                                                                                                                                                                                                                  <w:marBottom w:val="0"/>
                                                                                                                                                                                                                                                                                                  <w:divBdr>
                                                                                                                                                                                                                                                                                                    <w:top w:val="none" w:sz="0" w:space="0" w:color="auto"/>
                                                                                                                                                                                                                                                                                                    <w:left w:val="none" w:sz="0" w:space="0" w:color="auto"/>
                                                                                                                                                                                                                                                                                                    <w:bottom w:val="none" w:sz="0" w:space="0" w:color="auto"/>
                                                                                                                                                                                                                                                                                                    <w:right w:val="none" w:sz="0" w:space="0" w:color="auto"/>
                                                                                                                                                                                                                                                                                                  </w:divBdr>
                                                                                                                                                                                                                                                                                                  <w:divsChild>
                                                                                                                                                                                                                                                                                                    <w:div w:id="1372070489">
                                                                                                                                                                                                                                                                                                      <w:marLeft w:val="0"/>
                                                                                                                                                                                                                                                                                                      <w:marRight w:val="0"/>
                                                                                                                                                                                                                                                                                                      <w:marTop w:val="0"/>
                                                                                                                                                                                                                                                                                                      <w:marBottom w:val="0"/>
                                                                                                                                                                                                                                                                                                      <w:divBdr>
                                                                                                                                                                                                                                                                                                        <w:top w:val="none" w:sz="0" w:space="0" w:color="auto"/>
                                                                                                                                                                                                                                                                                                        <w:left w:val="none" w:sz="0" w:space="0" w:color="auto"/>
                                                                                                                                                                                                                                                                                                        <w:bottom w:val="none" w:sz="0" w:space="0" w:color="auto"/>
                                                                                                                                                                                                                                                                                                        <w:right w:val="none" w:sz="0" w:space="0" w:color="auto"/>
                                                                                                                                                                                                                                                                                                      </w:divBdr>
                                                                                                                                                                                                                                                                                                    </w:div>
                                                                                                                                                                                                                                                                                                    <w:div w:id="1385179590">
                                                                                                                                                                                                                                                                                                      <w:marLeft w:val="0"/>
                                                                                                                                                                                                                                                                                                      <w:marRight w:val="0"/>
                                                                                                                                                                                                                                                                                                      <w:marTop w:val="0"/>
                                                                                                                                                                                                                                                                                                      <w:marBottom w:val="0"/>
                                                                                                                                                                                                                                                                                                      <w:divBdr>
                                                                                                                                                                                                                                                                                                        <w:top w:val="none" w:sz="0" w:space="0" w:color="auto"/>
                                                                                                                                                                                                                                                                                                        <w:left w:val="none" w:sz="0" w:space="0" w:color="auto"/>
                                                                                                                                                                                                                                                                                                        <w:bottom w:val="none" w:sz="0" w:space="0" w:color="auto"/>
                                                                                                                                                                                                                                                                                                        <w:right w:val="none" w:sz="0" w:space="0" w:color="auto"/>
                                                                                                                                                                                                                                                                                                      </w:divBdr>
                                                                                                                                                                                                                                                                                                      <w:divsChild>
                                                                                                                                                                                                                                                                                                        <w:div w:id="1802264325">
                                                                                                                                                                                                                                                                                                          <w:marLeft w:val="0"/>
                                                                                                                                                                                                                                                                                                          <w:marRight w:val="0"/>
                                                                                                                                                                                                                                                                                                          <w:marTop w:val="0"/>
                                                                                                                                                                                                                                                                                                          <w:marBottom w:val="0"/>
                                                                                                                                                                                                                                                                                                          <w:divBdr>
                                                                                                                                                                                                                                                                                                            <w:top w:val="none" w:sz="0" w:space="0" w:color="auto"/>
                                                                                                                                                                                                                                                                                                            <w:left w:val="none" w:sz="0" w:space="0" w:color="auto"/>
                                                                                                                                                                                                                                                                                                            <w:bottom w:val="none" w:sz="0" w:space="0" w:color="auto"/>
                                                                                                                                                                                                                                                                                                            <w:right w:val="none" w:sz="0" w:space="0" w:color="auto"/>
                                                                                                                                                                                                                                                                                                          </w:divBdr>
                                                                                                                                                                                                                                                                                                          <w:divsChild>
                                                                                                                                                                                                                                                                                                            <w:div w:id="1705403887">
                                                                                                                                                                                                                                                                                                              <w:marLeft w:val="0"/>
                                                                                                                                                                                                                                                                                                              <w:marRight w:val="0"/>
                                                                                                                                                                                                                                                                                                              <w:marTop w:val="0"/>
                                                                                                                                                                                                                                                                                                              <w:marBottom w:val="0"/>
                                                                                                                                                                                                                                                                                                              <w:divBdr>
                                                                                                                                                                                                                                                                                                                <w:top w:val="none" w:sz="0" w:space="0" w:color="auto"/>
                                                                                                                                                                                                                                                                                                                <w:left w:val="none" w:sz="0" w:space="0" w:color="auto"/>
                                                                                                                                                                                                                                                                                                                <w:bottom w:val="none" w:sz="0" w:space="0" w:color="auto"/>
                                                                                                                                                                                                                                                                                                                <w:right w:val="none" w:sz="0" w:space="0" w:color="auto"/>
                                                                                                                                                                                                                                                                                                              </w:divBdr>
                                                                                                                                                                                                                                                                                                              <w:divsChild>
                                                                                                                                                                                                                                                                                                                <w:div w:id="1856259770">
                                                                                                                                                                                                                                                                                                                  <w:marLeft w:val="0"/>
                                                                                                                                                                                                                                                                                                                  <w:marRight w:val="0"/>
                                                                                                                                                                                                                                                                                                                  <w:marTop w:val="0"/>
                                                                                                                                                                                                                                                                                                                  <w:marBottom w:val="0"/>
                                                                                                                                                                                                                                                                                                                  <w:divBdr>
                                                                                                                                                                                                                                                                                                                    <w:top w:val="none" w:sz="0" w:space="0" w:color="auto"/>
                                                                                                                                                                                                                                                                                                                    <w:left w:val="none" w:sz="0" w:space="0" w:color="auto"/>
                                                                                                                                                                                                                                                                                                                    <w:bottom w:val="none" w:sz="0" w:space="0" w:color="auto"/>
                                                                                                                                                                                                                                                                                                                    <w:right w:val="none" w:sz="0" w:space="0" w:color="auto"/>
                                                                                                                                                                                                                                                                                                                  </w:divBdr>
                                                                                                                                                                                                                                                                                                                  <w:divsChild>
                                                                                                                                                                                                                                                                                                                    <w:div w:id="387075490">
                                                                                                                                                                                                                                                                                                                      <w:marLeft w:val="0"/>
                                                                                                                                                                                                                                                                                                                      <w:marRight w:val="0"/>
                                                                                                                                                                                                                                                                                                                      <w:marTop w:val="0"/>
                                                                                                                                                                                                                                                                                                                      <w:marBottom w:val="0"/>
                                                                                                                                                                                                                                                                                                                      <w:divBdr>
                                                                                                                                                                                                                                                                                                                        <w:top w:val="none" w:sz="0" w:space="0" w:color="auto"/>
                                                                                                                                                                                                                                                                                                                        <w:left w:val="none" w:sz="0" w:space="0" w:color="auto"/>
                                                                                                                                                                                                                                                                                                                        <w:bottom w:val="none" w:sz="0" w:space="0" w:color="auto"/>
                                                                                                                                                                                                                                                                                                                        <w:right w:val="none" w:sz="0" w:space="0" w:color="auto"/>
                                                                                                                                                                                                                                                                                                                      </w:divBdr>
                                                                                                                                                                                                                                                                                                                      <w:divsChild>
                                                                                                                                                                                                                                                                                                                        <w:div w:id="454256264">
                                                                                                                                                                                                                                                                                                                          <w:marLeft w:val="0"/>
                                                                                                                                                                                                                                                                                                                          <w:marRight w:val="0"/>
                                                                                                                                                                                                                                                                                                                          <w:marTop w:val="0"/>
                                                                                                                                                                                                                                                                                                                          <w:marBottom w:val="0"/>
                                                                                                                                                                                                                                                                                                                          <w:divBdr>
                                                                                                                                                                                                                                                                                                                            <w:top w:val="none" w:sz="0" w:space="0" w:color="auto"/>
                                                                                                                                                                                                                                                                                                                            <w:left w:val="none" w:sz="0" w:space="0" w:color="auto"/>
                                                                                                                                                                                                                                                                                                                            <w:bottom w:val="none" w:sz="0" w:space="0" w:color="auto"/>
                                                                                                                                                                                                                                                                                                                            <w:right w:val="none" w:sz="0" w:space="0" w:color="auto"/>
                                                                                                                                                                                                                                                                                                                          </w:divBdr>
                                                                                                                                                                                                                                                                                                                          <w:divsChild>
                                                                                                                                                                                                                                                                                                                            <w:div w:id="247423357">
                                                                                                                                                                                                                                                                                                                              <w:marLeft w:val="0"/>
                                                                                                                                                                                                                                                                                                                              <w:marRight w:val="0"/>
                                                                                                                                                                                                                                                                                                                              <w:marTop w:val="0"/>
                                                                                                                                                                                                                                                                                                                              <w:marBottom w:val="0"/>
                                                                                                                                                                                                                                                                                                                              <w:divBdr>
                                                                                                                                                                                                                                                                                                                                <w:top w:val="none" w:sz="0" w:space="0" w:color="auto"/>
                                                                                                                                                                                                                                                                                                                                <w:left w:val="none" w:sz="0" w:space="0" w:color="auto"/>
                                                                                                                                                                                                                                                                                                                                <w:bottom w:val="none" w:sz="0" w:space="0" w:color="auto"/>
                                                                                                                                                                                                                                                                                                                                <w:right w:val="none" w:sz="0" w:space="0" w:color="auto"/>
                                                                                                                                                                                                                                                                                                                              </w:divBdr>
                                                                                                                                                                                                                                                                                                                              <w:divsChild>
                                                                                                                                                                                                                                                                                                                                <w:div w:id="611666339">
                                                                                                                                                                                                                                                                                                                                  <w:marLeft w:val="0"/>
                                                                                                                                                                                                                                                                                                                                  <w:marRight w:val="0"/>
                                                                                                                                                                                                                                                                                                                                  <w:marTop w:val="0"/>
                                                                                                                                                                                                                                                                                                                                  <w:marBottom w:val="0"/>
                                                                                                                                                                                                                                                                                                                                  <w:divBdr>
                                                                                                                                                                                                                                                                                                                                    <w:top w:val="none" w:sz="0" w:space="0" w:color="auto"/>
                                                                                                                                                                                                                                                                                                                                    <w:left w:val="none" w:sz="0" w:space="0" w:color="auto"/>
                                                                                                                                                                                                                                                                                                                                    <w:bottom w:val="none" w:sz="0" w:space="0" w:color="auto"/>
                                                                                                                                                                                                                                                                                                                                    <w:right w:val="none" w:sz="0" w:space="0" w:color="auto"/>
                                                                                                                                                                                                                                                                                                                                  </w:divBdr>
                                                                                                                                                                                                                                                                                                                                  <w:divsChild>
                                                                                                                                                                                                                                                                                                                                    <w:div w:id="1771584771">
                                                                                                                                                                                                                                                                                                                                      <w:marLeft w:val="0"/>
                                                                                                                                                                                                                                                                                                                                      <w:marRight w:val="0"/>
                                                                                                                                                                                                                                                                                                                                      <w:marTop w:val="0"/>
                                                                                                                                                                                                                                                                                                                                      <w:marBottom w:val="0"/>
                                                                                                                                                                                                                                                                                                                                      <w:divBdr>
                                                                                                                                                                                                                                                                                                                                        <w:top w:val="none" w:sz="0" w:space="0" w:color="auto"/>
                                                                                                                                                                                                                                                                                                                                        <w:left w:val="none" w:sz="0" w:space="0" w:color="auto"/>
                                                                                                                                                                                                                                                                                                                                        <w:bottom w:val="none" w:sz="0" w:space="0" w:color="auto"/>
                                                                                                                                                                                                                                                                                                                                        <w:right w:val="none" w:sz="0" w:space="0" w:color="auto"/>
                                                                                                                                                                                                                                                                                                                                      </w:divBdr>
                                                                                                                                                                                                                                                                                                                                      <w:divsChild>
                                                                                                                                                                                                                                                                                                                                        <w:div w:id="613563557">
                                                                                                                                                                                                                                                                                                                                          <w:marLeft w:val="0"/>
                                                                                                                                                                                                                                                                                                                                          <w:marRight w:val="0"/>
                                                                                                                                                                                                                                                                                                                                          <w:marTop w:val="0"/>
                                                                                                                                                                                                                                                                                                                                          <w:marBottom w:val="0"/>
                                                                                                                                                                                                                                                                                                                                          <w:divBdr>
                                                                                                                                                                                                                                                                                                                                            <w:top w:val="none" w:sz="0" w:space="0" w:color="auto"/>
                                                                                                                                                                                                                                                                                                                                            <w:left w:val="none" w:sz="0" w:space="0" w:color="auto"/>
                                                                                                                                                                                                                                                                                                                                            <w:bottom w:val="none" w:sz="0" w:space="0" w:color="auto"/>
                                                                                                                                                                                                                                                                                                                                            <w:right w:val="none" w:sz="0" w:space="0" w:color="auto"/>
                                                                                                                                                                                                                                                                                                                                          </w:divBdr>
                                                                                                                                                                                                                                                                                                                                          <w:divsChild>
                                                                                                                                                                                                                                                                                                                                            <w:div w:id="1508862477">
                                                                                                                                                                                                                                                                                                                                              <w:marLeft w:val="0"/>
                                                                                                                                                                                                                                                                                                                                              <w:marRight w:val="0"/>
                                                                                                                                                                                                                                                                                                                                              <w:marTop w:val="0"/>
                                                                                                                                                                                                                                                                                                                                              <w:marBottom w:val="0"/>
                                                                                                                                                                                                                                                                                                                                              <w:divBdr>
                                                                                                                                                                                                                                                                                                                                                <w:top w:val="none" w:sz="0" w:space="0" w:color="auto"/>
                                                                                                                                                                                                                                                                                                                                                <w:left w:val="none" w:sz="0" w:space="0" w:color="auto"/>
                                                                                                                                                                                                                                                                                                                                                <w:bottom w:val="none" w:sz="0" w:space="0" w:color="auto"/>
                                                                                                                                                                                                                                                                                                                                                <w:right w:val="none" w:sz="0" w:space="0" w:color="auto"/>
                                                                                                                                                                                                                                                                                                                                              </w:divBdr>
                                                                                                                                                                                                                                                                                                                                              <w:divsChild>
                                                                                                                                                                                                                                                                                                                                                <w:div w:id="680280423">
                                                                                                                                                                                                                                                                                                                                                  <w:marLeft w:val="0"/>
                                                                                                                                                                                                                                                                                                                                                  <w:marRight w:val="0"/>
                                                                                                                                                                                                                                                                                                                                                  <w:marTop w:val="0"/>
                                                                                                                                                                                                                                                                                                                                                  <w:marBottom w:val="0"/>
                                                                                                                                                                                                                                                                                                                                                  <w:divBdr>
                                                                                                                                                                                                                                                                                                                                                    <w:top w:val="none" w:sz="0" w:space="0" w:color="auto"/>
                                                                                                                                                                                                                                                                                                                                                    <w:left w:val="none" w:sz="0" w:space="0" w:color="auto"/>
                                                                                                                                                                                                                                                                                                                                                    <w:bottom w:val="none" w:sz="0" w:space="0" w:color="auto"/>
                                                                                                                                                                                                                                                                                                                                                    <w:right w:val="none" w:sz="0" w:space="0" w:color="auto"/>
                                                                                                                                                                                                                                                                                                                                                  </w:divBdr>
                                                                                                                                                                                                                                                                                                                                                  <w:divsChild>
                                                                                                                                                                                                                                                                                                                                                    <w:div w:id="928581082">
                                                                                                                                                                                                                                                                                                                                                      <w:marLeft w:val="0"/>
                                                                                                                                                                                                                                                                                                                                                      <w:marRight w:val="0"/>
                                                                                                                                                                                                                                                                                                                                                      <w:marTop w:val="0"/>
                                                                                                                                                                                                                                                                                                                                                      <w:marBottom w:val="0"/>
                                                                                                                                                                                                                                                                                                                                                      <w:divBdr>
                                                                                                                                                                                                                                                                                                                                                        <w:top w:val="none" w:sz="0" w:space="0" w:color="auto"/>
                                                                                                                                                                                                                                                                                                                                                        <w:left w:val="none" w:sz="0" w:space="0" w:color="auto"/>
                                                                                                                                                                                                                                                                                                                                                        <w:bottom w:val="none" w:sz="0" w:space="0" w:color="auto"/>
                                                                                                                                                                                                                                                                                                                                                        <w:right w:val="none" w:sz="0" w:space="0" w:color="auto"/>
                                                                                                                                                                                                                                                                                                                                                      </w:divBdr>
                                                                                                                                                                                                                                                                                                                                                      <w:divsChild>
                                                                                                                                                                                                                                                                                                                                                        <w:div w:id="1375618750">
                                                                                                                                                                                                                                                                                                                                                          <w:marLeft w:val="0"/>
                                                                                                                                                                                                                                                                                                                                                          <w:marRight w:val="0"/>
                                                                                                                                                                                                                                                                                                                                                          <w:marTop w:val="0"/>
                                                                                                                                                                                                                                                                                                                                                          <w:marBottom w:val="0"/>
                                                                                                                                                                                                                                                                                                                                                          <w:divBdr>
                                                                                                                                                                                                                                                                                                                                                            <w:top w:val="none" w:sz="0" w:space="0" w:color="auto"/>
                                                                                                                                                                                                                                                                                                                                                            <w:left w:val="none" w:sz="0" w:space="0" w:color="auto"/>
                                                                                                                                                                                                                                                                                                                                                            <w:bottom w:val="none" w:sz="0" w:space="0" w:color="auto"/>
                                                                                                                                                                                                                                                                                                                                                            <w:right w:val="none" w:sz="0" w:space="0" w:color="auto"/>
                                                                                                                                                                                                                                                                                                                                                          </w:divBdr>
                                                                                                                                                                                                                                                                                                                                                          <w:divsChild>
                                                                                                                                                                                                                                                                                                                                                            <w:div w:id="919217252">
                                                                                                                                                                                                                                                                                                                                                              <w:marLeft w:val="0"/>
                                                                                                                                                                                                                                                                                                                                                              <w:marRight w:val="0"/>
                                                                                                                                                                                                                                                                                                                                                              <w:marTop w:val="0"/>
                                                                                                                                                                                                                                                                                                                                                              <w:marBottom w:val="0"/>
                                                                                                                                                                                                                                                                                                                                                              <w:divBdr>
                                                                                                                                                                                                                                                                                                                                                                <w:top w:val="none" w:sz="0" w:space="0" w:color="auto"/>
                                                                                                                                                                                                                                                                                                                                                                <w:left w:val="none" w:sz="0" w:space="0" w:color="auto"/>
                                                                                                                                                                                                                                                                                                                                                                <w:bottom w:val="none" w:sz="0" w:space="0" w:color="auto"/>
                                                                                                                                                                                                                                                                                                                                                                <w:right w:val="none" w:sz="0" w:space="0" w:color="auto"/>
                                                                                                                                                                                                                                                                                                                                                              </w:divBdr>
                                                                                                                                                                                                                                                                                                                                                              <w:divsChild>
                                                                                                                                                                                                                                                                                                                                                                <w:div w:id="252666338">
                                                                                                                                                                                                                                                                                                                                                                  <w:marLeft w:val="0"/>
                                                                                                                                                                                                                                                                                                                                                                  <w:marRight w:val="0"/>
                                                                                                                                                                                                                                                                                                                                                                  <w:marTop w:val="0"/>
                                                                                                                                                                                                                                                                                                                                                                  <w:marBottom w:val="0"/>
                                                                                                                                                                                                                                                                                                                                                                  <w:divBdr>
                                                                                                                                                                                                                                                                                                                                                                    <w:top w:val="none" w:sz="0" w:space="0" w:color="auto"/>
                                                                                                                                                                                                                                                                                                                                                                    <w:left w:val="none" w:sz="0" w:space="0" w:color="auto"/>
                                                                                                                                                                                                                                                                                                                                                                    <w:bottom w:val="none" w:sz="0" w:space="0" w:color="auto"/>
                                                                                                                                                                                                                                                                                                                                                                    <w:right w:val="none" w:sz="0" w:space="0" w:color="auto"/>
                                                                                                                                                                                                                                                                                                                                                                  </w:divBdr>
                                                                                                                                                                                                                                                                                                                                                                  <w:divsChild>
                                                                                                                                                                                                                                                                                                                                                                    <w:div w:id="167329204">
                                                                                                                                                                                                                                                                                                                                                                      <w:marLeft w:val="0"/>
                                                                                                                                                                                                                                                                                                                                                                      <w:marRight w:val="0"/>
                                                                                                                                                                                                                                                                                                                                                                      <w:marTop w:val="0"/>
                                                                                                                                                                                                                                                                                                                                                                      <w:marBottom w:val="0"/>
                                                                                                                                                                                                                                                                                                                                                                      <w:divBdr>
                                                                                                                                                                                                                                                                                                                                                                        <w:top w:val="none" w:sz="0" w:space="0" w:color="auto"/>
                                                                                                                                                                                                                                                                                                                                                                        <w:left w:val="none" w:sz="0" w:space="0" w:color="auto"/>
                                                                                                                                                                                                                                                                                                                                                                        <w:bottom w:val="none" w:sz="0" w:space="0" w:color="auto"/>
                                                                                                                                                                                                                                                                                                                                                                        <w:right w:val="none" w:sz="0" w:space="0" w:color="auto"/>
                                                                                                                                                                                                                                                                                                                                                                      </w:divBdr>
                                                                                                                                                                                                                                                                                                                                                                      <w:divsChild>
                                                                                                                                                                                                                                                                                                                                                                        <w:div w:id="1803691120">
                                                                                                                                                                                                                                                                                                                                                                          <w:marLeft w:val="0"/>
                                                                                                                                                                                                                                                                                                                                                                          <w:marRight w:val="0"/>
                                                                                                                                                                                                                                                                                                                                                                          <w:marTop w:val="0"/>
                                                                                                                                                                                                                                                                                                                                                                          <w:marBottom w:val="0"/>
                                                                                                                                                                                                                                                                                                                                                                          <w:divBdr>
                                                                                                                                                                                                                                                                                                                                                                            <w:top w:val="none" w:sz="0" w:space="0" w:color="auto"/>
                                                                                                                                                                                                                                                                                                                                                                            <w:left w:val="none" w:sz="0" w:space="0" w:color="auto"/>
                                                                                                                                                                                                                                                                                                                                                                            <w:bottom w:val="none" w:sz="0" w:space="0" w:color="auto"/>
                                                                                                                                                                                                                                                                                                                                                                            <w:right w:val="none" w:sz="0" w:space="0" w:color="auto"/>
                                                                                                                                                                                                                                                                                                                                                                          </w:divBdr>
                                                                                                                                                                                                                                                                                                                                                                          <w:divsChild>
                                                                                                                                                                                                                                                                                                                                                                            <w:div w:id="795222982">
                                                                                                                                                                                                                                                                                                                                                                              <w:marLeft w:val="0"/>
                                                                                                                                                                                                                                                                                                                                                                              <w:marRight w:val="0"/>
                                                                                                                                                                                                                                                                                                                                                                              <w:marTop w:val="0"/>
                                                                                                                                                                                                                                                                                                                                                                              <w:marBottom w:val="0"/>
                                                                                                                                                                                                                                                                                                                                                                              <w:divBdr>
                                                                                                                                                                                                                                                                                                                                                                                <w:top w:val="none" w:sz="0" w:space="0" w:color="auto"/>
                                                                                                                                                                                                                                                                                                                                                                                <w:left w:val="none" w:sz="0" w:space="0" w:color="auto"/>
                                                                                                                                                                                                                                                                                                                                                                                <w:bottom w:val="none" w:sz="0" w:space="0" w:color="auto"/>
                                                                                                                                                                                                                                                                                                                                                                                <w:right w:val="none" w:sz="0" w:space="0" w:color="auto"/>
                                                                                                                                                                                                                                                                                                                                                                              </w:divBdr>
                                                                                                                                                                                                                                                                                                                                                                              <w:divsChild>
                                                                                                                                                                                                                                                                                                                                                                                <w:div w:id="2042391600">
                                                                                                                                                                                                                                                                                                                                                                                  <w:marLeft w:val="0"/>
                                                                                                                                                                                                                                                                                                                                                                                  <w:marRight w:val="0"/>
                                                                                                                                                                                                                                                                                                                                                                                  <w:marTop w:val="0"/>
                                                                                                                                                                                                                                                                                                                                                                                  <w:marBottom w:val="0"/>
                                                                                                                                                                                                                                                                                                                                                                                  <w:divBdr>
                                                                                                                                                                                                                                                                                                                                                                                    <w:top w:val="none" w:sz="0" w:space="0" w:color="auto"/>
                                                                                                                                                                                                                                                                                                                                                                                    <w:left w:val="none" w:sz="0" w:space="0" w:color="auto"/>
                                                                                                                                                                                                                                                                                                                                                                                    <w:bottom w:val="none" w:sz="0" w:space="0" w:color="auto"/>
                                                                                                                                                                                                                                                                                                                                                                                    <w:right w:val="none" w:sz="0" w:space="0" w:color="auto"/>
                                                                                                                                                                                                                                                                                                                                                                                  </w:divBdr>
                                                                                                                                                                                                                                                                                                                                                                                  <w:divsChild>
                                                                                                                                                                                                                                                                                                                                                                                    <w:div w:id="1013917831">
                                                                                                                                                                                                                                                                                                                                                                                      <w:marLeft w:val="0"/>
                                                                                                                                                                                                                                                                                                                                                                                      <w:marRight w:val="0"/>
                                                                                                                                                                                                                                                                                                                                                                                      <w:marTop w:val="0"/>
                                                                                                                                                                                                                                                                                                                                                                                      <w:marBottom w:val="0"/>
                                                                                                                                                                                                                                                                                                                                                                                      <w:divBdr>
                                                                                                                                                                                                                                                                                                                                                                                        <w:top w:val="none" w:sz="0" w:space="0" w:color="auto"/>
                                                                                                                                                                                                                                                                                                                                                                                        <w:left w:val="none" w:sz="0" w:space="0" w:color="auto"/>
                                                                                                                                                                                                                                                                                                                                                                                        <w:bottom w:val="none" w:sz="0" w:space="0" w:color="auto"/>
                                                                                                                                                                                                                                                                                                                                                                                        <w:right w:val="none" w:sz="0" w:space="0" w:color="auto"/>
                                                                                                                                                                                                                                                                                                                                                                                      </w:divBdr>
                                                                                                                                                                                                                                                                                                                                                                                      <w:divsChild>
                                                                                                                                                                                                                                                                                                                                                                                        <w:div w:id="902836312">
                                                                                                                                                                                                                                                                                                                                                                                          <w:marLeft w:val="0"/>
                                                                                                                                                                                                                                                                                                                                                                                          <w:marRight w:val="0"/>
                                                                                                                                                                                                                                                                                                                                                                                          <w:marTop w:val="0"/>
                                                                                                                                                                                                                                                                                                                                                                                          <w:marBottom w:val="0"/>
                                                                                                                                                                                                                                                                                                                                                                                          <w:divBdr>
                                                                                                                                                                                                                                                                                                                                                                                            <w:top w:val="none" w:sz="0" w:space="0" w:color="auto"/>
                                                                                                                                                                                                                                                                                                                                                                                            <w:left w:val="none" w:sz="0" w:space="0" w:color="auto"/>
                                                                                                                                                                                                                                                                                                                                                                                            <w:bottom w:val="none" w:sz="0" w:space="0" w:color="auto"/>
                                                                                                                                                                                                                                                                                                                                                                                            <w:right w:val="none" w:sz="0" w:space="0" w:color="auto"/>
                                                                                                                                                                                                                                                                                                                                                                                          </w:divBdr>
                                                                                                                                                                                                                                                                                                                                                                                          <w:divsChild>
                                                                                                                                                                                                                                                                                                                                                                                            <w:div w:id="303043407">
                                                                                                                                                                                                                                                                                                                                                                                              <w:marLeft w:val="0"/>
                                                                                                                                                                                                                                                                                                                                                                                              <w:marRight w:val="0"/>
                                                                                                                                                                                                                                                                                                                                                                                              <w:marTop w:val="0"/>
                                                                                                                                                                                                                                                                                                                                                                                              <w:marBottom w:val="0"/>
                                                                                                                                                                                                                                                                                                                                                                                              <w:divBdr>
                                                                                                                                                                                                                                                                                                                                                                                                <w:top w:val="none" w:sz="0" w:space="0" w:color="auto"/>
                                                                                                                                                                                                                                                                                                                                                                                                <w:left w:val="none" w:sz="0" w:space="0" w:color="auto"/>
                                                                                                                                                                                                                                                                                                                                                                                                <w:bottom w:val="none" w:sz="0" w:space="0" w:color="auto"/>
                                                                                                                                                                                                                                                                                                                                                                                                <w:right w:val="none" w:sz="0" w:space="0" w:color="auto"/>
                                                                                                                                                                                                                                                                                                                                                                                              </w:divBdr>
                                                                                                                                                                                                                                                                                                                                                                                              <w:divsChild>
                                                                                                                                                                                                                                                                                                                                                                                                <w:div w:id="368186340">
                                                                                                                                                                                                                                                                                                                                                                                                  <w:marLeft w:val="0"/>
                                                                                                                                                                                                                                                                                                                                                                                                  <w:marRight w:val="0"/>
                                                                                                                                                                                                                                                                                                                                                                                                  <w:marTop w:val="0"/>
                                                                                                                                                                                                                                                                                                                                                                                                  <w:marBottom w:val="0"/>
                                                                                                                                                                                                                                                                                                                                                                                                  <w:divBdr>
                                                                                                                                                                                                                                                                                                                                                                                                    <w:top w:val="none" w:sz="0" w:space="0" w:color="auto"/>
                                                                                                                                                                                                                                                                                                                                                                                                    <w:left w:val="none" w:sz="0" w:space="0" w:color="auto"/>
                                                                                                                                                                                                                                                                                                                                                                                                    <w:bottom w:val="none" w:sz="0" w:space="0" w:color="auto"/>
                                                                                                                                                                                                                                                                                                                                                                                                    <w:right w:val="none" w:sz="0" w:space="0" w:color="auto"/>
                                                                                                                                                                                                                                                                                                                                                                                                  </w:divBdr>
                                                                                                                                                                                                                                                                                                                                                                                                  <w:divsChild>
                                                                                                                                                                                                                                                                                                                                                                                                    <w:div w:id="866866335">
                                                                                                                                                                                                                                                                                                                                                                                                      <w:marLeft w:val="0"/>
                                                                                                                                                                                                                                                                                                                                                                                                      <w:marRight w:val="0"/>
                                                                                                                                                                                                                                                                                                                                                                                                      <w:marTop w:val="0"/>
                                                                                                                                                                                                                                                                                                                                                                                                      <w:marBottom w:val="0"/>
                                                                                                                                                                                                                                                                                                                                                                                                      <w:divBdr>
                                                                                                                                                                                                                                                                                                                                                                                                        <w:top w:val="none" w:sz="0" w:space="0" w:color="auto"/>
                                                                                                                                                                                                                                                                                                                                                                                                        <w:left w:val="none" w:sz="0" w:space="0" w:color="auto"/>
                                                                                                                                                                                                                                                                                                                                                                                                        <w:bottom w:val="none" w:sz="0" w:space="0" w:color="auto"/>
                                                                                                                                                                                                                                                                                                                                                                                                        <w:right w:val="none" w:sz="0" w:space="0" w:color="auto"/>
                                                                                                                                                                                                                                                                                                                                                                                                      </w:divBdr>
                                                                                                                                                                                                                                                                                                                                                                                                      <w:divsChild>
                                                                                                                                                                                                                                                                                                                                                                                                        <w:div w:id="1529102076">
                                                                                                                                                                                                                                                                                                                                                                                                          <w:marLeft w:val="0"/>
                                                                                                                                                                                                                                                                                                                                                                                                          <w:marRight w:val="0"/>
                                                                                                                                                                                                                                                                                                                                                                                                          <w:marTop w:val="0"/>
                                                                                                                                                                                                                                                                                                                                                                                                          <w:marBottom w:val="0"/>
                                                                                                                                                                                                                                                                                                                                                                                                          <w:divBdr>
                                                                                                                                                                                                                                                                                                                                                                                                            <w:top w:val="none" w:sz="0" w:space="0" w:color="auto"/>
                                                                                                                                                                                                                                                                                                                                                                                                            <w:left w:val="none" w:sz="0" w:space="0" w:color="auto"/>
                                                                                                                                                                                                                                                                                                                                                                                                            <w:bottom w:val="none" w:sz="0" w:space="0" w:color="auto"/>
                                                                                                                                                                                                                                                                                                                                                                                                            <w:right w:val="none" w:sz="0" w:space="0" w:color="auto"/>
                                                                                                                                                                                                                                                                                                                                                                                                          </w:divBdr>
                                                                                                                                                                                                                                                                                                                                                                                                          <w:divsChild>
                                                                                                                                                                                                                                                                                                                                                                                                            <w:div w:id="870336655">
                                                                                                                                                                                                                                                                                                                                                                                                              <w:marLeft w:val="0"/>
                                                                                                                                                                                                                                                                                                                                                                                                              <w:marRight w:val="0"/>
                                                                                                                                                                                                                                                                                                                                                                                                              <w:marTop w:val="0"/>
                                                                                                                                                                                                                                                                                                                                                                                                              <w:marBottom w:val="0"/>
                                                                                                                                                                                                                                                                                                                                                                                                              <w:divBdr>
                                                                                                                                                                                                                                                                                                                                                                                                                <w:top w:val="none" w:sz="0" w:space="0" w:color="auto"/>
                                                                                                                                                                                                                                                                                                                                                                                                                <w:left w:val="none" w:sz="0" w:space="0" w:color="auto"/>
                                                                                                                                                                                                                                                                                                                                                                                                                <w:bottom w:val="none" w:sz="0" w:space="0" w:color="auto"/>
                                                                                                                                                                                                                                                                                                                                                                                                                <w:right w:val="none" w:sz="0" w:space="0" w:color="auto"/>
                                                                                                                                                                                                                                                                                                                                                                                                              </w:divBdr>
                                                                                                                                                                                                                                                                                                                                                                                                              <w:divsChild>
                                                                                                                                                                                                                                                                                                                                                                                                                <w:div w:id="1945192372">
                                                                                                                                                                                                                                                                                                                                                                                                                  <w:marLeft w:val="0"/>
                                                                                                                                                                                                                                                                                                                                                                                                                  <w:marRight w:val="0"/>
                                                                                                                                                                                                                                                                                                                                                                                                                  <w:marTop w:val="0"/>
                                                                                                                                                                                                                                                                                                                                                                                                                  <w:marBottom w:val="0"/>
                                                                                                                                                                                                                                                                                                                                                                                                                  <w:divBdr>
                                                                                                                                                                                                                                                                                                                                                                                                                    <w:top w:val="none" w:sz="0" w:space="0" w:color="auto"/>
                                                                                                                                                                                                                                                                                                                                                                                                                    <w:left w:val="none" w:sz="0" w:space="0" w:color="auto"/>
                                                                                                                                                                                                                                                                                                                                                                                                                    <w:bottom w:val="none" w:sz="0" w:space="0" w:color="auto"/>
                                                                                                                                                                                                                                                                                                                                                                                                                    <w:right w:val="none" w:sz="0" w:space="0" w:color="auto"/>
                                                                                                                                                                                                                                                                                                                                                                                                                  </w:divBdr>
                                                                                                                                                                                                                                                                                                                                                                                                                </w:div>
                                                                                                                                                                                                                                                                                                                                                                                                                <w:div w:id="1476602870">
                                                                                                                                                                                                                                                                                                                                                                                                                  <w:marLeft w:val="0"/>
                                                                                                                                                                                                                                                                                                                                                                                                                  <w:marRight w:val="0"/>
                                                                                                                                                                                                                                                                                                                                                                                                                  <w:marTop w:val="0"/>
                                                                                                                                                                                                                                                                                                                                                                                                                  <w:marBottom w:val="0"/>
                                                                                                                                                                                                                                                                                                                                                                                                                  <w:divBdr>
                                                                                                                                                                                                                                                                                                                                                                                                                    <w:top w:val="none" w:sz="0" w:space="0" w:color="auto"/>
                                                                                                                                                                                                                                                                                                                                                                                                                    <w:left w:val="none" w:sz="0" w:space="0" w:color="auto"/>
                                                                                                                                                                                                                                                                                                                                                                                                                    <w:bottom w:val="none" w:sz="0" w:space="0" w:color="auto"/>
                                                                                                                                                                                                                                                                                                                                                                                                                    <w:right w:val="none" w:sz="0" w:space="0" w:color="auto"/>
                                                                                                                                                                                                                                                                                                                                                                                                                  </w:divBdr>
                                                                                                                                                                                                                                                                                                                                                                                                                  <w:divsChild>
                                                                                                                                                                                                                                                                                                                                                                                                                    <w:div w:id="851840659">
                                                                                                                                                                                                                                                                                                                                                                                                                      <w:marLeft w:val="0"/>
                                                                                                                                                                                                                                                                                                                                                                                                                      <w:marRight w:val="0"/>
                                                                                                                                                                                                                                                                                                                                                                                                                      <w:marTop w:val="0"/>
                                                                                                                                                                                                                                                                                                                                                                                                                      <w:marBottom w:val="0"/>
                                                                                                                                                                                                                                                                                                                                                                                                                      <w:divBdr>
                                                                                                                                                                                                                                                                                                                                                                                                                        <w:top w:val="none" w:sz="0" w:space="0" w:color="auto"/>
                                                                                                                                                                                                                                                                                                                                                                                                                        <w:left w:val="none" w:sz="0" w:space="0" w:color="auto"/>
                                                                                                                                                                                                                                                                                                                                                                                                                        <w:bottom w:val="none" w:sz="0" w:space="0" w:color="auto"/>
                                                                                                                                                                                                                                                                                                                                                                                                                        <w:right w:val="none" w:sz="0" w:space="0" w:color="auto"/>
                                                                                                                                                                                                                                                                                                                                                                                                                      </w:divBdr>
                                                                                                                                                                                                                                                                                                                                                                                                                      <w:divsChild>
                                                                                                                                                                                                                                                                                                                                                                                                                        <w:div w:id="1626109512">
                                                                                                                                                                                                                                                                                                                                                                                                                          <w:marLeft w:val="0"/>
                                                                                                                                                                                                                                                                                                                                                                                                                          <w:marRight w:val="0"/>
                                                                                                                                                                                                                                                                                                                                                                                                                          <w:marTop w:val="0"/>
                                                                                                                                                                                                                                                                                                                                                                                                                          <w:marBottom w:val="0"/>
                                                                                                                                                                                                                                                                                                                                                                                                                          <w:divBdr>
                                                                                                                                                                                                                                                                                                                                                                                                                            <w:top w:val="none" w:sz="0" w:space="0" w:color="auto"/>
                                                                                                                                                                                                                                                                                                                                                                                                                            <w:left w:val="none" w:sz="0" w:space="0" w:color="auto"/>
                                                                                                                                                                                                                                                                                                                                                                                                                            <w:bottom w:val="none" w:sz="0" w:space="0" w:color="auto"/>
                                                                                                                                                                                                                                                                                                                                                                                                                            <w:right w:val="none" w:sz="0" w:space="0" w:color="auto"/>
                                                                                                                                                                                                                                                                                                                                                                                                                          </w:divBdr>
                                                                                                                                                                                                                                                                                                                                                                                                                          <w:divsChild>
                                                                                                                                                                                                                                                                                                                                                                                                                            <w:div w:id="1434546876">
                                                                                                                                                                                                                                                                                                                                                                                                                              <w:marLeft w:val="0"/>
                                                                                                                                                                                                                                                                                                                                                                                                                              <w:marRight w:val="0"/>
                                                                                                                                                                                                                                                                                                                                                                                                                              <w:marTop w:val="0"/>
                                                                                                                                                                                                                                                                                                                                                                                                                              <w:marBottom w:val="0"/>
                                                                                                                                                                                                                                                                                                                                                                                                                              <w:divBdr>
                                                                                                                                                                                                                                                                                                                                                                                                                                <w:top w:val="none" w:sz="0" w:space="0" w:color="auto"/>
                                                                                                                                                                                                                                                                                                                                                                                                                                <w:left w:val="none" w:sz="0" w:space="0" w:color="auto"/>
                                                                                                                                                                                                                                                                                                                                                                                                                                <w:bottom w:val="none" w:sz="0" w:space="0" w:color="auto"/>
                                                                                                                                                                                                                                                                                                                                                                                                                                <w:right w:val="none" w:sz="0" w:space="0" w:color="auto"/>
                                                                                                                                                                                                                                                                                                                                                                                                                              </w:divBdr>
                                                                                                                                                                                                                                                                                                                                                                                                                              <w:divsChild>
                                                                                                                                                                                                                                                                                                                                                                                                                                <w:div w:id="1964382724">
                                                                                                                                                                                                                                                                                                                                                                                                                                  <w:marLeft w:val="0"/>
                                                                                                                                                                                                                                                                                                                                                                                                                                  <w:marRight w:val="0"/>
                                                                                                                                                                                                                                                                                                                                                                                                                                  <w:marTop w:val="0"/>
                                                                                                                                                                                                                                                                                                                                                                                                                                  <w:marBottom w:val="0"/>
                                                                                                                                                                                                                                                                                                                                                                                                                                  <w:divBdr>
                                                                                                                                                                                                                                                                                                                                                                                                                                    <w:top w:val="none" w:sz="0" w:space="0" w:color="auto"/>
                                                                                                                                                                                                                                                                                                                                                                                                                                    <w:left w:val="none" w:sz="0" w:space="0" w:color="auto"/>
                                                                                                                                                                                                                                                                                                                                                                                                                                    <w:bottom w:val="none" w:sz="0" w:space="0" w:color="auto"/>
                                                                                                                                                                                                                                                                                                                                                                                                                                    <w:right w:val="none" w:sz="0" w:space="0" w:color="auto"/>
                                                                                                                                                                                                                                                                                                                                                                                                                                  </w:divBdr>
                                                                                                                                                                                                                                                                                                                                                                                                                                  <w:divsChild>
                                                                                                                                                                                                                                                                                                                                                                                                                                    <w:div w:id="1059745328">
                                                                                                                                                                                                                                                                                                                                                                                                                                      <w:marLeft w:val="0"/>
                                                                                                                                                                                                                                                                                                                                                                                                                                      <w:marRight w:val="0"/>
                                                                                                                                                                                                                                                                                                                                                                                                                                      <w:marTop w:val="0"/>
                                                                                                                                                                                                                                                                                                                                                                                                                                      <w:marBottom w:val="0"/>
                                                                                                                                                                                                                                                                                                                                                                                                                                      <w:divBdr>
                                                                                                                                                                                                                                                                                                                                                                                                                                        <w:top w:val="none" w:sz="0" w:space="0" w:color="auto"/>
                                                                                                                                                                                                                                                                                                                                                                                                                                        <w:left w:val="none" w:sz="0" w:space="0" w:color="auto"/>
                                                                                                                                                                                                                                                                                                                                                                                                                                        <w:bottom w:val="none" w:sz="0" w:space="0" w:color="auto"/>
                                                                                                                                                                                                                                                                                                                                                                                                                                        <w:right w:val="none" w:sz="0" w:space="0" w:color="auto"/>
                                                                                                                                                                                                                                                                                                                                                                                                                                      </w:divBdr>
                                                                                                                                                                                                                                                                                                                                                                                                                                      <w:divsChild>
                                                                                                                                                                                                                                                                                                                                                                                                                                        <w:div w:id="144707035">
                                                                                                                                                                                                                                                                                                                                                                                                                                          <w:marLeft w:val="0"/>
                                                                                                                                                                                                                                                                                                                                                                                                                                          <w:marRight w:val="0"/>
                                                                                                                                                                                                                                                                                                                                                                                                                                          <w:marTop w:val="0"/>
                                                                                                                                                                                                                                                                                                                                                                                                                                          <w:marBottom w:val="0"/>
                                                                                                                                                                                                                                                                                                                                                                                                                                          <w:divBdr>
                                                                                                                                                                                                                                                                                                                                                                                                                                            <w:top w:val="none" w:sz="0" w:space="0" w:color="auto"/>
                                                                                                                                                                                                                                                                                                                                                                                                                                            <w:left w:val="none" w:sz="0" w:space="0" w:color="auto"/>
                                                                                                                                                                                                                                                                                                                                                                                                                                            <w:bottom w:val="none" w:sz="0" w:space="0" w:color="auto"/>
                                                                                                                                                                                                                                                                                                                                                                                                                                            <w:right w:val="none" w:sz="0" w:space="0" w:color="auto"/>
                                                                                                                                                                                                                                                                                                                                                                                                                                          </w:divBdr>
                                                                                                                                                                                                                                                                                                                                                                                                                                          <w:divsChild>
                                                                                                                                                                                                                                                                                                                                                                                                                                            <w:div w:id="318461643">
                                                                                                                                                                                                                                                                                                                                                                                                                                              <w:marLeft w:val="0"/>
                                                                                                                                                                                                                                                                                                                                                                                                                                              <w:marRight w:val="0"/>
                                                                                                                                                                                                                                                                                                                                                                                                                                              <w:marTop w:val="0"/>
                                                                                                                                                                                                                                                                                                                                                                                                                                              <w:marBottom w:val="0"/>
                                                                                                                                                                                                                                                                                                                                                                                                                                              <w:divBdr>
                                                                                                                                                                                                                                                                                                                                                                                                                                                <w:top w:val="none" w:sz="0" w:space="0" w:color="auto"/>
                                                                                                                                                                                                                                                                                                                                                                                                                                                <w:left w:val="none" w:sz="0" w:space="0" w:color="auto"/>
                                                                                                                                                                                                                                                                                                                                                                                                                                                <w:bottom w:val="none" w:sz="0" w:space="0" w:color="auto"/>
                                                                                                                                                                                                                                                                                                                                                                                                                                                <w:right w:val="none" w:sz="0" w:space="0" w:color="auto"/>
                                                                                                                                                                                                                                                                                                                                                                                                                                              </w:divBdr>
                                                                                                                                                                                                                                                                                                                                                                                                                                              <w:divsChild>
                                                                                                                                                                                                                                                                                                                                                                                                                                                <w:div w:id="1628242320">
                                                                                                                                                                                                                                                                                                                                                                                                                                                  <w:marLeft w:val="0"/>
                                                                                                                                                                                                                                                                                                                                                                                                                                                  <w:marRight w:val="0"/>
                                                                                                                                                                                                                                                                                                                                                                                                                                                  <w:marTop w:val="0"/>
                                                                                                                                                                                                                                                                                                                                                                                                                                                  <w:marBottom w:val="0"/>
                                                                                                                                                                                                                                                                                                                                                                                                                                                  <w:divBdr>
                                                                                                                                                                                                                                                                                                                                                                                                                                                    <w:top w:val="none" w:sz="0" w:space="0" w:color="auto"/>
                                                                                                                                                                                                                                                                                                                                                                                                                                                    <w:left w:val="none" w:sz="0" w:space="0" w:color="auto"/>
                                                                                                                                                                                                                                                                                                                                                                                                                                                    <w:bottom w:val="none" w:sz="0" w:space="0" w:color="auto"/>
                                                                                                                                                                                                                                                                                                                                                                                                                                                    <w:right w:val="none" w:sz="0" w:space="0" w:color="auto"/>
                                                                                                                                                                                                                                                                                                                                                                                                                                                  </w:divBdr>
                                                                                                                                                                                                                                                                                                                                                                                                                                                  <w:divsChild>
                                                                                                                                                                                                                                                                                                                                                                                                                                                    <w:div w:id="1959019604">
                                                                                                                                                                                                                                                                                                                                                                                                                                                      <w:marLeft w:val="0"/>
                                                                                                                                                                                                                                                                                                                                                                                                                                                      <w:marRight w:val="0"/>
                                                                                                                                                                                                                                                                                                                                                                                                                                                      <w:marTop w:val="0"/>
                                                                                                                                                                                                                                                                                                                                                                                                                                                      <w:marBottom w:val="0"/>
                                                                                                                                                                                                                                                                                                                                                                                                                                                      <w:divBdr>
                                                                                                                                                                                                                                                                                                                                                                                                                                                        <w:top w:val="none" w:sz="0" w:space="0" w:color="auto"/>
                                                                                                                                                                                                                                                                                                                                                                                                                                                        <w:left w:val="none" w:sz="0" w:space="0" w:color="auto"/>
                                                                                                                                                                                                                                                                                                                                                                                                                                                        <w:bottom w:val="none" w:sz="0" w:space="0" w:color="auto"/>
                                                                                                                                                                                                                                                                                                                                                                                                                                                        <w:right w:val="none" w:sz="0" w:space="0" w:color="auto"/>
                                                                                                                                                                                                                                                                                                                                                                                                                                                      </w:divBdr>
                                                                                                                                                                                                                                                                                                                                                                                                                                                      <w:divsChild>
                                                                                                                                                                                                                                                                                                                                                                                                                                                        <w:div w:id="1329748738">
                                                                                                                                                                                                                                                                                                                                                                                                                                                          <w:marLeft w:val="0"/>
                                                                                                                                                                                                                                                                                                                                                                                                                                                          <w:marRight w:val="0"/>
                                                                                                                                                                                                                                                                                                                                                                                                                                                          <w:marTop w:val="0"/>
                                                                                                                                                                                                                                                                                                                                                                                                                                                          <w:marBottom w:val="0"/>
                                                                                                                                                                                                                                                                                                                                                                                                                                                          <w:divBdr>
                                                                                                                                                                                                                                                                                                                                                                                                                                                            <w:top w:val="none" w:sz="0" w:space="0" w:color="auto"/>
                                                                                                                                                                                                                                                                                                                                                                                                                                                            <w:left w:val="none" w:sz="0" w:space="0" w:color="auto"/>
                                                                                                                                                                                                                                                                                                                                                                                                                                                            <w:bottom w:val="none" w:sz="0" w:space="0" w:color="auto"/>
                                                                                                                                                                                                                                                                                                                                                                                                                                                            <w:right w:val="none" w:sz="0" w:space="0" w:color="auto"/>
                                                                                                                                                                                                                                                                                                                                                                                                                                                          </w:divBdr>
                                                                                                                                                                                                                                                                                                                                                                                                                                                          <w:divsChild>
                                                                                                                                                                                                                                                                                                                                                                                                                                                            <w:div w:id="215052867">
                                                                                                                                                                                                                                                                                                                                                                                                                                                              <w:marLeft w:val="0"/>
                                                                                                                                                                                                                                                                                                                                                                                                                                                              <w:marRight w:val="0"/>
                                                                                                                                                                                                                                                                                                                                                                                                                                                              <w:marTop w:val="0"/>
                                                                                                                                                                                                                                                                                                                                                                                                                                                              <w:marBottom w:val="0"/>
                                                                                                                                                                                                                                                                                                                                                                                                                                                              <w:divBdr>
                                                                                                                                                                                                                                                                                                                                                                                                                                                                <w:top w:val="none" w:sz="0" w:space="0" w:color="auto"/>
                                                                                                                                                                                                                                                                                                                                                                                                                                                                <w:left w:val="none" w:sz="0" w:space="0" w:color="auto"/>
                                                                                                                                                                                                                                                                                                                                                                                                                                                                <w:bottom w:val="none" w:sz="0" w:space="0" w:color="auto"/>
                                                                                                                                                                                                                                                                                                                                                                                                                                                                <w:right w:val="none" w:sz="0" w:space="0" w:color="auto"/>
                                                                                                                                                                                                                                                                                                                                                                                                                                                              </w:divBdr>
                                                                                                                                                                                                                                                                                                                                                                                                                                                              <w:divsChild>
                                                                                                                                                                                                                                                                                                                                                                                                                                                                <w:div w:id="1366324822">
                                                                                                                                                                                                                                                                                                                                                                                                                                                                  <w:marLeft w:val="0"/>
                                                                                                                                                                                                                                                                                                                                                                                                                                                                  <w:marRight w:val="0"/>
                                                                                                                                                                                                                                                                                                                                                                                                                                                                  <w:marTop w:val="0"/>
                                                                                                                                                                                                                                                                                                                                                                                                                                                                  <w:marBottom w:val="0"/>
                                                                                                                                                                                                                                                                                                                                                                                                                                                                  <w:divBdr>
                                                                                                                                                                                                                                                                                                                                                                                                                                                                    <w:top w:val="none" w:sz="0" w:space="0" w:color="auto"/>
                                                                                                                                                                                                                                                                                                                                                                                                                                                                    <w:left w:val="none" w:sz="0" w:space="0" w:color="auto"/>
                                                                                                                                                                                                                                                                                                                                                                                                                                                                    <w:bottom w:val="none" w:sz="0" w:space="0" w:color="auto"/>
                                                                                                                                                                                                                                                                                                                                                                                                                                                                    <w:right w:val="none" w:sz="0" w:space="0" w:color="auto"/>
                                                                                                                                                                                                                                                                                                                                                                                                                                                                  </w:divBdr>
                                                                                                                                                                                                                                                                                                                                                                                                                                                                  <w:divsChild>
                                                                                                                                                                                                                                                                                                                                                                                                                                                                    <w:div w:id="1827434291">
                                                                                                                                                                                                                                                                                                                                                                                                                                                                      <w:marLeft w:val="0"/>
                                                                                                                                                                                                                                                                                                                                                                                                                                                                      <w:marRight w:val="0"/>
                                                                                                                                                                                                                                                                                                                                                                                                                                                                      <w:marTop w:val="0"/>
                                                                                                                                                                                                                                                                                                                                                                                                                                                                      <w:marBottom w:val="0"/>
                                                                                                                                                                                                                                                                                                                                                                                                                                                                      <w:divBdr>
                                                                                                                                                                                                                                                                                                                                                                                                                                                                        <w:top w:val="none" w:sz="0" w:space="0" w:color="auto"/>
                                                                                                                                                                                                                                                                                                                                                                                                                                                                        <w:left w:val="none" w:sz="0" w:space="0" w:color="auto"/>
                                                                                                                                                                                                                                                                                                                                                                                                                                                                        <w:bottom w:val="none" w:sz="0" w:space="0" w:color="auto"/>
                                                                                                                                                                                                                                                                                                                                                                                                                                                                        <w:right w:val="none" w:sz="0" w:space="0" w:color="auto"/>
                                                                                                                                                                                                                                                                                                                                                                                                                                                                      </w:divBdr>
                                                                                                                                                                                                                                                                                                                                                                                                                                                                      <w:divsChild>
                                                                                                                                                                                                                                                                                                                                                                                                                                                                        <w:div w:id="876312145">
                                                                                                                                                                                                                                                                                                                                                                                                                                                                          <w:marLeft w:val="0"/>
                                                                                                                                                                                                                                                                                                                                                                                                                                                                          <w:marRight w:val="0"/>
                                                                                                                                                                                                                                                                                                                                                                                                                                                                          <w:marTop w:val="0"/>
                                                                                                                                                                                                                                                                                                                                                                                                                                                                          <w:marBottom w:val="0"/>
                                                                                                                                                                                                                                                                                                                                                                                                                                                                          <w:divBdr>
                                                                                                                                                                                                                                                                                                                                                                                                                                                                            <w:top w:val="none" w:sz="0" w:space="0" w:color="auto"/>
                                                                                                                                                                                                                                                                                                                                                                                                                                                                            <w:left w:val="none" w:sz="0" w:space="0" w:color="auto"/>
                                                                                                                                                                                                                                                                                                                                                                                                                                                                            <w:bottom w:val="none" w:sz="0" w:space="0" w:color="auto"/>
                                                                                                                                                                                                                                                                                                                                                                                                                                                                            <w:right w:val="none" w:sz="0" w:space="0" w:color="auto"/>
                                                                                                                                                                                                                                                                                                                                                                                                                                                                          </w:divBdr>
                                                                                                                                                                                                                                                                                                                                                                                                                                                                          <w:divsChild>
                                                                                                                                                                                                                                                                                                                                                                                                                                                                            <w:div w:id="443697577">
                                                                                                                                                                                                                                                                                                                                                                                                                                                                              <w:marLeft w:val="0"/>
                                                                                                                                                                                                                                                                                                                                                                                                                                                                              <w:marRight w:val="0"/>
                                                                                                                                                                                                                                                                                                                                                                                                                                                                              <w:marTop w:val="0"/>
                                                                                                                                                                                                                                                                                                                                                                                                                                                                              <w:marBottom w:val="0"/>
                                                                                                                                                                                                                                                                                                                                                                                                                                                                              <w:divBdr>
                                                                                                                                                                                                                                                                                                                                                                                                                                                                                <w:top w:val="none" w:sz="0" w:space="0" w:color="auto"/>
                                                                                                                                                                                                                                                                                                                                                                                                                                                                                <w:left w:val="none" w:sz="0" w:space="0" w:color="auto"/>
                                                                                                                                                                                                                                                                                                                                                                                                                                                                                <w:bottom w:val="none" w:sz="0" w:space="0" w:color="auto"/>
                                                                                                                                                                                                                                                                                                                                                                                                                                                                                <w:right w:val="none" w:sz="0" w:space="0" w:color="auto"/>
                                                                                                                                                                                                                                                                                                                                                                                                                                                                              </w:divBdr>
                                                                                                                                                                                                                                                                                                                                                                                                                                                                              <w:divsChild>
                                                                                                                                                                                                                                                                                                                                                                                                                                                                                <w:div w:id="2079550506">
                                                                                                                                                                                                                                                                                                                                                                                                                                                                                  <w:marLeft w:val="0"/>
                                                                                                                                                                                                                                                                                                                                                                                                                                                                                  <w:marRight w:val="0"/>
                                                                                                                                                                                                                                                                                                                                                                                                                                                                                  <w:marTop w:val="0"/>
                                                                                                                                                                                                                                                                                                                                                                                                                                                                                  <w:marBottom w:val="0"/>
                                                                                                                                                                                                                                                                                                                                                                                                                                                                                  <w:divBdr>
                                                                                                                                                                                                                                                                                                                                                                                                                                                                                    <w:top w:val="none" w:sz="0" w:space="0" w:color="auto"/>
                                                                                                                                                                                                                                                                                                                                                                                                                                                                                    <w:left w:val="none" w:sz="0" w:space="0" w:color="auto"/>
                                                                                                                                                                                                                                                                                                                                                                                                                                                                                    <w:bottom w:val="none" w:sz="0" w:space="0" w:color="auto"/>
                                                                                                                                                                                                                                                                                                                                                                                                                                                                                    <w:right w:val="none" w:sz="0" w:space="0" w:color="auto"/>
                                                                                                                                                                                                                                                                                                                                                                                                                                                                                  </w:divBdr>
                                                                                                                                                                                                                                                                                                                                                                                                                                                                                  <w:divsChild>
                                                                                                                                                                                                                                                                                                                                                                                                                                                                                    <w:div w:id="2142531691">
                                                                                                                                                                                                                                                                                                                                                                                                                                                                                      <w:marLeft w:val="0"/>
                                                                                                                                                                                                                                                                                                                                                                                                                                                                                      <w:marRight w:val="0"/>
                                                                                                                                                                                                                                                                                                                                                                                                                                                                                      <w:marTop w:val="0"/>
                                                                                                                                                                                                                                                                                                                                                                                                                                                                                      <w:marBottom w:val="0"/>
                                                                                                                                                                                                                                                                                                                                                                                                                                                                                      <w:divBdr>
                                                                                                                                                                                                                                                                                                                                                                                                                                                                                        <w:top w:val="none" w:sz="0" w:space="0" w:color="auto"/>
                                                                                                                                                                                                                                                                                                                                                                                                                                                                                        <w:left w:val="none" w:sz="0" w:space="0" w:color="auto"/>
                                                                                                                                                                                                                                                                                                                                                                                                                                                                                        <w:bottom w:val="none" w:sz="0" w:space="0" w:color="auto"/>
                                                                                                                                                                                                                                                                                                                                                                                                                                                                                        <w:right w:val="none" w:sz="0" w:space="0" w:color="auto"/>
                                                                                                                                                                                                                                                                                                                                                                                                                                                                                      </w:divBdr>
                                                                                                                                                                                                                                                                                                                                                                                                                                                                                      <w:divsChild>
                                                                                                                                                                                                                                                                                                                                                                                                                                                                                        <w:div w:id="92826517">
                                                                                                                                                                                                                                                                                                                                                                                                                                                                                          <w:marLeft w:val="0"/>
                                                                                                                                                                                                                                                                                                                                                                                                                                                                                          <w:marRight w:val="0"/>
                                                                                                                                                                                                                                                                                                                                                                                                                                                                                          <w:marTop w:val="0"/>
                                                                                                                                                                                                                                                                                                                                                                                                                                                                                          <w:marBottom w:val="0"/>
                                                                                                                                                                                                                                                                                                                                                                                                                                                                                          <w:divBdr>
                                                                                                                                                                                                                                                                                                                                                                                                                                                                                            <w:top w:val="none" w:sz="0" w:space="0" w:color="auto"/>
                                                                                                                                                                                                                                                                                                                                                                                                                                                                                            <w:left w:val="none" w:sz="0" w:space="0" w:color="auto"/>
                                                                                                                                                                                                                                                                                                                                                                                                                                                                                            <w:bottom w:val="none" w:sz="0" w:space="0" w:color="auto"/>
                                                                                                                                                                                                                                                                                                                                                                                                                                                                                            <w:right w:val="none" w:sz="0" w:space="0" w:color="auto"/>
                                                                                                                                                                                                                                                                                                                                                                                                                                                                                          </w:divBdr>
                                                                                                                                                                                                                                                                                                                                                                                                                                                                                          <w:divsChild>
                                                                                                                                                                                                                                                                                                                                                                                                                                                                                            <w:div w:id="1611666435">
                                                                                                                                                                                                                                                                                                                                                                                                                                                                                              <w:marLeft w:val="0"/>
                                                                                                                                                                                                                                                                                                                                                                                                                                                                                              <w:marRight w:val="0"/>
                                                                                                                                                                                                                                                                                                                                                                                                                                                                                              <w:marTop w:val="0"/>
                                                                                                                                                                                                                                                                                                                                                                                                                                                                                              <w:marBottom w:val="0"/>
                                                                                                                                                                                                                                                                                                                                                                                                                                                                                              <w:divBdr>
                                                                                                                                                                                                                                                                                                                                                                                                                                                                                                <w:top w:val="none" w:sz="0" w:space="0" w:color="auto"/>
                                                                                                                                                                                                                                                                                                                                                                                                                                                                                                <w:left w:val="none" w:sz="0" w:space="0" w:color="auto"/>
                                                                                                                                                                                                                                                                                                                                                                                                                                                                                                <w:bottom w:val="none" w:sz="0" w:space="0" w:color="auto"/>
                                                                                                                                                                                                                                                                                                                                                                                                                                                                                                <w:right w:val="none" w:sz="0" w:space="0" w:color="auto"/>
                                                                                                                                                                                                                                                                                                                                                                                                                                                                                              </w:divBdr>
                                                                                                                                                                                                                                                                                                                                                                                                                                                                                              <w:divsChild>
                                                                                                                                                                                                                                                                                                                                                                                                                                                                                                <w:div w:id="1881087961">
                                                                                                                                                                                                                                                                                                                                                                                                                                                                                                  <w:marLeft w:val="0"/>
                                                                                                                                                                                                                                                                                                                                                                                                                                                                                                  <w:marRight w:val="0"/>
                                                                                                                                                                                                                                                                                                                                                                                                                                                                                                  <w:marTop w:val="0"/>
                                                                                                                                                                                                                                                                                                                                                                                                                                                                                                  <w:marBottom w:val="0"/>
                                                                                                                                                                                                                                                                                                                                                                                                                                                                                                  <w:divBdr>
                                                                                                                                                                                                                                                                                                                                                                                                                                                                                                    <w:top w:val="none" w:sz="0" w:space="0" w:color="auto"/>
                                                                                                                                                                                                                                                                                                                                                                                                                                                                                                    <w:left w:val="none" w:sz="0" w:space="0" w:color="auto"/>
                                                                                                                                                                                                                                                                                                                                                                                                                                                                                                    <w:bottom w:val="none" w:sz="0" w:space="0" w:color="auto"/>
                                                                                                                                                                                                                                                                                                                                                                                                                                                                                                    <w:right w:val="none" w:sz="0" w:space="0" w:color="auto"/>
                                                                                                                                                                                                                                                                                                                                                                                                                                                                                                  </w:divBdr>
                                                                                                                                                                                                                                                                                                                                                                                                                                                                                                  <w:divsChild>
                                                                                                                                                                                                                                                                                                                                                                                                                                                                                                    <w:div w:id="1424764542">
                                                                                                                                                                                                                                                                                                                                                                                                                                                                                                      <w:marLeft w:val="0"/>
                                                                                                                                                                                                                                                                                                                                                                                                                                                                                                      <w:marRight w:val="0"/>
                                                                                                                                                                                                                                                                                                                                                                                                                                                                                                      <w:marTop w:val="0"/>
                                                                                                                                                                                                                                                                                                                                                                                                                                                                                                      <w:marBottom w:val="0"/>
                                                                                                                                                                                                                                                                                                                                                                                                                                                                                                      <w:divBdr>
                                                                                                                                                                                                                                                                                                                                                                                                                                                                                                        <w:top w:val="none" w:sz="0" w:space="0" w:color="auto"/>
                                                                                                                                                                                                                                                                                                                                                                                                                                                                                                        <w:left w:val="none" w:sz="0" w:space="0" w:color="auto"/>
                                                                                                                                                                                                                                                                                                                                                                                                                                                                                                        <w:bottom w:val="none" w:sz="0" w:space="0" w:color="auto"/>
                                                                                                                                                                                                                                                                                                                                                                                                                                                                                                        <w:right w:val="none" w:sz="0" w:space="0" w:color="auto"/>
                                                                                                                                                                                                                                                                                                                                                                                                                                                                                                      </w:divBdr>
                                                                                                                                                                                                                                                                                                                                                                                                                                                                                                      <w:divsChild>
                                                                                                                                                                                                                                                                                                                                                                                                                                                                                                        <w:div w:id="257102217">
                                                                                                                                                                                                                                                                                                                                                                                                                                                                                                          <w:marLeft w:val="0"/>
                                                                                                                                                                                                                                                                                                                                                                                                                                                                                                          <w:marRight w:val="0"/>
                                                                                                                                                                                                                                                                                                                                                                                                                                                                                                          <w:marTop w:val="0"/>
                                                                                                                                                                                                                                                                                                                                                                                                                                                                                                          <w:marBottom w:val="0"/>
                                                                                                                                                                                                                                                                                                                                                                                                                                                                                                          <w:divBdr>
                                                                                                                                                                                                                                                                                                                                                                                                                                                                                                            <w:top w:val="none" w:sz="0" w:space="0" w:color="auto"/>
                                                                                                                                                                                                                                                                                                                                                                                                                                                                                                            <w:left w:val="none" w:sz="0" w:space="0" w:color="auto"/>
                                                                                                                                                                                                                                                                                                                                                                                                                                                                                                            <w:bottom w:val="none" w:sz="0" w:space="0" w:color="auto"/>
                                                                                                                                                                                                                                                                                                                                                                                                                                                                                                            <w:right w:val="none" w:sz="0" w:space="0" w:color="auto"/>
                                                                                                                                                                                                                                                                                                                                                                                                                                                                                                          </w:divBdr>
                                                                                                                                                                                                                                                                                                                                                                                                                                                                                                          <w:divsChild>
                                                                                                                                                                                                                                                                                                                                                                                                                                                                                                            <w:div w:id="1183473830">
                                                                                                                                                                                                                                                                                                                                                                                                                                                                                                              <w:marLeft w:val="0"/>
                                                                                                                                                                                                                                                                                                                                                                                                                                                                                                              <w:marRight w:val="0"/>
                                                                                                                                                                                                                                                                                                                                                                                                                                                                                                              <w:marTop w:val="0"/>
                                                                                                                                                                                                                                                                                                                                                                                                                                                                                                              <w:marBottom w:val="0"/>
                                                                                                                                                                                                                                                                                                                                                                                                                                                                                                              <w:divBdr>
                                                                                                                                                                                                                                                                                                                                                                                                                                                                                                                <w:top w:val="none" w:sz="0" w:space="0" w:color="auto"/>
                                                                                                                                                                                                                                                                                                                                                                                                                                                                                                                <w:left w:val="none" w:sz="0" w:space="0" w:color="auto"/>
                                                                                                                                                                                                                                                                                                                                                                                                                                                                                                                <w:bottom w:val="none" w:sz="0" w:space="0" w:color="auto"/>
                                                                                                                                                                                                                                                                                                                                                                                                                                                                                                                <w:right w:val="none" w:sz="0" w:space="0" w:color="auto"/>
                                                                                                                                                                                                                                                                                                                                                                                                                                                                                                              </w:divBdr>
                                                                                                                                                                                                                                                                                                                                                                                                                                                                                                              <w:divsChild>
                                                                                                                                                                                                                                                                                                                                                                                                                                                                                                                <w:div w:id="409738582">
                                                                                                                                                                                                                                                                                                                                                                                                                                                                                                                  <w:marLeft w:val="0"/>
                                                                                                                                                                                                                                                                                                                                                                                                                                                                                                                  <w:marRight w:val="0"/>
                                                                                                                                                                                                                                                                                                                                                                                                                                                                                                                  <w:marTop w:val="0"/>
                                                                                                                                                                                                                                                                                                                                                                                                                                                                                                                  <w:marBottom w:val="0"/>
                                                                                                                                                                                                                                                                                                                                                                                                                                                                                                                  <w:divBdr>
                                                                                                                                                                                                                                                                                                                                                                                                                                                                                                                    <w:top w:val="none" w:sz="0" w:space="0" w:color="auto"/>
                                                                                                                                                                                                                                                                                                                                                                                                                                                                                                                    <w:left w:val="none" w:sz="0" w:space="0" w:color="auto"/>
                                                                                                                                                                                                                                                                                                                                                                                                                                                                                                                    <w:bottom w:val="none" w:sz="0" w:space="0" w:color="auto"/>
                                                                                                                                                                                                                                                                                                                                                                                                                                                                                                                    <w:right w:val="none" w:sz="0" w:space="0" w:color="auto"/>
                                                                                                                                                                                                                                                                                                                                                                                                                                                                                                                  </w:divBdr>
                                                                                                                                                                                                                                                                                                                                                                                                                                                                                                                  <w:divsChild>
                                                                                                                                                                                                                                                                                                                                                                                                                                                                                                                    <w:div w:id="710569202">
                                                                                                                                                                                                                                                                                                                                                                                                                                                                                                                      <w:marLeft w:val="0"/>
                                                                                                                                                                                                                                                                                                                                                                                                                                                                                                                      <w:marRight w:val="0"/>
                                                                                                                                                                                                                                                                                                                                                                                                                                                                                                                      <w:marTop w:val="0"/>
                                                                                                                                                                                                                                                                                                                                                                                                                                                                                                                      <w:marBottom w:val="0"/>
                                                                                                                                                                                                                                                                                                                                                                                                                                                                                                                      <w:divBdr>
                                                                                                                                                                                                                                                                                                                                                                                                                                                                                                                        <w:top w:val="none" w:sz="0" w:space="0" w:color="auto"/>
                                                                                                                                                                                                                                                                                                                                                                                                                                                                                                                        <w:left w:val="none" w:sz="0" w:space="0" w:color="auto"/>
                                                                                                                                                                                                                                                                                                                                                                                                                                                                                                                        <w:bottom w:val="none" w:sz="0" w:space="0" w:color="auto"/>
                                                                                                                                                                                                                                                                                                                                                                                                                                                                                                                        <w:right w:val="none" w:sz="0" w:space="0" w:color="auto"/>
                                                                                                                                                                                                                                                                                                                                                                                                                                                                                                                      </w:divBdr>
                                                                                                                                                                                                                                                                                                                                                                                                                                                                                                                      <w:divsChild>
                                                                                                                                                                                                                                                                                                                                                                                                                                                                                                                        <w:div w:id="1438982252">
                                                                                                                                                                                                                                                                                                                                                                                                                                                                                                                          <w:marLeft w:val="0"/>
                                                                                                                                                                                                                                                                                                                                                                                                                                                                                                                          <w:marRight w:val="0"/>
                                                                                                                                                                                                                                                                                                                                                                                                                                                                                                                          <w:marTop w:val="0"/>
                                                                                                                                                                                                                                                                                                                                                                                                                                                                                                                          <w:marBottom w:val="0"/>
                                                                                                                                                                                                                                                                                                                                                                                                                                                                                                                          <w:divBdr>
                                                                                                                                                                                                                                                                                                                                                                                                                                                                                                                            <w:top w:val="none" w:sz="0" w:space="0" w:color="auto"/>
                                                                                                                                                                                                                                                                                                                                                                                                                                                                                                                            <w:left w:val="none" w:sz="0" w:space="0" w:color="auto"/>
                                                                                                                                                                                                                                                                                                                                                                                                                                                                                                                            <w:bottom w:val="none" w:sz="0" w:space="0" w:color="auto"/>
                                                                                                                                                                                                                                                                                                                                                                                                                                                                                                                            <w:right w:val="none" w:sz="0" w:space="0" w:color="auto"/>
                                                                                                                                                                                                                                                                                                                                                                                                                                                                                                                          </w:divBdr>
                                                                                                                                                                                                                                                                                                                                                                                                                                                                                                                          <w:divsChild>
                                                                                                                                                                                                                                                                                                                                                                                                                                                                                                                            <w:div w:id="1161383037">
                                                                                                                                                                                                                                                                                                                                                                                                                                                                                                                              <w:marLeft w:val="0"/>
                                                                                                                                                                                                                                                                                                                                                                                                                                                                                                                              <w:marRight w:val="0"/>
                                                                                                                                                                                                                                                                                                                                                                                                                                                                                                                              <w:marTop w:val="0"/>
                                                                                                                                                                                                                                                                                                                                                                                                                                                                                                                              <w:marBottom w:val="0"/>
                                                                                                                                                                                                                                                                                                                                                                                                                                                                                                                              <w:divBdr>
                                                                                                                                                                                                                                                                                                                                                                                                                                                                                                                                <w:top w:val="none" w:sz="0" w:space="0" w:color="auto"/>
                                                                                                                                                                                                                                                                                                                                                                                                                                                                                                                                <w:left w:val="none" w:sz="0" w:space="0" w:color="auto"/>
                                                                                                                                                                                                                                                                                                                                                                                                                                                                                                                                <w:bottom w:val="none" w:sz="0" w:space="0" w:color="auto"/>
                                                                                                                                                                                                                                                                                                                                                                                                                                                                                                                                <w:right w:val="none" w:sz="0" w:space="0" w:color="auto"/>
                                                                                                                                                                                                                                                                                                                                                                                                                                                                                                                              </w:divBdr>
                                                                                                                                                                                                                                                                                                                                                                                                                                                                                                                              <w:divsChild>
                                                                                                                                                                                                                                                                                                                                                                                                                                                                                                                                <w:div w:id="1952279638">
                                                                                                                                                                                                                                                                                                                                                                                                                                                                                                                                  <w:marLeft w:val="0"/>
                                                                                                                                                                                                                                                                                                                                                                                                                                                                                                                                  <w:marRight w:val="0"/>
                                                                                                                                                                                                                                                                                                                                                                                                                                                                                                                                  <w:marTop w:val="0"/>
                                                                                                                                                                                                                                                                                                                                                                                                                                                                                                                                  <w:marBottom w:val="0"/>
                                                                                                                                                                                                                                                                                                                                                                                                                                                                                                                                  <w:divBdr>
                                                                                                                                                                                                                                                                                                                                                                                                                                                                                                                                    <w:top w:val="none" w:sz="0" w:space="0" w:color="auto"/>
                                                                                                                                                                                                                                                                                                                                                                                                                                                                                                                                    <w:left w:val="none" w:sz="0" w:space="0" w:color="auto"/>
                                                                                                                                                                                                                                                                                                                                                                                                                                                                                                                                    <w:bottom w:val="none" w:sz="0" w:space="0" w:color="auto"/>
                                                                                                                                                                                                                                                                                                                                                                                                                                                                                                                                    <w:right w:val="none" w:sz="0" w:space="0" w:color="auto"/>
                                                                                                                                                                                                                                                                                                                                                                                                                                                                                                                                  </w:divBdr>
                                                                                                                                                                                                                                                                                                                                                                                                                                                                                                                                  <w:divsChild>
                                                                                                                                                                                                                                                                                                                                                                                                                                                                                                                                    <w:div w:id="302084659">
                                                                                                                                                                                                                                                                                                                                                                                                                                                                                                                                      <w:marLeft w:val="0"/>
                                                                                                                                                                                                                                                                                                                                                                                                                                                                                                                                      <w:marRight w:val="0"/>
                                                                                                                                                                                                                                                                                                                                                                                                                                                                                                                                      <w:marTop w:val="0"/>
                                                                                                                                                                                                                                                                                                                                                                                                                                                                                                                                      <w:marBottom w:val="0"/>
                                                                                                                                                                                                                                                                                                                                                                                                                                                                                                                                      <w:divBdr>
                                                                                                                                                                                                                                                                                                                                                                                                                                                                                                                                        <w:top w:val="none" w:sz="0" w:space="0" w:color="auto"/>
                                                                                                                                                                                                                                                                                                                                                                                                                                                                                                                                        <w:left w:val="none" w:sz="0" w:space="0" w:color="auto"/>
                                                                                                                                                                                                                                                                                                                                                                                                                                                                                                                                        <w:bottom w:val="none" w:sz="0" w:space="0" w:color="auto"/>
                                                                                                                                                                                                                                                                                                                                                                                                                                                                                                                                        <w:right w:val="none" w:sz="0" w:space="0" w:color="auto"/>
                                                                                                                                                                                                                                                                                                                                                                                                                                                                                                                                      </w:divBdr>
                                                                                                                                                                                                                                                                                                                                                                                                                                                                                                                                      <w:divsChild>
                                                                                                                                                                                                                                                                                                                                                                                                                                                                                                                                        <w:div w:id="1848403471">
                                                                                                                                                                                                                                                                                                                                                                                                                                                                                                                                          <w:marLeft w:val="0"/>
                                                                                                                                                                                                                                                                                                                                                                                                                                                                                                                                          <w:marRight w:val="0"/>
                                                                                                                                                                                                                                                                                                                                                                                                                                                                                                                                          <w:marTop w:val="0"/>
                                                                                                                                                                                                                                                                                                                                                                                                                                                                                                                                          <w:marBottom w:val="0"/>
                                                                                                                                                                                                                                                                                                                                                                                                                                                                                                                                          <w:divBdr>
                                                                                                                                                                                                                                                                                                                                                                                                                                                                                                                                            <w:top w:val="none" w:sz="0" w:space="0" w:color="auto"/>
                                                                                                                                                                                                                                                                                                                                                                                                                                                                                                                                            <w:left w:val="none" w:sz="0" w:space="0" w:color="auto"/>
                                                                                                                                                                                                                                                                                                                                                                                                                                                                                                                                            <w:bottom w:val="none" w:sz="0" w:space="0" w:color="auto"/>
                                                                                                                                                                                                                                                                                                                                                                                                                                                                                                                                            <w:right w:val="none" w:sz="0" w:space="0" w:color="auto"/>
                                                                                                                                                                                                                                                                                                                                                                                                                                                                                                                                          </w:divBdr>
                                                                                                                                                                                                                                                                                                                                                                                                                                                                                                                                          <w:divsChild>
                                                                                                                                                                                                                                                                                                                                                                                                                                                                                                                                            <w:div w:id="797071492">
                                                                                                                                                                                                                                                                                                                                                                                                                                                                                                                                              <w:marLeft w:val="0"/>
                                                                                                                                                                                                                                                                                                                                                                                                                                                                                                                                              <w:marRight w:val="0"/>
                                                                                                                                                                                                                                                                                                                                                                                                                                                                                                                                              <w:marTop w:val="0"/>
                                                                                                                                                                                                                                                                                                                                                                                                                                                                                                                                              <w:marBottom w:val="0"/>
                                                                                                                                                                                                                                                                                                                                                                                                                                                                                                                                              <w:divBdr>
                                                                                                                                                                                                                                                                                                                                                                                                                                                                                                                                                <w:top w:val="none" w:sz="0" w:space="0" w:color="auto"/>
                                                                                                                                                                                                                                                                                                                                                                                                                                                                                                                                                <w:left w:val="none" w:sz="0" w:space="0" w:color="auto"/>
                                                                                                                                                                                                                                                                                                                                                                                                                                                                                                                                                <w:bottom w:val="none" w:sz="0" w:space="0" w:color="auto"/>
                                                                                                                                                                                                                                                                                                                                                                                                                                                                                                                                                <w:right w:val="none" w:sz="0" w:space="0" w:color="auto"/>
                                                                                                                                                                                                                                                                                                                                                                                                                                                                                                                                              </w:divBdr>
                                                                                                                                                                                                                                                                                                                                                                                                                                                                                                                                              <w:divsChild>
                                                                                                                                                                                                                                                                                                                                                                                                                                                                                                                                                <w:div w:id="1314291190">
                                                                                                                                                                                                                                                                                                                                                                                                                                                                                                                                                  <w:marLeft w:val="0"/>
                                                                                                                                                                                                                                                                                                                                                                                                                                                                                                                                                  <w:marRight w:val="0"/>
                                                                                                                                                                                                                                                                                                                                                                                                                                                                                                                                                  <w:marTop w:val="0"/>
                                                                                                                                                                                                                                                                                                                                                                                                                                                                                                                                                  <w:marBottom w:val="0"/>
                                                                                                                                                                                                                                                                                                                                                                                                                                                                                                                                                  <w:divBdr>
                                                                                                                                                                                                                                                                                                                                                                                                                                                                                                                                                    <w:top w:val="none" w:sz="0" w:space="0" w:color="auto"/>
                                                                                                                                                                                                                                                                                                                                                                                                                                                                                                                                                    <w:left w:val="none" w:sz="0" w:space="0" w:color="auto"/>
                                                                                                                                                                                                                                                                                                                                                                                                                                                                                                                                                    <w:bottom w:val="none" w:sz="0" w:space="0" w:color="auto"/>
                                                                                                                                                                                                                                                                                                                                                                                                                                                                                                                                                    <w:right w:val="none" w:sz="0" w:space="0" w:color="auto"/>
                                                                                                                                                                                                                                                                                                                                                                                                                                                                                                                                                  </w:divBdr>
                                                                                                                                                                                                                                                                                                                                                                                                                                                                                                                                                  <w:divsChild>
                                                                                                                                                                                                                                                                                                                                                                                                                                                                                                                                                    <w:div w:id="133720395">
                                                                                                                                                                                                                                                                                                                                                                                                                                                                                                                                                      <w:marLeft w:val="0"/>
                                                                                                                                                                                                                                                                                                                                                                                                                                                                                                                                                      <w:marRight w:val="0"/>
                                                                                                                                                                                                                                                                                                                                                                                                                                                                                                                                                      <w:marTop w:val="0"/>
                                                                                                                                                                                                                                                                                                                                                                                                                                                                                                                                                      <w:marBottom w:val="0"/>
                                                                                                                                                                                                                                                                                                                                                                                                                                                                                                                                                      <w:divBdr>
                                                                                                                                                                                                                                                                                                                                                                                                                                                                                                                                                        <w:top w:val="none" w:sz="0" w:space="0" w:color="auto"/>
                                                                                                                                                                                                                                                                                                                                                                                                                                                                                                                                                        <w:left w:val="none" w:sz="0" w:space="0" w:color="auto"/>
                                                                                                                                                                                                                                                                                                                                                                                                                                                                                                                                                        <w:bottom w:val="none" w:sz="0" w:space="0" w:color="auto"/>
                                                                                                                                                                                                                                                                                                                                                                                                                                                                                                                                                        <w:right w:val="none" w:sz="0" w:space="0" w:color="auto"/>
                                                                                                                                                                                                                                                                                                                                                                                                                                                                                                                                                      </w:divBdr>
                                                                                                                                                                                                                                                                                                                                                                                                                                                                                                                                                      <w:divsChild>
                                                                                                                                                                                                                                                                                                                                                                                                                                                                                                                                                        <w:div w:id="400369255">
                                                                                                                                                                                                                                                                                                                                                                                                                                                                                                                                                          <w:marLeft w:val="0"/>
                                                                                                                                                                                                                                                                                                                                                                                                                                                                                                                                                          <w:marRight w:val="0"/>
                                                                                                                                                                                                                                                                                                                                                                                                                                                                                                                                                          <w:marTop w:val="0"/>
                                                                                                                                                                                                                                                                                                                                                                                                                                                                                                                                                          <w:marBottom w:val="0"/>
                                                                                                                                                                                                                                                                                                                                                                                                                                                                                                                                                          <w:divBdr>
                                                                                                                                                                                                                                                                                                                                                                                                                                                                                                                                                            <w:top w:val="none" w:sz="0" w:space="0" w:color="auto"/>
                                                                                                                                                                                                                                                                                                                                                                                                                                                                                                                                                            <w:left w:val="none" w:sz="0" w:space="0" w:color="auto"/>
                                                                                                                                                                                                                                                                                                                                                                                                                                                                                                                                                            <w:bottom w:val="none" w:sz="0" w:space="0" w:color="auto"/>
                                                                                                                                                                                                                                                                                                                                                                                                                                                                                                                                                            <w:right w:val="none" w:sz="0" w:space="0" w:color="auto"/>
                                                                                                                                                                                                                                                                                                                                                                                                                                                                                                                                                          </w:divBdr>
                                                                                                                                                                                                                                                                                                                                                                                                                                                                                                                                                          <w:divsChild>
                                                                                                                                                                                                                                                                                                                                                                                                                                                                                                                                                            <w:div w:id="1284462358">
                                                                                                                                                                                                                                                                                                                                                                                                                                                                                                                                                              <w:marLeft w:val="0"/>
                                                                                                                                                                                                                                                                                                                                                                                                                                                                                                                                                              <w:marRight w:val="0"/>
                                                                                                                                                                                                                                                                                                                                                                                                                                                                                                                                                              <w:marTop w:val="0"/>
                                                                                                                                                                                                                                                                                                                                                                                                                                                                                                                                                              <w:marBottom w:val="0"/>
                                                                                                                                                                                                                                                                                                                                                                                                                                                                                                                                                              <w:divBdr>
                                                                                                                                                                                                                                                                                                                                                                                                                                                                                                                                                                <w:top w:val="none" w:sz="0" w:space="0" w:color="auto"/>
                                                                                                                                                                                                                                                                                                                                                                                                                                                                                                                                                                <w:left w:val="none" w:sz="0" w:space="0" w:color="auto"/>
                                                                                                                                                                                                                                                                                                                                                                                                                                                                                                                                                                <w:bottom w:val="none" w:sz="0" w:space="0" w:color="auto"/>
                                                                                                                                                                                                                                                                                                                                                                                                                                                                                                                                                                <w:right w:val="none" w:sz="0" w:space="0" w:color="auto"/>
                                                                                                                                                                                                                                                                                                                                                                                                                                                                                                                                                              </w:divBdr>
                                                                                                                                                                                                                                                                                                                                                                                                                                                                                                                                                              <w:divsChild>
                                                                                                                                                                                                                                                                                                                                                                                                                                                                                                                                                                <w:div w:id="1840191316">
                                                                                                                                                                                                                                                                                                                                                                                                                                                                                                                                                                  <w:marLeft w:val="0"/>
                                                                                                                                                                                                                                                                                                                                                                                                                                                                                                                                                                  <w:marRight w:val="0"/>
                                                                                                                                                                                                                                                                                                                                                                                                                                                                                                                                                                  <w:marTop w:val="0"/>
                                                                                                                                                                                                                                                                                                                                                                                                                                                                                                                                                                  <w:marBottom w:val="0"/>
                                                                                                                                                                                                                                                                                                                                                                                                                                                                                                                                                                  <w:divBdr>
                                                                                                                                                                                                                                                                                                                                                                                                                                                                                                                                                                    <w:top w:val="none" w:sz="0" w:space="0" w:color="auto"/>
                                                                                                                                                                                                                                                                                                                                                                                                                                                                                                                                                                    <w:left w:val="none" w:sz="0" w:space="0" w:color="auto"/>
                                                                                                                                                                                                                                                                                                                                                                                                                                                                                                                                                                    <w:bottom w:val="none" w:sz="0" w:space="0" w:color="auto"/>
                                                                                                                                                                                                                                                                                                                                                                                                                                                                                                                                                                    <w:right w:val="none" w:sz="0" w:space="0" w:color="auto"/>
                                                                                                                                                                                                                                                                                                                                                                                                                                                                                                                                                                  </w:divBdr>
                                                                                                                                                                                                                                                                                                                                                                                                                                                                                                                                                                  <w:divsChild>
                                                                                                                                                                                                                                                                                                                                                                                                                                                                                                                                                                    <w:div w:id="2018001119">
                                                                                                                                                                                                                                                                                                                                                                                                                                                                                                                                                                      <w:marLeft w:val="0"/>
                                                                                                                                                                                                                                                                                                                                                                                                                                                                                                                                                                      <w:marRight w:val="0"/>
                                                                                                                                                                                                                                                                                                                                                                                                                                                                                                                                                                      <w:marTop w:val="0"/>
                                                                                                                                                                                                                                                                                                                                                                                                                                                                                                                                                                      <w:marBottom w:val="0"/>
                                                                                                                                                                                                                                                                                                                                                                                                                                                                                                                                                                      <w:divBdr>
                                                                                                                                                                                                                                                                                                                                                                                                                                                                                                                                                                        <w:top w:val="none" w:sz="0" w:space="0" w:color="auto"/>
                                                                                                                                                                                                                                                                                                                                                                                                                                                                                                                                                                        <w:left w:val="none" w:sz="0" w:space="0" w:color="auto"/>
                                                                                                                                                                                                                                                                                                                                                                                                                                                                                                                                                                        <w:bottom w:val="none" w:sz="0" w:space="0" w:color="auto"/>
                                                                                                                                                                                                                                                                                                                                                                                                                                                                                                                                                                        <w:right w:val="none" w:sz="0" w:space="0" w:color="auto"/>
                                                                                                                                                                                                                                                                                                                                                                                                                                                                                                                                                                      </w:divBdr>
                                                                                                                                                                                                                                                                                                                                                                                                                                                                                                                                                                      <w:divsChild>
                                                                                                                                                                                                                                                                                                                                                                                                                                                                                                                                                                        <w:div w:id="1375079832">
                                                                                                                                                                                                                                                                                                                                                                                                                                                                                                                                                                          <w:marLeft w:val="0"/>
                                                                                                                                                                                                                                                                                                                                                                                                                                                                                                                                                                          <w:marRight w:val="0"/>
                                                                                                                                                                                                                                                                                                                                                                                                                                                                                                                                                                          <w:marTop w:val="0"/>
                                                                                                                                                                                                                                                                                                                                                                                                                                                                                                                                                                          <w:marBottom w:val="0"/>
                                                                                                                                                                                                                                                                                                                                                                                                                                                                                                                                                                          <w:divBdr>
                                                                                                                                                                                                                                                                                                                                                                                                                                                                                                                                                                            <w:top w:val="none" w:sz="0" w:space="0" w:color="auto"/>
                                                                                                                                                                                                                                                                                                                                                                                                                                                                                                                                                                            <w:left w:val="none" w:sz="0" w:space="0" w:color="auto"/>
                                                                                                                                                                                                                                                                                                                                                                                                                                                                                                                                                                            <w:bottom w:val="none" w:sz="0" w:space="0" w:color="auto"/>
                                                                                                                                                                                                                                                                                                                                                                                                                                                                                                                                                                            <w:right w:val="none" w:sz="0" w:space="0" w:color="auto"/>
                                                                                                                                                                                                                                                                                                                                                                                                                                                                                                                                                                          </w:divBdr>
                                                                                                                                                                                                                                                                                                                                                                                                                                                                                                                                                                          <w:divsChild>
                                                                                                                                                                                                                                                                                                                                                                                                                                                                                                                                                                            <w:div w:id="303123467">
                                                                                                                                                                                                                                                                                                                                                                                                                                                                                                                                                                              <w:marLeft w:val="0"/>
                                                                                                                                                                                                                                                                                                                                                                                                                                                                                                                                                                              <w:marRight w:val="0"/>
                                                                                                                                                                                                                                                                                                                                                                                                                                                                                                                                                                              <w:marTop w:val="0"/>
                                                                                                                                                                                                                                                                                                                                                                                                                                                                                                                                                                              <w:marBottom w:val="0"/>
                                                                                                                                                                                                                                                                                                                                                                                                                                                                                                                                                                              <w:divBdr>
                                                                                                                                                                                                                                                                                                                                                                                                                                                                                                                                                                                <w:top w:val="none" w:sz="0" w:space="0" w:color="auto"/>
                                                                                                                                                                                                                                                                                                                                                                                                                                                                                                                                                                                <w:left w:val="none" w:sz="0" w:space="0" w:color="auto"/>
                                                                                                                                                                                                                                                                                                                                                                                                                                                                                                                                                                                <w:bottom w:val="none" w:sz="0" w:space="0" w:color="auto"/>
                                                                                                                                                                                                                                                                                                                                                                                                                                                                                                                                                                                <w:right w:val="none" w:sz="0" w:space="0" w:color="auto"/>
                                                                                                                                                                                                                                                                                                                                                                                                                                                                                                                                                                              </w:divBdr>
                                                                                                                                                                                                                                                                                                                                                                                                                                                                                                                                                                              <w:divsChild>
                                                                                                                                                                                                                                                                                                                                                                                                                                                                                                                                                                                <w:div w:id="1932618334">
                                                                                                                                                                                                                                                                                                                                                                                                                                                                                                                                                                                  <w:marLeft w:val="0"/>
                                                                                                                                                                                                                                                                                                                                                                                                                                                                                                                                                                                  <w:marRight w:val="0"/>
                                                                                                                                                                                                                                                                                                                                                                                                                                                                                                                                                                                  <w:marTop w:val="0"/>
                                                                                                                                                                                                                                                                                                                                                                                                                                                                                                                                                                                  <w:marBottom w:val="0"/>
                                                                                                                                                                                                                                                                                                                                                                                                                                                                                                                                                                                  <w:divBdr>
                                                                                                                                                                                                                                                                                                                                                                                                                                                                                                                                                                                    <w:top w:val="none" w:sz="0" w:space="0" w:color="auto"/>
                                                                                                                                                                                                                                                                                                                                                                                                                                                                                                                                                                                    <w:left w:val="none" w:sz="0" w:space="0" w:color="auto"/>
                                                                                                                                                                                                                                                                                                                                                                                                                                                                                                                                                                                    <w:bottom w:val="none" w:sz="0" w:space="0" w:color="auto"/>
                                                                                                                                                                                                                                                                                                                                                                                                                                                                                                                                                                                    <w:right w:val="none" w:sz="0" w:space="0" w:color="auto"/>
                                                                                                                                                                                                                                                                                                                                                                                                                                                                                                                                                                                  </w:divBdr>
                                                                                                                                                                                                                                                                                                                                                                                                                                                                                                                                                                                  <w:divsChild>
                                                                                                                                                                                                                                                                                                                                                                                                                                                                                                                                                                                    <w:div w:id="1960724571">
                                                                                                                                                                                                                                                                                                                                                                                                                                                                                                                                                                                      <w:marLeft w:val="0"/>
                                                                                                                                                                                                                                                                                                                                                                                                                                                                                                                                                                                      <w:marRight w:val="0"/>
                                                                                                                                                                                                                                                                                                                                                                                                                                                                                                                                                                                      <w:marTop w:val="0"/>
                                                                                                                                                                                                                                                                                                                                                                                                                                                                                                                                                                                      <w:marBottom w:val="0"/>
                                                                                                                                                                                                                                                                                                                                                                                                                                                                                                                                                                                      <w:divBdr>
                                                                                                                                                                                                                                                                                                                                                                                                                                                                                                                                                                                        <w:top w:val="none" w:sz="0" w:space="0" w:color="auto"/>
                                                                                                                                                                                                                                                                                                                                                                                                                                                                                                                                                                                        <w:left w:val="none" w:sz="0" w:space="0" w:color="auto"/>
                                                                                                                                                                                                                                                                                                                                                                                                                                                                                                                                                                                        <w:bottom w:val="none" w:sz="0" w:space="0" w:color="auto"/>
                                                                                                                                                                                                                                                                                                                                                                                                                                                                                                                                                                                        <w:right w:val="none" w:sz="0" w:space="0" w:color="auto"/>
                                                                                                                                                                                                                                                                                                                                                                                                                                                                                                                                                                                      </w:divBdr>
                                                                                                                                                                                                                                                                                                                                                                                                                                                                                                                                                                                      <w:divsChild>
                                                                                                                                                                                                                                                                                                                                                                                                                                                                                                                                                                                        <w:div w:id="945846809">
                                                                                                                                                                                                                                                                                                                                                                                                                                                                                                                                                                                          <w:marLeft w:val="0"/>
                                                                                                                                                                                                                                                                                                                                                                                                                                                                                                                                                                                          <w:marRight w:val="0"/>
                                                                                                                                                                                                                                                                                                                                                                                                                                                                                                                                                                                          <w:marTop w:val="0"/>
                                                                                                                                                                                                                                                                                                                                                                                                                                                                                                                                                                                          <w:marBottom w:val="0"/>
                                                                                                                                                                                                                                                                                                                                                                                                                                                                                                                                                                                          <w:divBdr>
                                                                                                                                                                                                                                                                                                                                                                                                                                                                                                                                                                                            <w:top w:val="none" w:sz="0" w:space="0" w:color="auto"/>
                                                                                                                                                                                                                                                                                                                                                                                                                                                                                                                                                                                            <w:left w:val="none" w:sz="0" w:space="0" w:color="auto"/>
                                                                                                                                                                                                                                                                                                                                                                                                                                                                                                                                                                                            <w:bottom w:val="none" w:sz="0" w:space="0" w:color="auto"/>
                                                                                                                                                                                                                                                                                                                                                                                                                                                                                                                                                                                            <w:right w:val="none" w:sz="0" w:space="0" w:color="auto"/>
                                                                                                                                                                                                                                                                                                                                                                                                                                                                                                                                                                                          </w:divBdr>
                                                                                                                                                                                                                                                                                                                                                                                                                                                                                                                                                                                          <w:divsChild>
                                                                                                                                                                                                                                                                                                                                                                                                                                                                                                                                                                                            <w:div w:id="420569409">
                                                                                                                                                                                                                                                                                                                                                                                                                                                                                                                                                                                              <w:marLeft w:val="0"/>
                                                                                                                                                                                                                                                                                                                                                                                                                                                                                                                                                                                              <w:marRight w:val="0"/>
                                                                                                                                                                                                                                                                                                                                                                                                                                                                                                                                                                                              <w:marTop w:val="0"/>
                                                                                                                                                                                                                                                                                                                                                                                                                                                                                                                                                                                              <w:marBottom w:val="0"/>
                                                                                                                                                                                                                                                                                                                                                                                                                                                                                                                                                                                              <w:divBdr>
                                                                                                                                                                                                                                                                                                                                                                                                                                                                                                                                                                                                <w:top w:val="none" w:sz="0" w:space="0" w:color="auto"/>
                                                                                                                                                                                                                                                                                                                                                                                                                                                                                                                                                                                                <w:left w:val="none" w:sz="0" w:space="0" w:color="auto"/>
                                                                                                                                                                                                                                                                                                                                                                                                                                                                                                                                                                                                <w:bottom w:val="none" w:sz="0" w:space="0" w:color="auto"/>
                                                                                                                                                                                                                                                                                                                                                                                                                                                                                                                                                                                                <w:right w:val="none" w:sz="0" w:space="0" w:color="auto"/>
                                                                                                                                                                                                                                                                                                                                                                                                                                                                                                                                                                                              </w:divBdr>
                                                                                                                                                                                                                                                                                                                                                                                                                                                                                                                                                                                              <w:divsChild>
                                                                                                                                                                                                                                                                                                                                                                                                                                                                                                                                                                                                <w:div w:id="91987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050957270">
      <w:bodyDiv w:val="1"/>
      <w:marLeft w:val="0"/>
      <w:marRight w:val="0"/>
      <w:marTop w:val="0"/>
      <w:marBottom w:val="0"/>
      <w:divBdr>
        <w:top w:val="none" w:sz="0" w:space="0" w:color="auto"/>
        <w:left w:val="none" w:sz="0" w:space="0" w:color="auto"/>
        <w:bottom w:val="none" w:sz="0" w:space="0" w:color="auto"/>
        <w:right w:val="none" w:sz="0" w:space="0" w:color="auto"/>
      </w:divBdr>
    </w:div>
    <w:div w:id="1055272890">
      <w:bodyDiv w:val="1"/>
      <w:marLeft w:val="0"/>
      <w:marRight w:val="0"/>
      <w:marTop w:val="0"/>
      <w:marBottom w:val="0"/>
      <w:divBdr>
        <w:top w:val="none" w:sz="0" w:space="0" w:color="auto"/>
        <w:left w:val="none" w:sz="0" w:space="0" w:color="auto"/>
        <w:bottom w:val="none" w:sz="0" w:space="0" w:color="auto"/>
        <w:right w:val="none" w:sz="0" w:space="0" w:color="auto"/>
      </w:divBdr>
    </w:div>
    <w:div w:id="1292790306">
      <w:bodyDiv w:val="1"/>
      <w:marLeft w:val="0"/>
      <w:marRight w:val="0"/>
      <w:marTop w:val="0"/>
      <w:marBottom w:val="0"/>
      <w:divBdr>
        <w:top w:val="none" w:sz="0" w:space="0" w:color="auto"/>
        <w:left w:val="none" w:sz="0" w:space="0" w:color="auto"/>
        <w:bottom w:val="none" w:sz="0" w:space="0" w:color="auto"/>
        <w:right w:val="none" w:sz="0" w:space="0" w:color="auto"/>
      </w:divBdr>
    </w:div>
    <w:div w:id="1350525462">
      <w:bodyDiv w:val="1"/>
      <w:marLeft w:val="0"/>
      <w:marRight w:val="0"/>
      <w:marTop w:val="0"/>
      <w:marBottom w:val="0"/>
      <w:divBdr>
        <w:top w:val="none" w:sz="0" w:space="0" w:color="auto"/>
        <w:left w:val="none" w:sz="0" w:space="0" w:color="auto"/>
        <w:bottom w:val="none" w:sz="0" w:space="0" w:color="auto"/>
        <w:right w:val="none" w:sz="0" w:space="0" w:color="auto"/>
      </w:divBdr>
      <w:divsChild>
        <w:div w:id="2104954489">
          <w:marLeft w:val="0"/>
          <w:marRight w:val="0"/>
          <w:marTop w:val="0"/>
          <w:marBottom w:val="0"/>
          <w:divBdr>
            <w:top w:val="none" w:sz="0" w:space="0" w:color="auto"/>
            <w:left w:val="none" w:sz="0" w:space="0" w:color="auto"/>
            <w:bottom w:val="none" w:sz="0" w:space="0" w:color="auto"/>
            <w:right w:val="none" w:sz="0" w:space="0" w:color="auto"/>
          </w:divBdr>
        </w:div>
      </w:divsChild>
    </w:div>
    <w:div w:id="1694844813">
      <w:bodyDiv w:val="1"/>
      <w:marLeft w:val="0"/>
      <w:marRight w:val="0"/>
      <w:marTop w:val="0"/>
      <w:marBottom w:val="0"/>
      <w:divBdr>
        <w:top w:val="none" w:sz="0" w:space="0" w:color="auto"/>
        <w:left w:val="none" w:sz="0" w:space="0" w:color="auto"/>
        <w:bottom w:val="none" w:sz="0" w:space="0" w:color="auto"/>
        <w:right w:val="none" w:sz="0" w:space="0" w:color="auto"/>
      </w:divBdr>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 w:id="1815947977">
      <w:bodyDiv w:val="1"/>
      <w:marLeft w:val="0"/>
      <w:marRight w:val="0"/>
      <w:marTop w:val="0"/>
      <w:marBottom w:val="0"/>
      <w:divBdr>
        <w:top w:val="none" w:sz="0" w:space="0" w:color="auto"/>
        <w:left w:val="none" w:sz="0" w:space="0" w:color="auto"/>
        <w:bottom w:val="none" w:sz="0" w:space="0" w:color="auto"/>
        <w:right w:val="none" w:sz="0" w:space="0" w:color="auto"/>
      </w:divBdr>
    </w:div>
    <w:div w:id="1855261496">
      <w:bodyDiv w:val="1"/>
      <w:marLeft w:val="0"/>
      <w:marRight w:val="0"/>
      <w:marTop w:val="0"/>
      <w:marBottom w:val="0"/>
      <w:divBdr>
        <w:top w:val="none" w:sz="0" w:space="0" w:color="auto"/>
        <w:left w:val="none" w:sz="0" w:space="0" w:color="auto"/>
        <w:bottom w:val="none" w:sz="0" w:space="0" w:color="auto"/>
        <w:right w:val="none" w:sz="0" w:space="0" w:color="auto"/>
      </w:divBdr>
      <w:divsChild>
        <w:div w:id="654532364">
          <w:marLeft w:val="0"/>
          <w:marRight w:val="0"/>
          <w:marTop w:val="0"/>
          <w:marBottom w:val="0"/>
          <w:divBdr>
            <w:top w:val="none" w:sz="0" w:space="0" w:color="auto"/>
            <w:left w:val="none" w:sz="0" w:space="0" w:color="auto"/>
            <w:bottom w:val="none" w:sz="0" w:space="0" w:color="auto"/>
            <w:right w:val="none" w:sz="0" w:space="0" w:color="auto"/>
          </w:divBdr>
        </w:div>
      </w:divsChild>
    </w:div>
    <w:div w:id="1975602412">
      <w:bodyDiv w:val="1"/>
      <w:marLeft w:val="0"/>
      <w:marRight w:val="0"/>
      <w:marTop w:val="0"/>
      <w:marBottom w:val="0"/>
      <w:divBdr>
        <w:top w:val="none" w:sz="0" w:space="0" w:color="auto"/>
        <w:left w:val="none" w:sz="0" w:space="0" w:color="auto"/>
        <w:bottom w:val="none" w:sz="0" w:space="0" w:color="auto"/>
        <w:right w:val="none" w:sz="0" w:space="0" w:color="auto"/>
      </w:divBdr>
      <w:divsChild>
        <w:div w:id="1343969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jpg"/><Relationship Id="rId34" Type="http://schemas.openxmlformats.org/officeDocument/2006/relationships/image" Target="media/image27.jpg"/><Relationship Id="rId42" Type="http://schemas.openxmlformats.org/officeDocument/2006/relationships/image" Target="media/image35.jpg"/><Relationship Id="rId47" Type="http://schemas.openxmlformats.org/officeDocument/2006/relationships/image" Target="media/image40.jpg"/><Relationship Id="rId50"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9.jpg"/><Relationship Id="rId29" Type="http://schemas.openxmlformats.org/officeDocument/2006/relationships/image" Target="media/image22.jpg"/><Relationship Id="rId11" Type="http://schemas.openxmlformats.org/officeDocument/2006/relationships/image" Target="media/image4.jpg"/><Relationship Id="rId24" Type="http://schemas.openxmlformats.org/officeDocument/2006/relationships/image" Target="media/image17.jpg"/><Relationship Id="rId32" Type="http://schemas.openxmlformats.org/officeDocument/2006/relationships/image" Target="media/image25.jpg"/><Relationship Id="rId37" Type="http://schemas.openxmlformats.org/officeDocument/2006/relationships/image" Target="media/image30.jpg"/><Relationship Id="rId40" Type="http://schemas.openxmlformats.org/officeDocument/2006/relationships/image" Target="media/image33.png"/><Relationship Id="rId45" Type="http://schemas.openxmlformats.org/officeDocument/2006/relationships/image" Target="media/image38.jpg"/><Relationship Id="rId5" Type="http://schemas.openxmlformats.org/officeDocument/2006/relationships/settings" Target="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jpg"/><Relationship Id="rId36" Type="http://schemas.openxmlformats.org/officeDocument/2006/relationships/image" Target="media/image29.jpg"/><Relationship Id="rId49"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2.jpg"/><Relationship Id="rId31" Type="http://schemas.openxmlformats.org/officeDocument/2006/relationships/image" Target="media/image24.jpg"/><Relationship Id="rId44" Type="http://schemas.openxmlformats.org/officeDocument/2006/relationships/image" Target="media/image37.jp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image" Target="media/image23.jpg"/><Relationship Id="rId35" Type="http://schemas.openxmlformats.org/officeDocument/2006/relationships/image" Target="media/image28.jpg"/><Relationship Id="rId43" Type="http://schemas.openxmlformats.org/officeDocument/2006/relationships/image" Target="media/image36.png"/><Relationship Id="rId48" Type="http://schemas.openxmlformats.org/officeDocument/2006/relationships/image" Target="media/image41.jpg"/><Relationship Id="rId8" Type="http://schemas.openxmlformats.org/officeDocument/2006/relationships/image" Target="media/image2.jp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image" Target="media/image39.jpg"/><Relationship Id="rId20" Type="http://schemas.openxmlformats.org/officeDocument/2006/relationships/image" Target="media/image13.jp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E4FA8D-D432-49F6-88B3-66C9C5492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9</TotalTime>
  <Pages>63</Pages>
  <Words>31382</Words>
  <Characters>178879</Characters>
  <Application>Microsoft Office Word</Application>
  <DocSecurity>0</DocSecurity>
  <Lines>1490</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8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286</cp:revision>
  <dcterms:created xsi:type="dcterms:W3CDTF">2015-06-15T11:16:00Z</dcterms:created>
  <dcterms:modified xsi:type="dcterms:W3CDTF">2015-08-14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